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C36CE9">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C36CE9">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C36CE9">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C36CE9">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C36CE9">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C36CE9">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C36CE9">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C36CE9">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C36CE9">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C36CE9">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C36CE9">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C36CE9">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C36CE9">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C36CE9">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C36CE9">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C36CE9">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C36CE9">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C36CE9">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C36CE9">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C36CE9">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C36CE9">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C36CE9">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C36CE9">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C36CE9">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C36CE9">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C36CE9">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C36CE9">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C36CE9">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C36CE9">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C36CE9">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C36CE9">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C36CE9">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C36CE9">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C36CE9">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C36CE9">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C36CE9">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C36CE9">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C36CE9">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C36CE9">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C36CE9">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1BE72F4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7D3D2ADB" w:rsidR="004A65AC" w:rsidRDefault="004A65AC" w:rsidP="00132847">
      <w:r>
        <w:t xml:space="preserve">FRP </w:t>
      </w:r>
      <w:r w:rsidR="009F731B">
        <w:t>monitoring</w:t>
      </w:r>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xml:space="preserve">. Based on results from that effort, successful methods were selected for inclusion in the second phase of pilot work.  Phase II occurred from February through </w:t>
      </w:r>
      <w:proofErr w:type="gramStart"/>
      <w:r w:rsidRPr="00036197">
        <w:t>July 2016, and</w:t>
      </w:r>
      <w:proofErr w:type="gramEnd"/>
      <w:r w:rsidRPr="00036197">
        <w:t xml:space="preserve">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 xml:space="preserve">that further refined the spatial and temporal sampling schemes necessary to evaluate monitoring </w:t>
      </w:r>
      <w:proofErr w:type="gramStart"/>
      <w:r w:rsidR="003C49C9">
        <w:t>hypotheses, and</w:t>
      </w:r>
      <w:proofErr w:type="gramEnd"/>
      <w:r w:rsidR="003C49C9">
        <w:t xml:space="preserve">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164F9">
      <w:pPr>
        <w:pStyle w:val="ListParagraph"/>
        <w:numPr>
          <w:ilvl w:val="0"/>
          <w:numId w:val="10"/>
        </w:numPr>
      </w:pPr>
      <w:r>
        <w:t>Determine the extent to which long-term IEP sampling reflects conditions in nearby shallow-water and wetland habitats.</w:t>
      </w:r>
    </w:p>
    <w:p w14:paraId="112964BC" w14:textId="19DB6079" w:rsidR="003637A8" w:rsidRPr="00BE2116" w:rsidRDefault="00A87B3D" w:rsidP="001164F9">
      <w:pPr>
        <w:pStyle w:val="ListParagraph"/>
        <w:numPr>
          <w:ilvl w:val="0"/>
          <w:numId w:val="10"/>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150E849C"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 </w:instrText>
      </w:r>
      <w:r w:rsidR="006A0C1B">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DATA </w:instrText>
      </w:r>
      <w:r w:rsidR="006A0C1B">
        <w:fldChar w:fldCharType="end"/>
      </w:r>
      <w:r w:rsidR="0020456D">
        <w:fldChar w:fldCharType="separate"/>
      </w:r>
      <w:r w:rsidR="006A0C1B">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EE89BE9"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w:date="2019-04-05T06:56:00Z"/>
        </w:rPr>
      </w:pPr>
      <w:commentRangeStart w:id="14"/>
      <w:commentRangeStart w:id="15"/>
      <w:del w:id="16" w:author="Hartman, Rosemary@Wildlife"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w:date="2019-04-05T06:56:00Z"/>
        </w:rPr>
      </w:pPr>
      <w:del w:id="19" w:author="Hartman, Rosemary@Wildlife"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21D9D1B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r w:rsidRPr="00132847">
        <w:t xml:space="preserve">Figure </w:t>
      </w:r>
      <w:fldSimple w:instr=" SEQ Figure \* ARABIC ">
        <w:r w:rsidR="0013218D">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36752E32" w:rsidR="00132847" w:rsidRDefault="00132847" w:rsidP="00132847">
      <w:pPr>
        <w:pStyle w:val="Caption"/>
        <w:keepNext/>
      </w:pPr>
      <w:r>
        <w:lastRenderedPageBreak/>
        <w:t xml:space="preserve">Table </w:t>
      </w:r>
      <w:fldSimple w:instr=" SEQ Table \* ARABIC ">
        <w:r w:rsidR="00F4333E">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57DB2BAA" w:rsidR="00132847" w:rsidRDefault="00132847" w:rsidP="00132847">
      <w:pPr>
        <w:pStyle w:val="Caption"/>
        <w:keepNext/>
      </w:pPr>
      <w:r>
        <w:t xml:space="preserve">Table </w:t>
      </w:r>
      <w:fldSimple w:instr=" SEQ Table \* ARABIC ">
        <w:r w:rsidR="00F4333E">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5ABDCA5"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proofErr w:type="spellStart"/>
      <w:r w:rsidR="00F41E90">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C36CE9" w:rsidRDefault="00C36CE9"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C36CE9" w:rsidRDefault="00C36CE9"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C36CE9" w:rsidRDefault="00C36CE9"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C36CE9" w:rsidRDefault="00C36CE9"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C36CE9" w:rsidRDefault="00C36CE9"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C36CE9" w:rsidRDefault="00C36CE9"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C36CE9" w:rsidRDefault="00C36CE9"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C36CE9" w:rsidRDefault="00C36CE9" w:rsidP="00FF27B7">
                        <w:r>
                          <w:t>A</w:t>
                        </w:r>
                      </w:p>
                    </w:txbxContent>
                  </v:textbox>
                </v:shape>
                <w10:anchorlock/>
              </v:group>
            </w:pict>
          </mc:Fallback>
        </mc:AlternateContent>
      </w:r>
    </w:p>
    <w:p w14:paraId="104E809F" w14:textId="41003B08" w:rsidR="002D47EB" w:rsidRDefault="002D47EB" w:rsidP="002D47EB">
      <w:pPr>
        <w:pStyle w:val="Caption"/>
      </w:pPr>
      <w:r>
        <w:t xml:space="preserve">Figure </w:t>
      </w:r>
      <w:fldSimple w:instr=" SEQ Figure \* ARABIC ">
        <w:r w:rsidR="0013218D">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1F32A019"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6A0C1B">
        <w:rPr>
          <w:color w:val="231F20"/>
          <w:u w:color="231F20"/>
        </w:rPr>
        <w:instrText xml:space="preserve"> ADDIN EN.CITE &lt;EndNote&gt;&lt;Cite&gt;&lt;Author&gt;Donley Marineau&lt;/Author&gt;&lt;Year&gt;2017&lt;/Year&gt;&lt;RecNum&gt;2376&lt;/RecNum&gt;&lt;DisplayText&gt;(Donley Marineau et al. 2017)&lt;/DisplayText&gt;&lt;record&gt;&lt;rec-number&gt;2376&lt;/rec-number&gt;&lt;foreign-keys&gt;&lt;key app="EN" db-id="std9wdt06dea0ber50cpepe0azprxd52vwpp" timestamp="1558712527"&gt;2376&lt;/key&gt;&lt;key app="ENWeb" db-id=""&gt;0&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6A0C1B">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w:t>
      </w:r>
      <w:proofErr w:type="gramStart"/>
      <w:r w:rsidRPr="00432F91">
        <w:t>open-water</w:t>
      </w:r>
      <w:proofErr w:type="gramEnd"/>
      <w:r w:rsidRPr="00432F91">
        <w:t xml:space="preserve">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0C8DAE49"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D19E4BF" w:rsidR="00132847" w:rsidRDefault="00132847" w:rsidP="00132847">
      <w:pPr>
        <w:pStyle w:val="Caption"/>
      </w:pPr>
      <w:r>
        <w:t xml:space="preserve">Figure </w:t>
      </w:r>
      <w:fldSimple w:instr=" SEQ Figure \* ARABIC ">
        <w:r w:rsidR="0013218D">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58577B00"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w:t>
      </w:r>
      <w:proofErr w:type="spellStart"/>
      <w:r w:rsidRPr="00432F91">
        <w:t>Feyrer</w:t>
      </w:r>
      <w:proofErr w:type="spellEnd"/>
      <w:r w:rsidRPr="00432F91">
        <w:t xml:space="preserve">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13218D">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278E4905"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164F9">
      <w:pPr>
        <w:pStyle w:val="ListParagraph"/>
        <w:numPr>
          <w:ilvl w:val="0"/>
          <w:numId w:val="12"/>
        </w:numPr>
      </w:pPr>
      <w:r>
        <w:t>4</w:t>
      </w:r>
      <w:r w:rsidR="00360460">
        <w:t xml:space="preserve"> Submerged vegetation samples – algae </w:t>
      </w:r>
      <w:proofErr w:type="gramStart"/>
      <w:r>
        <w:t>was</w:t>
      </w:r>
      <w:proofErr w:type="gramEnd"/>
      <w:r w:rsidR="00360460">
        <w:t xml:space="preserve"> scraped from a 10-cm section of </w:t>
      </w:r>
      <w:r w:rsidR="00360460" w:rsidRPr="00245C7B">
        <w:rPr>
          <w:i/>
        </w:rPr>
        <w:t xml:space="preserve">Egeria </w:t>
      </w:r>
      <w:proofErr w:type="spellStart"/>
      <w:r w:rsidR="00360460" w:rsidRPr="00245C7B">
        <w:rPr>
          <w:i/>
        </w:rPr>
        <w:t>densa</w:t>
      </w:r>
      <w:proofErr w:type="spellEnd"/>
      <w:r w:rsidR="00360460" w:rsidRPr="00245C7B">
        <w:rPr>
          <w:i/>
        </w:rPr>
        <w:t xml:space="preserve">, </w:t>
      </w:r>
      <w:proofErr w:type="spellStart"/>
      <w:r w:rsidR="00245C7B" w:rsidRPr="00245C7B">
        <w:rPr>
          <w:i/>
        </w:rPr>
        <w:t>Ceratophyllum</w:t>
      </w:r>
      <w:proofErr w:type="spellEnd"/>
      <w:r w:rsidRPr="00245C7B">
        <w:rPr>
          <w:i/>
        </w:rPr>
        <w:t xml:space="preserve"> </w:t>
      </w:r>
      <w:proofErr w:type="spellStart"/>
      <w:r w:rsidRPr="00245C7B">
        <w:rPr>
          <w:i/>
        </w:rPr>
        <w:t>demersum</w:t>
      </w:r>
      <w:proofErr w:type="spellEnd"/>
      <w:r>
        <w:t xml:space="preserve">, or </w:t>
      </w:r>
      <w:proofErr w:type="spellStart"/>
      <w:r w:rsidRPr="00245C7B">
        <w:rPr>
          <w:i/>
        </w:rPr>
        <w:t>Potamogeton</w:t>
      </w:r>
      <w:proofErr w:type="spellEnd"/>
      <w:r w:rsidRPr="00245C7B">
        <w:rPr>
          <w:i/>
        </w:rPr>
        <w:t xml:space="preserve"> </w:t>
      </w:r>
      <w:proofErr w:type="spellStart"/>
      <w:r w:rsidRPr="00245C7B">
        <w:rPr>
          <w:i/>
        </w:rPr>
        <w:t>crispus</w:t>
      </w:r>
      <w:proofErr w:type="spellEnd"/>
      <w:r>
        <w:t xml:space="preserve">. </w:t>
      </w:r>
    </w:p>
    <w:p w14:paraId="27D39A07" w14:textId="50A08EF9" w:rsidR="00360460" w:rsidRDefault="009655E0" w:rsidP="001164F9">
      <w:pPr>
        <w:pStyle w:val="ListParagraph"/>
        <w:numPr>
          <w:ilvl w:val="0"/>
          <w:numId w:val="12"/>
        </w:numPr>
      </w:pPr>
      <w:r>
        <w:t>4</w:t>
      </w:r>
      <w:r w:rsidR="00360460">
        <w:t xml:space="preserve"> emergent vegetation samples – algae </w:t>
      </w:r>
      <w:proofErr w:type="gramStart"/>
      <w:r>
        <w:t>was</w:t>
      </w:r>
      <w:proofErr w:type="gramEnd"/>
      <w:r w:rsidR="00360460">
        <w:t xml:space="preserve"> scraped from a 10-cm section of </w:t>
      </w:r>
      <w:r w:rsidR="00360460" w:rsidRPr="00132847">
        <w:rPr>
          <w:i/>
        </w:rPr>
        <w:t xml:space="preserve">Schoenoplectus </w:t>
      </w:r>
      <w:r>
        <w:t>spp.</w:t>
      </w:r>
    </w:p>
    <w:p w14:paraId="7BC8B636" w14:textId="5ABA921A" w:rsidR="00360460" w:rsidRDefault="009655E0" w:rsidP="001164F9">
      <w:pPr>
        <w:pStyle w:val="ListParagraph"/>
        <w:numPr>
          <w:ilvl w:val="0"/>
          <w:numId w:val="12"/>
        </w:numPr>
      </w:pPr>
      <w:r>
        <w:lastRenderedPageBreak/>
        <w:t>3</w:t>
      </w:r>
      <w:r w:rsidR="00360460">
        <w:t xml:space="preserve"> Benthic samples (Epipelic)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ponar grab</w:t>
      </w:r>
    </w:p>
    <w:p w14:paraId="5E03343F" w14:textId="0A90B0D0" w:rsidR="00360460" w:rsidRPr="00E91A1A" w:rsidRDefault="00360460" w:rsidP="001164F9">
      <w:pPr>
        <w:pStyle w:val="ListParagraph"/>
        <w:numPr>
          <w:ilvl w:val="0"/>
          <w:numId w:val="12"/>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52FA25B6"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r>
        <w:t xml:space="preserve">Figure </w:t>
      </w:r>
      <w:fldSimple w:instr=" SEQ Figure \* ARABIC ">
        <w:r w:rsidR="0013218D">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7FBB39EB"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3838C0A5" w:rsidR="002D47EB" w:rsidRDefault="002D47EB" w:rsidP="002D47EB">
      <w:pPr>
        <w:pStyle w:val="Caption"/>
        <w:keepNext/>
      </w:pPr>
      <w:bookmarkStart w:id="26" w:name="_Ref7616826"/>
      <w:r>
        <w:t xml:space="preserve">Table </w:t>
      </w:r>
      <w:fldSimple w:instr=" SEQ Table \* ARABIC ">
        <w:r w:rsidR="00F4333E">
          <w:rPr>
            <w:noProof/>
          </w:rPr>
          <w:t>3</w:t>
        </w:r>
      </w:fldSimple>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6D3474EA" w:rsidR="000C7824" w:rsidRPr="000C7824" w:rsidRDefault="000C7824" w:rsidP="000C7824">
      <w:r>
        <w:t xml:space="preserve">All laboratory analysis of algal samples was conducted by </w:t>
      </w:r>
      <w:proofErr w:type="spellStart"/>
      <w:r>
        <w:t>EcoAnalysts</w:t>
      </w:r>
      <w:proofErr w:type="spellEnd"/>
      <w:r>
        <w:t xml:space="preserve">,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5305419A" w:rsidR="002D47EB" w:rsidRDefault="002D47EB" w:rsidP="002D47EB">
      <w:pPr>
        <w:pStyle w:val="Caption"/>
        <w:keepNext/>
      </w:pPr>
      <w:r>
        <w:t xml:space="preserve">Table </w:t>
      </w:r>
      <w:fldSimple w:instr=" SEQ Table \* ARABIC ">
        <w:r w:rsidR="00F4333E">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Identity of wetland site,</w:t>
            </w:r>
            <w:proofErr w:type="gramEnd"/>
            <w:r>
              <w:rPr>
                <w:rFonts w:ascii="Times New Roman" w:eastAsia="Times New Roman" w:hAnsi="Times New Roman" w:cs="Times New Roman"/>
                <w:color w:val="000000"/>
              </w:rPr>
              <w:t xml:space="preserv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1164F9">
      <w:pPr>
        <w:pStyle w:val="ListParagraph"/>
        <w:numPr>
          <w:ilvl w:val="0"/>
          <w:numId w:val="9"/>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1164F9">
      <w:pPr>
        <w:pStyle w:val="ListParagraph"/>
        <w:numPr>
          <w:ilvl w:val="1"/>
          <w:numId w:val="9"/>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1164F9">
      <w:pPr>
        <w:pStyle w:val="ListParagraph"/>
        <w:numPr>
          <w:ilvl w:val="1"/>
          <w:numId w:val="9"/>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1164F9">
      <w:pPr>
        <w:pStyle w:val="ListParagraph"/>
        <w:numPr>
          <w:ilvl w:val="0"/>
          <w:numId w:val="9"/>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1164F9">
      <w:pPr>
        <w:pStyle w:val="ListParagraph"/>
        <w:numPr>
          <w:ilvl w:val="0"/>
          <w:numId w:val="9"/>
        </w:numPr>
      </w:pPr>
      <w:r>
        <w:t xml:space="preserve">To answer our third question on seasonal variability, we will compare community composition at Decker Island over time. </w:t>
      </w:r>
    </w:p>
    <w:p w14:paraId="30C8D2C3" w14:textId="77777777" w:rsidR="00360460" w:rsidRDefault="00360460" w:rsidP="001164F9">
      <w:pPr>
        <w:pStyle w:val="ListParagraph"/>
        <w:numPr>
          <w:ilvl w:val="1"/>
          <w:numId w:val="9"/>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1"/>
      <w:r w:rsidR="006D1AE5">
        <w:t>workplan</w:t>
      </w:r>
      <w:commentRangeEnd w:id="31"/>
      <w:r w:rsidR="006D1AE5">
        <w:rPr>
          <w:rStyle w:val="CommentReference"/>
        </w:rPr>
        <w:commentReference w:id="31"/>
      </w:r>
      <w:r>
        <w:t>, so our fall sampling proceeded as planned</w:t>
      </w:r>
      <w:r w:rsidR="002E4068">
        <w:t>, targeting the Confluence and Cache Slough Complex</w:t>
      </w:r>
      <w:r>
        <w:t>.</w:t>
      </w:r>
      <w:r w:rsidR="002E4068">
        <w:t xml:space="preserve"> </w:t>
      </w:r>
      <w:r>
        <w:t xml:space="preserve"> </w:t>
      </w:r>
    </w:p>
    <w:p w14:paraId="64729ED1" w14:textId="65DB7990" w:rsidR="002E4068" w:rsidRDefault="002E4068" w:rsidP="002E4068">
      <w:pPr>
        <w:pStyle w:val="Caption"/>
        <w:keepNext/>
      </w:pPr>
      <w:bookmarkStart w:id="32" w:name="_Ref9334986"/>
      <w:r>
        <w:t xml:space="preserve">Table </w:t>
      </w:r>
      <w:fldSimple w:instr=" SEQ Table \* ARABIC ">
        <w:r w:rsidR="00F4333E">
          <w:rPr>
            <w:noProof/>
          </w:rPr>
          <w:t>5</w:t>
        </w:r>
      </w:fldSimple>
      <w:bookmarkEnd w:id="32"/>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6128E69F" w14:textId="0783D1E0" w:rsidR="000C2268" w:rsidRDefault="000C2268" w:rsidP="000C2268">
      <w:pPr>
        <w:pStyle w:val="Heading3"/>
      </w:pPr>
    </w:p>
    <w:p w14:paraId="427B370B" w14:textId="3C09454C"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xml:space="preserve">). There was significantly higher catch in the mysid net, zooplankton net, and sweep nets in diked </w:t>
      </w:r>
      <w:proofErr w:type="spellStart"/>
      <w:r>
        <w:t>wetalnds</w:t>
      </w:r>
      <w:proofErr w:type="spellEnd"/>
      <w:r>
        <w:t xml:space="preserve">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53362" cy="3976561"/>
                    </a:xfrm>
                    <a:prstGeom prst="rect">
                      <a:avLst/>
                    </a:prstGeom>
                  </pic:spPr>
                </pic:pic>
              </a:graphicData>
            </a:graphic>
          </wp:inline>
        </w:drawing>
      </w:r>
    </w:p>
    <w:p w14:paraId="682143D4" w14:textId="55CDBFB1" w:rsidR="00BE5423" w:rsidRDefault="00840D88" w:rsidP="008B0736">
      <w:pPr>
        <w:pStyle w:val="Caption"/>
      </w:pPr>
      <w:bookmarkStart w:id="33" w:name="_Ref9317214"/>
      <w:r>
        <w:t xml:space="preserve">Figure </w:t>
      </w:r>
      <w:fldSimple w:instr=" SEQ Figure \* ARABIC ">
        <w:r w:rsidR="0013218D">
          <w:rPr>
            <w:noProof/>
          </w:rPr>
          <w:t>6</w:t>
        </w:r>
      </w:fldSimple>
      <w:bookmarkEnd w:id="33"/>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106420"/>
                    </a:xfrm>
                    <a:prstGeom prst="rect">
                      <a:avLst/>
                    </a:prstGeom>
                  </pic:spPr>
                </pic:pic>
              </a:graphicData>
            </a:graphic>
          </wp:inline>
        </w:drawing>
      </w:r>
    </w:p>
    <w:p w14:paraId="7C29E1EE" w14:textId="5F5A5567" w:rsidR="00486F77" w:rsidRDefault="00486F77" w:rsidP="00486F77">
      <w:pPr>
        <w:pStyle w:val="Caption"/>
      </w:pPr>
      <w:bookmarkStart w:id="34" w:name="_Ref10727603"/>
      <w:r>
        <w:t xml:space="preserve">Figure </w:t>
      </w:r>
      <w:fldSimple w:instr=" SEQ Figure \* ARABIC ">
        <w:r w:rsidR="0013218D">
          <w:rPr>
            <w:noProof/>
          </w:rPr>
          <w:t>7</w:t>
        </w:r>
      </w:fldSimple>
      <w:bookmarkEnd w:id="34"/>
      <w:r>
        <w:t xml:space="preserve"> - Catch of clams per </w:t>
      </w:r>
      <w:proofErr w:type="spellStart"/>
      <w:r>
        <w:t>sqaure</w:t>
      </w:r>
      <w:proofErr w:type="spellEnd"/>
      <w:r>
        <w:t xml:space="preserve"> meter of substrate in 2017 and 2018/</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8480"/>
                    </a:xfrm>
                    <a:prstGeom prst="rect">
                      <a:avLst/>
                    </a:prstGeom>
                  </pic:spPr>
                </pic:pic>
              </a:graphicData>
            </a:graphic>
          </wp:inline>
        </w:drawing>
      </w:r>
    </w:p>
    <w:p w14:paraId="299D6FB2" w14:textId="5CC657AA" w:rsidR="001E4B5E" w:rsidRDefault="00EC6B9B" w:rsidP="00EC6B9B">
      <w:pPr>
        <w:pStyle w:val="Caption"/>
      </w:pPr>
      <w:r>
        <w:t xml:space="preserve">Figure </w:t>
      </w:r>
      <w:fldSimple w:instr=" SEQ Figure \* ARABIC ">
        <w:r w:rsidR="0013218D">
          <w:rPr>
            <w:noProof/>
          </w:rPr>
          <w:t>8</w:t>
        </w:r>
      </w:fldSimple>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fldSimple w:instr=" SEQ Figure \* ARABIC ">
        <w:r w:rsidR="0013218D">
          <w:rPr>
            <w:noProof/>
          </w:rPr>
          <w:t>9</w:t>
        </w:r>
      </w:fldSimple>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19650BE" w:rsidR="001E2057" w:rsidRDefault="001E2057" w:rsidP="001E2057">
      <w:pPr>
        <w:pStyle w:val="Caption"/>
        <w:keepNext/>
      </w:pPr>
      <w:bookmarkStart w:id="36" w:name="_Ref10457842"/>
      <w:bookmarkStart w:id="37" w:name="_Ref10457837"/>
      <w:r>
        <w:t xml:space="preserve">Table </w:t>
      </w:r>
      <w:fldSimple w:instr=" SEQ Table \* ARABIC ">
        <w:r w:rsidR="00F4333E">
          <w:rPr>
            <w:noProof/>
          </w:rPr>
          <w:t>6</w:t>
        </w:r>
      </w:fldSimple>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77410"/>
                    </a:xfrm>
                    <a:prstGeom prst="rect">
                      <a:avLst/>
                    </a:prstGeom>
                  </pic:spPr>
                </pic:pic>
              </a:graphicData>
            </a:graphic>
          </wp:inline>
        </w:drawing>
      </w:r>
    </w:p>
    <w:p w14:paraId="136A5617" w14:textId="1851A5BA" w:rsidR="00BE5423" w:rsidRDefault="00B82835" w:rsidP="00B82835">
      <w:pPr>
        <w:pStyle w:val="Caption"/>
      </w:pPr>
      <w:bookmarkStart w:id="38" w:name="_Ref10461283"/>
      <w:r>
        <w:t xml:space="preserve">Figure </w:t>
      </w:r>
      <w:fldSimple w:instr=" SEQ Figure \* ARABIC ">
        <w:r w:rsidR="0013218D">
          <w:rPr>
            <w:noProof/>
          </w:rPr>
          <w:t>10</w:t>
        </w:r>
      </w:fldSimple>
      <w:bookmarkEnd w:id="38"/>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341612" cy="3775126"/>
                    </a:xfrm>
                    <a:prstGeom prst="rect">
                      <a:avLst/>
                    </a:prstGeom>
                  </pic:spPr>
                </pic:pic>
              </a:graphicData>
            </a:graphic>
          </wp:inline>
        </w:drawing>
      </w:r>
    </w:p>
    <w:p w14:paraId="72EB857D" w14:textId="6AD3AB1D" w:rsidR="008B037D" w:rsidRDefault="008825FD" w:rsidP="008825FD">
      <w:pPr>
        <w:pStyle w:val="Caption"/>
      </w:pPr>
      <w:bookmarkStart w:id="39" w:name="_Ref10728316"/>
      <w:r>
        <w:t xml:space="preserve">Figure </w:t>
      </w:r>
      <w:fldSimple w:instr=" SEQ Figure \* ARABIC ">
        <w:r w:rsidR="0013218D">
          <w:rPr>
            <w:noProof/>
          </w:rPr>
          <w:t>11</w:t>
        </w:r>
      </w:fldSimple>
      <w:bookmarkEnd w:id="39"/>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3BB7CB4E" w:rsidR="001E4B5E" w:rsidRDefault="001E4B5E" w:rsidP="001E4B5E">
      <w:pPr>
        <w:pStyle w:val="Caption"/>
      </w:pPr>
      <w:bookmarkStart w:id="40" w:name="_Ref10728327"/>
      <w:r>
        <w:t xml:space="preserve">Figure </w:t>
      </w:r>
      <w:fldSimple w:instr=" SEQ Figure \* ARABIC ">
        <w:r w:rsidR="0013218D">
          <w:rPr>
            <w:noProof/>
          </w:rPr>
          <w:t>12</w:t>
        </w:r>
      </w:fldSimple>
      <w:bookmarkEnd w:id="40"/>
      <w:r>
        <w:t xml:space="preserve"> - stacked bar plot of phytoplankton community composition, separated by year and site.</w:t>
      </w:r>
    </w:p>
    <w:p w14:paraId="067975C7" w14:textId="77777777" w:rsidR="001E4B5E" w:rsidRPr="001E4B5E" w:rsidRDefault="001E4B5E" w:rsidP="001E4B5E"/>
    <w:p w14:paraId="3641A935" w14:textId="2E6AED88" w:rsidR="00835089" w:rsidRDefault="00835089" w:rsidP="00835089">
      <w:pPr>
        <w:pStyle w:val="Caption"/>
        <w:keepNext/>
      </w:pPr>
      <w:bookmarkStart w:id="41" w:name="_Ref10728855"/>
      <w:bookmarkStart w:id="42" w:name="_Ref10728851"/>
      <w:r>
        <w:t xml:space="preserve">Table </w:t>
      </w:r>
      <w:fldSimple w:instr=" SEQ Table \* ARABIC ">
        <w:r w:rsidR="00F4333E">
          <w:rPr>
            <w:noProof/>
          </w:rPr>
          <w:t>7</w:t>
        </w:r>
      </w:fldSimple>
      <w:bookmarkEnd w:id="41"/>
      <w:r>
        <w:t xml:space="preserve"> - Multilevel patter</w:t>
      </w:r>
      <w:r w:rsidR="00383111">
        <w:t>n</w:t>
      </w:r>
      <w:r>
        <w:t xml:space="preserve"> analysis</w:t>
      </w:r>
      <w:bookmarkEnd w:id="42"/>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43"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t>Eogammarus</w:t>
            </w:r>
            <w:proofErr w:type="spellEnd"/>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hreespine</w:t>
            </w:r>
            <w:proofErr w:type="spellEnd"/>
            <w:r w:rsidRPr="00835089">
              <w:rPr>
                <w:rFonts w:ascii="Lucida Console" w:eastAsia="Times New Roman" w:hAnsi="Lucida Console" w:cs="Calibri"/>
                <w:color w:val="000000"/>
                <w:sz w:val="20"/>
                <w:szCs w:val="2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835089">
            <w:pPr>
              <w:spacing w:after="0" w:line="240" w:lineRule="auto"/>
              <w:rPr>
                <w:rFonts w:ascii="Lucida Console" w:eastAsia="Times New Roman" w:hAnsi="Lucida Console" w:cs="Calibri"/>
                <w:i/>
                <w:color w:val="000000"/>
                <w:sz w:val="20"/>
                <w:szCs w:val="20"/>
              </w:rPr>
            </w:pPr>
            <w:proofErr w:type="spellStart"/>
            <w:r w:rsidRPr="00BF525A">
              <w:rPr>
                <w:rFonts w:ascii="Lucida Console" w:eastAsia="Times New Roman" w:hAnsi="Lucida Console" w:cs="Calibri"/>
                <w:i/>
                <w:color w:val="000000"/>
                <w:sz w:val="20"/>
                <w:szCs w:val="20"/>
              </w:rPr>
              <w:t>Procambarus</w:t>
            </w:r>
            <w:proofErr w:type="spellEnd"/>
            <w:r w:rsidRPr="00BF525A">
              <w:rPr>
                <w:rFonts w:ascii="Lucida Console" w:eastAsia="Times New Roman" w:hAnsi="Lucida Console" w:cs="Calibri"/>
                <w:i/>
                <w:color w:val="000000"/>
                <w:sz w:val="20"/>
                <w:szCs w:val="20"/>
              </w:rPr>
              <w:t xml:space="preserve"> </w:t>
            </w:r>
            <w:proofErr w:type="spellStart"/>
            <w:r w:rsidRPr="00BF525A">
              <w:rPr>
                <w:rFonts w:ascii="Lucida Console" w:eastAsia="Times New Roman" w:hAnsi="Lucida Console" w:cs="Calibri"/>
                <w:i/>
                <w:color w:val="000000"/>
                <w:sz w:val="20"/>
                <w:szCs w:val="2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835089">
            <w:pPr>
              <w:spacing w:after="0" w:line="240" w:lineRule="auto"/>
              <w:rPr>
                <w:rFonts w:ascii="Lucida Console" w:eastAsia="Times New Roman" w:hAnsi="Lucida Console" w:cs="Calibri"/>
                <w:i/>
                <w:color w:val="000000"/>
                <w:sz w:val="20"/>
                <w:szCs w:val="20"/>
              </w:rPr>
            </w:pPr>
            <w:proofErr w:type="spellStart"/>
            <w:r w:rsidRPr="006A6983">
              <w:rPr>
                <w:rFonts w:ascii="Lucida Console" w:eastAsia="Times New Roman" w:hAnsi="Lucida Console" w:cs="Calibri"/>
                <w:i/>
                <w:color w:val="000000"/>
                <w:sz w:val="20"/>
                <w:szCs w:val="20"/>
              </w:rPr>
              <w:t>Americorophium</w:t>
            </w:r>
            <w:proofErr w:type="spellEnd"/>
            <w:r w:rsidRPr="006A6983">
              <w:rPr>
                <w:rFonts w:ascii="Lucida Console" w:eastAsia="Times New Roman" w:hAnsi="Lucida Console" w:cs="Calibri"/>
                <w:i/>
                <w:color w:val="000000"/>
                <w:sz w:val="20"/>
                <w:szCs w:val="20"/>
              </w:rPr>
              <w:t xml:space="preserve"> </w:t>
            </w:r>
            <w:proofErr w:type="spellStart"/>
            <w:r w:rsidRPr="006A6983">
              <w:rPr>
                <w:rFonts w:ascii="Lucida Console" w:eastAsia="Times New Roman" w:hAnsi="Lucida Console" w:cs="Calibri"/>
                <w:i/>
                <w:color w:val="000000"/>
                <w:sz w:val="20"/>
                <w:szCs w:val="2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lastRenderedPageBreak/>
              <w:t>Palaemonetes</w:t>
            </w:r>
            <w:proofErr w:type="spellEnd"/>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835089">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Libellulidae</w:t>
            </w:r>
            <w:proofErr w:type="spellEnd"/>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Coenagrionidae</w:t>
            </w:r>
            <w:proofErr w:type="spellEnd"/>
            <w:r w:rsidRPr="00835089">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Diptera</w:t>
            </w:r>
            <w:proofErr w:type="spellEnd"/>
            <w:r w:rsidRPr="00835089">
              <w:rPr>
                <w:rFonts w:ascii="Lucida Console" w:eastAsia="Times New Roman" w:hAnsi="Lucida Console" w:cs="Calibri"/>
                <w:color w:val="000000"/>
                <w:sz w:val="20"/>
                <w:szCs w:val="2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835089">
            <w:pPr>
              <w:spacing w:after="0" w:line="240" w:lineRule="auto"/>
              <w:rPr>
                <w:rFonts w:ascii="Lucida Console" w:eastAsia="Times New Roman" w:hAnsi="Lucida Console" w:cs="Calibri"/>
                <w:i/>
                <w:color w:val="000000"/>
                <w:sz w:val="20"/>
                <w:szCs w:val="20"/>
              </w:rPr>
            </w:pPr>
            <w:proofErr w:type="spellStart"/>
            <w:r w:rsidRPr="006A6983">
              <w:rPr>
                <w:rFonts w:ascii="Lucida Console" w:eastAsia="Times New Roman" w:hAnsi="Lucida Console" w:cs="Calibri"/>
                <w:i/>
                <w:color w:val="000000"/>
                <w:sz w:val="20"/>
                <w:szCs w:val="20"/>
              </w:rPr>
              <w:t>Ferrissia</w:t>
            </w:r>
            <w:proofErr w:type="spellEnd"/>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ipulidae</w:t>
            </w:r>
            <w:proofErr w:type="spellEnd"/>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Vellidae</w:t>
            </w:r>
            <w:proofErr w:type="spellEnd"/>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commentRangeStart w:id="44"/>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44"/>
      <w:r w:rsidR="006B1764">
        <w:rPr>
          <w:rStyle w:val="CommentReference"/>
          <w:rFonts w:asciiTheme="minorHAnsi" w:eastAsiaTheme="minorEastAsia" w:hAnsiTheme="minorHAnsi" w:cstheme="minorBidi"/>
          <w:color w:val="auto"/>
        </w:rPr>
        <w:commentReference w:id="44"/>
      </w:r>
    </w:p>
    <w:p w14:paraId="74F18114" w14:textId="41F3B387" w:rsidR="00835089" w:rsidRDefault="00E56397" w:rsidP="00E56397">
      <w:pPr>
        <w:pStyle w:val="Caption"/>
      </w:pPr>
      <w:bookmarkStart w:id="45" w:name="_Ref10728720"/>
      <w:r>
        <w:t xml:space="preserve">Figure </w:t>
      </w:r>
      <w:fldSimple w:instr=" SEQ Figure \* ARABIC ">
        <w:r w:rsidR="0013218D">
          <w:rPr>
            <w:noProof/>
          </w:rPr>
          <w:t>13</w:t>
        </w:r>
      </w:fldSimple>
      <w:bookmarkEnd w:id="45"/>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lastRenderedPageBreak/>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3E692F41" w:rsidR="00AE15AA" w:rsidRDefault="00AE15AA" w:rsidP="00AE15AA">
      <w:pPr>
        <w:pStyle w:val="Caption"/>
        <w:rPr>
          <w:noProof/>
        </w:rPr>
      </w:pPr>
      <w:bookmarkStart w:id="46" w:name="_Ref10728721"/>
      <w:r>
        <w:t xml:space="preserve">Figure </w:t>
      </w:r>
      <w:fldSimple w:instr=" SEQ Figure \* ARABIC ">
        <w:r w:rsidR="0013218D">
          <w:rPr>
            <w:noProof/>
          </w:rPr>
          <w:t>14</w:t>
        </w:r>
      </w:fldSimple>
      <w:bookmarkEnd w:id="46"/>
      <w:r>
        <w:t xml:space="preserve"> - NMDS of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E8D7318" w:rsidR="00AE15AA" w:rsidRDefault="00C36E09" w:rsidP="00C36E09">
      <w:pPr>
        <w:pStyle w:val="Caption"/>
        <w:rPr>
          <w:noProof/>
        </w:rPr>
      </w:pPr>
      <w:bookmarkStart w:id="47" w:name="_Ref10728722"/>
      <w:r>
        <w:t xml:space="preserve">Figure </w:t>
      </w:r>
      <w:fldSimple w:instr=" SEQ Figure \* ARABIC ">
        <w:r w:rsidR="0013218D">
          <w:rPr>
            <w:noProof/>
          </w:rPr>
          <w:t>15</w:t>
        </w:r>
      </w:fldSimple>
      <w:bookmarkEnd w:id="47"/>
      <w:r>
        <w:t xml:space="preserve"> - NMDS of 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lastRenderedPageBreak/>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377A66C4" w:rsidR="001E4B5E" w:rsidRPr="00056F69" w:rsidRDefault="001E4B5E" w:rsidP="001E4B5E">
      <w:pPr>
        <w:pStyle w:val="Caption"/>
      </w:pPr>
      <w:bookmarkStart w:id="48" w:name="_Ref10728723"/>
      <w:r>
        <w:t xml:space="preserve">Figure </w:t>
      </w:r>
      <w:fldSimple w:instr=" SEQ Figure \* ARABIC ">
        <w:r w:rsidR="0013218D">
          <w:rPr>
            <w:noProof/>
          </w:rPr>
          <w:t>16</w:t>
        </w:r>
      </w:fldSimple>
      <w:bookmarkEnd w:id="48"/>
      <w:r>
        <w:t xml:space="preserve"> - NMDS of 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4F6F13ED" w:rsidR="00CF6AD6" w:rsidRDefault="00CF6AD6" w:rsidP="00CF6AD6">
      <w:pPr>
        <w:pStyle w:val="Caption"/>
        <w:keepNext/>
      </w:pPr>
      <w:bookmarkStart w:id="49" w:name="_Ref10457875"/>
      <w:r>
        <w:t xml:space="preserve">Table </w:t>
      </w:r>
      <w:fldSimple w:instr=" SEQ Table \* ARABIC ">
        <w:r w:rsidR="00F4333E">
          <w:rPr>
            <w:noProof/>
          </w:rPr>
          <w:t>8</w:t>
        </w:r>
      </w:fldSimple>
      <w:bookmarkEnd w:id="49"/>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17E6CEC4"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617A1C1E"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3641975F"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B0D73" w:rsidRDefault="008D448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hytoplankotn</w:t>
            </w:r>
            <w:proofErr w:type="spellEnd"/>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0B05DDD0"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21429D44" w14:textId="0322F7B8" w:rsidR="00F57AC8" w:rsidRDefault="00F57AC8" w:rsidP="00F57AC8">
      <w:pPr>
        <w:pStyle w:val="Caption"/>
        <w:keepNext/>
      </w:pPr>
      <w:bookmarkStart w:id="50" w:name="_Ref10727333"/>
      <w:bookmarkStart w:id="51" w:name="_Ref10727329"/>
      <w:r>
        <w:t xml:space="preserve">Table </w:t>
      </w:r>
      <w:fldSimple w:instr=" SEQ Table \* ARABIC ">
        <w:r w:rsidR="00F4333E">
          <w:rPr>
            <w:noProof/>
          </w:rPr>
          <w:t>9</w:t>
        </w:r>
      </w:fldSimple>
      <w:bookmarkEnd w:id="50"/>
      <w:r>
        <w:t xml:space="preserve"> - coefficients of </w:t>
      </w:r>
      <w:proofErr w:type="spellStart"/>
      <w:r>
        <w:t>varieation</w:t>
      </w:r>
      <w:proofErr w:type="spellEnd"/>
      <w:r>
        <w:t xml:space="preserve"> for each sample type in each year.</w:t>
      </w:r>
      <w:bookmarkEnd w:id="51"/>
    </w:p>
    <w:tbl>
      <w:tblPr>
        <w:tblW w:w="6750" w:type="dxa"/>
        <w:tblLook w:val="04A0" w:firstRow="1" w:lastRow="0" w:firstColumn="1" w:lastColumn="0" w:noHBand="0" w:noVBand="1"/>
      </w:tblPr>
      <w:tblGrid>
        <w:gridCol w:w="1620"/>
        <w:gridCol w:w="668"/>
        <w:gridCol w:w="2140"/>
        <w:gridCol w:w="2322"/>
      </w:tblGrid>
      <w:tr w:rsidR="00245BD5" w:rsidRPr="00245BD5"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lastRenderedPageBreak/>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33D4EF00" w:rsidR="00364CE1" w:rsidRDefault="00364CE1" w:rsidP="00364CE1">
      <w:pPr>
        <w:pStyle w:val="Caption"/>
      </w:pPr>
      <w:r>
        <w:t xml:space="preserve">Figure </w:t>
      </w:r>
      <w:fldSimple w:instr=" SEQ Figure \* ARABIC ">
        <w:r w:rsidR="0013218D">
          <w:rPr>
            <w:noProof/>
          </w:rPr>
          <w:t>17</w:t>
        </w:r>
      </w:fldSimple>
      <w:r>
        <w:t xml:space="preserve"> - Catch of macroinvertebrates at Decker Island over the course of the spring.</w:t>
      </w:r>
    </w:p>
    <w:p w14:paraId="7AF5AF25" w14:textId="676945F2" w:rsidR="00364CE1" w:rsidRDefault="00364CE1" w:rsidP="00364CE1">
      <w:pPr>
        <w:pStyle w:val="Caption"/>
        <w:keepNext/>
      </w:pPr>
      <w:bookmarkStart w:id="52" w:name="_Ref9317158"/>
      <w:r>
        <w:t xml:space="preserve">Table </w:t>
      </w:r>
      <w:fldSimple w:instr=" SEQ Table \* ARABIC ">
        <w:r w:rsidR="00F4333E">
          <w:rPr>
            <w:noProof/>
          </w:rPr>
          <w:t>10</w:t>
        </w:r>
      </w:fldSimple>
      <w:bookmarkEnd w:id="52"/>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proofErr w:type="spellStart"/>
            <w:r w:rsidRPr="00364CE1">
              <w:rPr>
                <w:rFonts w:ascii="Calibri" w:eastAsia="Times New Roman" w:hAnsi="Calibri" w:cs="Calibri"/>
                <w:color w:val="000000"/>
              </w:rPr>
              <w:t>Pr</w:t>
            </w:r>
            <w:proofErr w:type="spellEnd"/>
            <w:r w:rsidRPr="00364CE1">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8C83D22" w:rsidR="0003468F" w:rsidRDefault="0003468F" w:rsidP="0003468F">
      <w:pPr>
        <w:pStyle w:val="Caption"/>
        <w:keepNext/>
      </w:pPr>
      <w:bookmarkStart w:id="53" w:name="_Ref9317168"/>
      <w:r>
        <w:t xml:space="preserve">Table </w:t>
      </w:r>
      <w:fldSimple w:instr=" SEQ Table \* ARABIC ">
        <w:r w:rsidR="00F4333E">
          <w:rPr>
            <w:noProof/>
          </w:rPr>
          <w:t>11</w:t>
        </w:r>
      </w:fldSimple>
      <w:bookmarkEnd w:id="53"/>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proofErr w:type="spellStart"/>
            <w:r w:rsidRPr="0003468F">
              <w:rPr>
                <w:rFonts w:ascii="Calibri" w:eastAsia="Times New Roman" w:hAnsi="Calibri" w:cs="Calibri"/>
                <w:color w:val="000000"/>
              </w:rPr>
              <w:t>Pr</w:t>
            </w:r>
            <w:proofErr w:type="spellEnd"/>
            <w:r w:rsidRPr="0003468F">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lastRenderedPageBreak/>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4" w:name="_Ref10714863"/>
      <w:r>
        <w:t xml:space="preserve">Figure </w:t>
      </w:r>
      <w:fldSimple w:instr=" SEQ Figure \* ARABIC ">
        <w:r w:rsidR="0013218D">
          <w:rPr>
            <w:noProof/>
          </w:rPr>
          <w:t>18</w:t>
        </w:r>
      </w:fldSimple>
      <w:bookmarkEnd w:id="54"/>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61905" cy="5247619"/>
                    </a:xfrm>
                    <a:prstGeom prst="rect">
                      <a:avLst/>
                    </a:prstGeom>
                  </pic:spPr>
                </pic:pic>
              </a:graphicData>
            </a:graphic>
          </wp:inline>
        </w:drawing>
      </w:r>
    </w:p>
    <w:p w14:paraId="3B223317" w14:textId="77D14B6C" w:rsidR="00754E6E" w:rsidRPr="00754E6E" w:rsidRDefault="00754E6E" w:rsidP="00754E6E">
      <w:pPr>
        <w:pStyle w:val="Caption"/>
      </w:pPr>
      <w:bookmarkStart w:id="55" w:name="_Ref9317230"/>
      <w:bookmarkStart w:id="56" w:name="_Ref10457992"/>
      <w:r>
        <w:t xml:space="preserve">Figure </w:t>
      </w:r>
      <w:fldSimple w:instr=" SEQ Figure \* ARABIC ">
        <w:r w:rsidR="0013218D">
          <w:rPr>
            <w:noProof/>
          </w:rPr>
          <w:t>19</w:t>
        </w:r>
      </w:fldSimple>
      <w:bookmarkEnd w:id="55"/>
      <w:r>
        <w:t xml:space="preserve"> - Macroinvertebrate catch versus Sacramento River flow (CFS) for samples collected at Decker Island in spring of 2017 and 2018.</w:t>
      </w:r>
      <w:bookmarkEnd w:id="56"/>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fldSimple w:instr=" SEQ Figure \* ARABIC ">
        <w:r w:rsidR="0013218D">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506F0769" w:rsidR="00E62242" w:rsidRDefault="00E62242" w:rsidP="00E62242">
      <w:pPr>
        <w:pStyle w:val="Caption"/>
        <w:keepNext/>
      </w:pPr>
      <w:bookmarkStart w:id="57" w:name="_Ref10786422"/>
      <w:r>
        <w:t xml:space="preserve">Table </w:t>
      </w:r>
      <w:fldSimple w:instr=" SEQ Table \* ARABIC ">
        <w:r w:rsidR="00F4333E">
          <w:rPr>
            <w:noProof/>
          </w:rPr>
          <w:t>12</w:t>
        </w:r>
      </w:fldSimple>
      <w:bookmarkEnd w:id="57"/>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326FB7">
        <w:trPr>
          <w:trHeight w:val="690"/>
        </w:trPr>
        <w:tc>
          <w:tcPr>
            <w:tcW w:w="298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4FADD9D" w14:textId="77777777" w:rsidR="00E62242" w:rsidRPr="00E62242" w:rsidRDefault="00E62242" w:rsidP="00E62242">
            <w:proofErr w:type="spellStart"/>
            <w:r w:rsidRPr="00E62242">
              <w:t>Pr</w:t>
            </w:r>
            <w:proofErr w:type="spellEnd"/>
            <w:r w:rsidRPr="00E62242">
              <w:t>(&gt;|t|)</w:t>
            </w:r>
          </w:p>
        </w:tc>
        <w:tc>
          <w:tcPr>
            <w:tcW w:w="1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326FB7">
        <w:trPr>
          <w:trHeight w:val="451"/>
        </w:trPr>
        <w:tc>
          <w:tcPr>
            <w:tcW w:w="298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20D1E21" w14:textId="77777777" w:rsidR="00E62242" w:rsidRPr="00E62242" w:rsidRDefault="00E62242" w:rsidP="00E62242">
            <w:r w:rsidRPr="00E62242">
              <w:t xml:space="preserve">(Intercept – mysid, </w:t>
            </w:r>
            <w:proofErr w:type="spellStart"/>
            <w:r w:rsidRPr="00E62242">
              <w:t>ryer</w:t>
            </w:r>
            <w:proofErr w:type="spellEnd"/>
            <w:r w:rsidRPr="00E62242">
              <w:t>, spring)</w:t>
            </w:r>
          </w:p>
        </w:tc>
        <w:tc>
          <w:tcPr>
            <w:tcW w:w="176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326FB7">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326FB7">
        <w:trPr>
          <w:trHeight w:val="451"/>
        </w:trPr>
        <w:tc>
          <w:tcPr>
            <w:tcW w:w="298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0"/>
                    <a:stretch>
                      <a:fillRect/>
                    </a:stretch>
                  </pic:blipFill>
                  <pic:spPr>
                    <a:xfrm>
                      <a:off x="0" y="0"/>
                      <a:ext cx="5943600" cy="3655695"/>
                    </a:xfrm>
                    <a:prstGeom prst="rect">
                      <a:avLst/>
                    </a:prstGeom>
                  </pic:spPr>
                </pic:pic>
              </a:graphicData>
            </a:graphic>
          </wp:inline>
        </w:drawing>
      </w:r>
    </w:p>
    <w:p w14:paraId="626774EC" w14:textId="482423BE" w:rsidR="005F58B9" w:rsidRDefault="005F58B9" w:rsidP="005F58B9">
      <w:pPr>
        <w:pStyle w:val="Caption"/>
      </w:pPr>
      <w:bookmarkStart w:id="58" w:name="_Ref10787329"/>
      <w:bookmarkStart w:id="59" w:name="_Ref10787325"/>
      <w:r>
        <w:t xml:space="preserve">Figure </w:t>
      </w:r>
      <w:fldSimple w:instr=" SEQ Figure \* ARABIC ">
        <w:r w:rsidR="0013218D">
          <w:rPr>
            <w:noProof/>
          </w:rPr>
          <w:t>21</w:t>
        </w:r>
      </w:fldSimple>
      <w:bookmarkEnd w:id="58"/>
      <w:r>
        <w:t xml:space="preserve"> - relative percent composition of spring verses fall macroinvertebrates.</w:t>
      </w:r>
      <w:bookmarkEnd w:id="59"/>
    </w:p>
    <w:p w14:paraId="018832BA" w14:textId="0DA33457" w:rsidR="00DE22C7" w:rsidRDefault="00DE22C7" w:rsidP="00DE22C7">
      <w:pPr>
        <w:pStyle w:val="Caption"/>
        <w:keepNext/>
      </w:pPr>
      <w:bookmarkStart w:id="60" w:name="_Ref10787315"/>
      <w:r>
        <w:t xml:space="preserve">Table </w:t>
      </w:r>
      <w:fldSimple w:instr=" SEQ Table \* ARABIC ">
        <w:r w:rsidR="00F4333E">
          <w:rPr>
            <w:noProof/>
          </w:rPr>
          <w:t>13</w:t>
        </w:r>
      </w:fldSimple>
      <w:bookmarkEnd w:id="60"/>
      <w:r>
        <w:t xml:space="preserve"> - PerMANOVA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326FB7" w14:paraId="240F4C7A" w14:textId="77777777" w:rsidTr="00326FB7">
        <w:trPr>
          <w:trHeight w:val="20"/>
        </w:trPr>
        <w:tc>
          <w:tcPr>
            <w:tcW w:w="7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77777777" w:rsidR="005F58B9" w:rsidRPr="00326FB7" w:rsidRDefault="005F58B9" w:rsidP="005F58B9">
            <w:r w:rsidRPr="00326FB7">
              <w:t>Df</w:t>
            </w:r>
          </w:p>
        </w:tc>
        <w:tc>
          <w:tcPr>
            <w:tcW w:w="94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326FB7" w:rsidRDefault="005F58B9" w:rsidP="005F58B9">
            <w:proofErr w:type="spellStart"/>
            <w:r w:rsidRPr="00326FB7">
              <w:t>SumsOfSqs</w:t>
            </w:r>
            <w:proofErr w:type="spellEnd"/>
          </w:p>
        </w:tc>
        <w:tc>
          <w:tcPr>
            <w:tcW w:w="7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326FB7" w:rsidRDefault="005F58B9" w:rsidP="005F58B9">
            <w:proofErr w:type="spellStart"/>
            <w:r w:rsidRPr="00326FB7">
              <w:t>MeanSqs</w:t>
            </w:r>
            <w:proofErr w:type="spellEnd"/>
          </w:p>
        </w:tc>
        <w:tc>
          <w:tcPr>
            <w:tcW w:w="704"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77777777" w:rsidR="005F58B9" w:rsidRPr="00326FB7" w:rsidRDefault="005F58B9" w:rsidP="005F58B9">
            <w:proofErr w:type="spellStart"/>
            <w:proofErr w:type="gramStart"/>
            <w:r w:rsidRPr="00326FB7">
              <w:t>F.Model</w:t>
            </w:r>
            <w:proofErr w:type="spellEnd"/>
            <w:proofErr w:type="gramEnd"/>
          </w:p>
        </w:tc>
        <w:tc>
          <w:tcPr>
            <w:tcW w:w="6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326FB7" w:rsidRDefault="005F58B9" w:rsidP="005F58B9">
            <w:r w:rsidRPr="00326FB7">
              <w:t>R2</w:t>
            </w:r>
          </w:p>
        </w:tc>
        <w:tc>
          <w:tcPr>
            <w:tcW w:w="5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77777777" w:rsidR="005F58B9" w:rsidRPr="00326FB7" w:rsidRDefault="005F58B9" w:rsidP="005F58B9">
            <w:proofErr w:type="spellStart"/>
            <w:r w:rsidRPr="00326FB7">
              <w:t>Pr</w:t>
            </w:r>
            <w:proofErr w:type="spellEnd"/>
            <w:r w:rsidRPr="00326FB7">
              <w:t>(&gt;F)</w:t>
            </w:r>
          </w:p>
        </w:tc>
        <w:tc>
          <w:tcPr>
            <w:tcW w:w="3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326FB7" w:rsidRDefault="005F58B9" w:rsidP="005F58B9"/>
        </w:tc>
      </w:tr>
      <w:tr w:rsidR="00DE22C7" w:rsidRPr="00326FB7" w14:paraId="4110D1A4" w14:textId="77777777" w:rsidTr="00326FB7">
        <w:trPr>
          <w:trHeight w:val="20"/>
        </w:trPr>
        <w:tc>
          <w:tcPr>
            <w:tcW w:w="79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326FB7" w:rsidRDefault="005F58B9" w:rsidP="005F58B9">
            <w:r w:rsidRPr="00326FB7">
              <w:t>Site</w:t>
            </w:r>
          </w:p>
        </w:tc>
        <w:tc>
          <w:tcPr>
            <w:tcW w:w="23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326FB7" w:rsidRDefault="005F58B9" w:rsidP="005F58B9">
            <w:r w:rsidRPr="00326FB7">
              <w:t>3</w:t>
            </w:r>
          </w:p>
        </w:tc>
        <w:tc>
          <w:tcPr>
            <w:tcW w:w="94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326FB7" w:rsidRDefault="005F58B9" w:rsidP="005F58B9">
            <w:r w:rsidRPr="00326FB7">
              <w:t>5.6911</w:t>
            </w:r>
          </w:p>
        </w:tc>
        <w:tc>
          <w:tcPr>
            <w:tcW w:w="7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326FB7" w:rsidRDefault="005F58B9" w:rsidP="005F58B9">
            <w:r w:rsidRPr="00326FB7">
              <w:t>1.897</w:t>
            </w:r>
          </w:p>
        </w:tc>
        <w:tc>
          <w:tcPr>
            <w:tcW w:w="704"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326FB7" w:rsidRDefault="005F58B9" w:rsidP="005F58B9">
            <w:r w:rsidRPr="00326FB7">
              <w:t>11.1194</w:t>
            </w:r>
          </w:p>
        </w:tc>
        <w:tc>
          <w:tcPr>
            <w:tcW w:w="6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326FB7" w:rsidRDefault="005F58B9" w:rsidP="005F58B9">
            <w:r w:rsidRPr="00326FB7">
              <w:t>0.24275</w:t>
            </w:r>
          </w:p>
        </w:tc>
        <w:tc>
          <w:tcPr>
            <w:tcW w:w="5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326FB7" w:rsidRDefault="005F58B9" w:rsidP="005F58B9">
            <w:r w:rsidRPr="00326FB7">
              <w:t>0.001</w:t>
            </w:r>
          </w:p>
        </w:tc>
        <w:tc>
          <w:tcPr>
            <w:tcW w:w="3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326FB7" w:rsidRDefault="005F58B9" w:rsidP="005F58B9">
            <w:r w:rsidRPr="00326FB7">
              <w:t>***</w:t>
            </w:r>
          </w:p>
        </w:tc>
      </w:tr>
      <w:tr w:rsidR="00DE22C7" w:rsidRPr="00326FB7" w14:paraId="652D32A5"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326FB7" w:rsidRDefault="005F58B9" w:rsidP="005F58B9">
            <w:r w:rsidRPr="00326FB7">
              <w:t>Gear</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326FB7" w:rsidRDefault="005F58B9" w:rsidP="005F58B9">
            <w:r w:rsidRPr="00326FB7">
              <w:t>0.7332</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326FB7" w:rsidRDefault="005F58B9" w:rsidP="005F58B9">
            <w:r w:rsidRPr="00326FB7">
              <w:t>0.7332</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326FB7" w:rsidRDefault="005F58B9" w:rsidP="005F58B9">
            <w:r w:rsidRPr="00326FB7">
              <w:t>4.2978</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326FB7" w:rsidRDefault="005F58B9" w:rsidP="005F58B9">
            <w:r w:rsidRPr="00326FB7">
              <w:t>0.03128</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326FB7" w:rsidRDefault="005F58B9" w:rsidP="005F58B9">
            <w:r w:rsidRPr="00326FB7">
              <w:t>0.002</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326FB7" w:rsidRDefault="005F58B9" w:rsidP="005F58B9">
            <w:r w:rsidRPr="00326FB7">
              <w:t>**</w:t>
            </w:r>
          </w:p>
        </w:tc>
      </w:tr>
      <w:tr w:rsidR="00DE22C7" w:rsidRPr="00326FB7" w14:paraId="0A053429"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326FB7" w:rsidRDefault="005F58B9" w:rsidP="005F58B9">
            <w:r w:rsidRPr="00326FB7">
              <w:t>season</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326FB7" w:rsidRDefault="005F58B9" w:rsidP="005F58B9">
            <w:r w:rsidRPr="00326FB7">
              <w:t>3.2007</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326FB7" w:rsidRDefault="005F58B9" w:rsidP="005F58B9">
            <w:r w:rsidRPr="00326FB7">
              <w:t>3.2007</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326FB7" w:rsidRDefault="005F58B9" w:rsidP="005F58B9">
            <w:r w:rsidRPr="00326FB7">
              <w:t>18.7607</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326FB7" w:rsidRDefault="005F58B9" w:rsidP="005F58B9">
            <w:r w:rsidRPr="00326FB7">
              <w:t>0.13652</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326FB7" w:rsidRDefault="005F58B9" w:rsidP="005F58B9">
            <w:r w:rsidRPr="00326FB7">
              <w:t>0.001</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326FB7" w:rsidRDefault="005F58B9" w:rsidP="005F58B9">
            <w:r w:rsidRPr="00326FB7">
              <w:t>***</w:t>
            </w:r>
          </w:p>
        </w:tc>
      </w:tr>
      <w:tr w:rsidR="00DE22C7" w:rsidRPr="00326FB7" w14:paraId="1805B39E" w14:textId="77777777" w:rsidTr="00326FB7">
        <w:trPr>
          <w:trHeight w:val="20"/>
        </w:trPr>
        <w:tc>
          <w:tcPr>
            <w:tcW w:w="79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326FB7" w:rsidRDefault="005F58B9" w:rsidP="005F58B9">
            <w:r w:rsidRPr="00326FB7">
              <w:t>Residuals</w:t>
            </w:r>
          </w:p>
        </w:tc>
        <w:tc>
          <w:tcPr>
            <w:tcW w:w="23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326FB7" w:rsidRDefault="005F58B9" w:rsidP="005F58B9">
            <w:r w:rsidRPr="00326FB7">
              <w:t>81</w:t>
            </w:r>
          </w:p>
        </w:tc>
        <w:tc>
          <w:tcPr>
            <w:tcW w:w="94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326FB7" w:rsidRDefault="005F58B9" w:rsidP="005F58B9">
            <w:r w:rsidRPr="00326FB7">
              <w:t>13.8191</w:t>
            </w:r>
          </w:p>
        </w:tc>
        <w:tc>
          <w:tcPr>
            <w:tcW w:w="7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326FB7" w:rsidRDefault="005F58B9" w:rsidP="005F58B9">
            <w:r w:rsidRPr="00326FB7">
              <w:t>0.1706</w:t>
            </w:r>
          </w:p>
        </w:tc>
        <w:tc>
          <w:tcPr>
            <w:tcW w:w="704"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326FB7" w:rsidRDefault="005F58B9" w:rsidP="005F58B9"/>
        </w:tc>
        <w:tc>
          <w:tcPr>
            <w:tcW w:w="6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326FB7" w:rsidRDefault="005F58B9" w:rsidP="005F58B9">
            <w:r w:rsidRPr="00326FB7">
              <w:t>0.58945</w:t>
            </w:r>
          </w:p>
        </w:tc>
        <w:tc>
          <w:tcPr>
            <w:tcW w:w="5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326FB7" w:rsidRDefault="005F58B9" w:rsidP="005F58B9"/>
        </w:tc>
        <w:tc>
          <w:tcPr>
            <w:tcW w:w="3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326FB7" w:rsidRDefault="005F58B9" w:rsidP="005F58B9"/>
        </w:tc>
      </w:tr>
      <w:tr w:rsidR="00DE22C7" w:rsidRPr="005F58B9" w14:paraId="65EDCFAB" w14:textId="77777777" w:rsidTr="00326FB7">
        <w:trPr>
          <w:trHeight w:val="20"/>
        </w:trPr>
        <w:tc>
          <w:tcPr>
            <w:tcW w:w="7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326FB7" w:rsidRDefault="005F58B9" w:rsidP="005F58B9">
            <w:r w:rsidRPr="00326FB7">
              <w:t>Total</w:t>
            </w:r>
          </w:p>
        </w:tc>
        <w:tc>
          <w:tcPr>
            <w:tcW w:w="23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326FB7" w:rsidRDefault="005F58B9" w:rsidP="005F58B9">
            <w:r w:rsidRPr="00326FB7">
              <w:t>86</w:t>
            </w:r>
          </w:p>
        </w:tc>
        <w:tc>
          <w:tcPr>
            <w:tcW w:w="94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326FB7" w:rsidRDefault="005F58B9" w:rsidP="005F58B9">
            <w:r w:rsidRPr="00326FB7">
              <w:t>23.4442</w:t>
            </w:r>
          </w:p>
        </w:tc>
        <w:tc>
          <w:tcPr>
            <w:tcW w:w="7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326FB7" w:rsidRDefault="005F58B9" w:rsidP="005F58B9"/>
        </w:tc>
        <w:tc>
          <w:tcPr>
            <w:tcW w:w="704"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326FB7" w:rsidRDefault="005F58B9" w:rsidP="005F58B9"/>
        </w:tc>
        <w:tc>
          <w:tcPr>
            <w:tcW w:w="6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F58B9" w:rsidRDefault="005F58B9" w:rsidP="005F58B9">
            <w:r w:rsidRPr="00326FB7">
              <w:t>1</w:t>
            </w:r>
          </w:p>
        </w:tc>
        <w:tc>
          <w:tcPr>
            <w:tcW w:w="5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1"/>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2"/>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7F5A9A9C" w:rsidR="00C509FE" w:rsidRPr="00C509FE" w:rsidRDefault="00A93BE3" w:rsidP="00854EA1">
      <w:pPr>
        <w:pStyle w:val="Caption"/>
      </w:pPr>
      <w:bookmarkStart w:id="61" w:name="_Ref10787420"/>
      <w:r>
        <w:t xml:space="preserve">Figure </w:t>
      </w:r>
      <w:fldSimple w:instr=" SEQ Figure \* ARABIC ">
        <w:r w:rsidR="0013218D">
          <w:rPr>
            <w:noProof/>
          </w:rPr>
          <w:t>22</w:t>
        </w:r>
      </w:fldSimple>
      <w:bookmarkEnd w:id="61"/>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 xml:space="preserve">With </w:t>
      </w:r>
      <w:proofErr w:type="gramStart"/>
      <w:r w:rsidR="00E2687D">
        <w:t>A)</w:t>
      </w:r>
      <w:r>
        <w:t>Hulls</w:t>
      </w:r>
      <w:proofErr w:type="gramEnd"/>
      <w:r>
        <w:t xml:space="preserve">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43"/>
    </w:p>
    <w:p w14:paraId="204DAB8E" w14:textId="72103861" w:rsidR="00854EA1" w:rsidRDefault="00854EA1" w:rsidP="001164F9">
      <w:pPr>
        <w:pStyle w:val="ListParagraph"/>
        <w:numPr>
          <w:ilvl w:val="0"/>
          <w:numId w:val="16"/>
        </w:numPr>
      </w:pPr>
      <w:r>
        <w:t>How do invertebrate and phytoplankton communities change from year to year?</w:t>
      </w:r>
    </w:p>
    <w:p w14:paraId="734FCA36" w14:textId="7D0FA041" w:rsidR="00854EA1" w:rsidRDefault="0003440B" w:rsidP="0003440B">
      <w:pPr>
        <w:ind w:left="36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0392C">
        <w:fldChar w:fldCharType="separate"/>
      </w:r>
      <w:r w:rsidR="006A0C1B">
        <w:rPr>
          <w:noProof/>
        </w:rPr>
        <w:t>(Kimmerer 2002; Kimmerer et al. 2018; Sommer et al. 2004)</w:t>
      </w:r>
      <w:r w:rsidR="0040392C">
        <w:fldChar w:fldCharType="end"/>
      </w:r>
      <w:r w:rsidR="003524DA">
        <w:t>.</w:t>
      </w:r>
      <w:r w:rsidR="0040392C">
        <w:t xml:space="preserve"> </w:t>
      </w:r>
    </w:p>
    <w:p w14:paraId="22C53B56" w14:textId="4D628E2E" w:rsidR="005D1C64" w:rsidRDefault="004B4160" w:rsidP="005D1C64">
      <w:pPr>
        <w:ind w:left="360"/>
      </w:pPr>
      <w:r>
        <w:t>Overall, a greater proportion of the 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77777777" w:rsidR="00854EA1" w:rsidRDefault="00854EA1" w:rsidP="00854EA1"/>
    <w:p w14:paraId="02A1C564" w14:textId="2E6E0C3E" w:rsidR="00854EA1" w:rsidRDefault="00854EA1" w:rsidP="001164F9">
      <w:pPr>
        <w:pStyle w:val="ListParagraph"/>
        <w:numPr>
          <w:ilvl w:val="0"/>
          <w:numId w:val="16"/>
        </w:numPr>
      </w:pPr>
      <w:r w:rsidRPr="00A01AC6">
        <w:t>Are there significant differences between channel habitat, managed wetlands (pre-restoration), and tidal wetlands (</w:t>
      </w:r>
      <w:r>
        <w:t>remnant</w:t>
      </w:r>
      <w:r w:rsidRPr="00A01AC6">
        <w:t xml:space="preserve"> and/or post-restoration)? </w:t>
      </w:r>
    </w:p>
    <w:p w14:paraId="07B670C1" w14:textId="0DD3CFA4" w:rsidR="000942D3" w:rsidRDefault="004B4160" w:rsidP="000942D3">
      <w:r>
        <w:t xml:space="preserve">Total catch of </w:t>
      </w:r>
      <w:r w:rsidR="00A433A1">
        <w:t>macro</w:t>
      </w:r>
      <w:r>
        <w:t>invertebrates and phytoplankton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The observed difference in total catch of invertebrates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p>
    <w:p w14:paraId="40AB0248" w14:textId="250737EF" w:rsidR="000942D3" w:rsidRDefault="000942D3" w:rsidP="000942D3">
      <w:r>
        <w:lastRenderedPageBreak/>
        <w:t xml:space="preserve">Tidal and muted-tidal wetlands have also demonstrated greater concentrations of organic material and chlorophyll than open-water sites in other studies </w:t>
      </w:r>
      <w:r>
        <w:fldChar w:fldCharType="begin"/>
      </w:r>
      <w:r w:rsidR="006A0C1B">
        <w:instrText xml:space="preserve"> ADDIN EN.CITE &lt;EndNote&gt;&lt;Cite&gt;&lt;Author&gt;Lehman&lt;/Author&gt;&lt;Year&gt;2015&lt;/Year&gt;&lt;RecNum&gt;1953&lt;/RecNum&gt;&lt;DisplayText&gt;(Lehman et al. 2015; Strong 2015)&lt;/DisplayText&gt;&lt;record&gt;&lt;rec-number&gt;1953&lt;/rec-number&gt;&lt;foreign-keys&gt;&lt;key app="EN" db-id="std9wdt06dea0ber50cpepe0azprxd52vwpp" timestamp="1558711949"&gt;1953&lt;/key&gt;&lt;key app="ENWeb" db-id=""&gt;0&lt;/key&gt;&lt;/foreign-keys&gt;&lt;ref-type name="Journal Article"&gt;17&lt;/ref-type&gt;&lt;contributors&gt;&lt;authors&gt;&lt;author&gt;Lehman, P.W.&lt;/author&gt;&lt;author&gt;Mayr, S.&lt;/author&gt;&lt;author&gt;Liu, L.&lt;/author&gt;&lt;author&gt;Tang, A.&lt;/author&gt;&lt;/authors&gt;&lt;/contributors&gt;&lt;titles&gt;&lt;title&gt;Tidal day organic and inorganic material flux of ponds in the Liberty Island freshwater tidal wetland&lt;/title&gt;&lt;secondary-title&gt;Springer Plus&lt;/secondary-title&gt;&lt;/titles&gt;&lt;periodical&gt;&lt;full-title&gt;Springer Plus&lt;/full-title&gt;&lt;/periodical&gt;&lt;pages&gt;273&lt;/pages&gt;&lt;volume&gt;4&lt;/volume&gt;&lt;keywords&gt;&lt;keyword&gt;Freshwater tidal wetland&lt;/keyword&gt;&lt;keyword&gt;Wetland material flux&lt;/keyword&gt;&lt;keyword&gt;Vegetated ponds&lt;/keyword&gt;&lt;keyword&gt;Carbon flux&lt;/keyword&gt;&lt;/keywords&gt;&lt;dates&gt;&lt;year&gt;2015&lt;/year&gt;&lt;/dates&gt;&lt;urls&gt;&lt;/urls&gt;&lt;electronic-resource-num&gt;DOI 10.1186/s40064-015-1068-6&lt;/electronic-resource-num&gt;&lt;/record&gt;&lt;/Cite&gt;&lt;Cite&gt;&lt;Author&gt;Strong&lt;/Author&gt;&lt;Year&gt;2015&lt;/Year&gt;&lt;RecNum&gt;2358&lt;/RecNum&gt;&lt;record&gt;&lt;rec-number&gt;2358&lt;/rec-number&gt;&lt;foreign-keys&gt;&lt;key app="EN" db-id="std9wdt06dea0ber50cpepe0azprxd52vwpp" timestamp="1558712473"&gt;2358&lt;/key&gt;&lt;key app="ENWeb" db-id=""&gt;0&lt;/key&gt;&lt;/foreign-keys&gt;&lt;ref-type name="Thesis"&gt;32&lt;/ref-type&gt;&lt;contributors&gt;&lt;authors&gt;&lt;author&gt;Strong, Shannon Elizabeth&lt;/author&gt;&lt;/authors&gt;&lt;/contributors&gt;&lt;titles&gt;&lt;title&gt;Dissolved inorganic nitrogen and chlorophyll-a at a restored site in Suisun Marsh&lt;/title&gt;&lt;/titles&gt;&lt;dates&gt;&lt;year&gt;2015&lt;/year&gt;&lt;/dates&gt;&lt;publisher&gt;San Francisco State University&lt;/publisher&gt;&lt;urls&gt;&lt;/urls&gt;&lt;/record&gt;&lt;/Cite&gt;&lt;/EndNote&gt;</w:instrText>
      </w:r>
      <w:r>
        <w:fldChar w:fldCharType="separate"/>
      </w:r>
      <w:r w:rsidR="006A0C1B">
        <w:rPr>
          <w:noProof/>
        </w:rPr>
        <w:t>(Lehman et al. 2015;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concentrations of chlorophyll, but also the lowest abundance of invasive clams in benthic samples.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w:t>
      </w:r>
      <w:commentRangeStart w:id="62"/>
      <w:r w:rsidR="003706A9">
        <w:t xml:space="preserve">more variable </w:t>
      </w:r>
      <w:commentRangeEnd w:id="62"/>
      <w:r w:rsidR="003706A9">
        <w:rPr>
          <w:rStyle w:val="CommentReference"/>
        </w:rPr>
        <w:commentReference w:id="62"/>
      </w:r>
      <w:r w:rsidR="003706A9">
        <w:t xml:space="preserve">in 2018 than 2017, making it more difficult to see trends. </w:t>
      </w:r>
    </w:p>
    <w:p w14:paraId="70734836" w14:textId="5DE91067" w:rsidR="005E1E4E" w:rsidRDefault="00207BFB" w:rsidP="000942D3">
      <w:r>
        <w:t>Wetlands</w:t>
      </w:r>
      <w:r w:rsidR="00D94ED6">
        <w:t xml:space="preserve"> also had </w:t>
      </w:r>
      <w:r w:rsidR="005E1E4E">
        <w:t>significantly</w:t>
      </w:r>
      <w:r w:rsidR="00D94ED6">
        <w:t xml:space="preserve"> different community composition from the channel habitat. Diked wetlands</w:t>
      </w:r>
      <w:proofErr w:type="gramStart"/>
      <w:r w:rsidR="00D94ED6">
        <w:t>, in particular, had</w:t>
      </w:r>
      <w:proofErr w:type="gramEnd"/>
      <w:r w:rsidR="00D94ED6">
        <w:t xml:space="preserve"> a greater relative </w:t>
      </w:r>
      <w:r w:rsidR="005E1E4E">
        <w:t>abundance</w:t>
      </w:r>
      <w:r w:rsidR="00D94ED6">
        <w:t xml:space="preserve"> of amphipods than other sites, while tidal wetlands had a greater relative abundance of collembola and isopods. The large number of indicator species identified for diked wetlands most likely resulted from the lack of connection to the surrounding area and difference in water quality components. Diked wetlands may experience low dissolved oxygen conditions, larger swings in </w:t>
      </w:r>
      <w:r w:rsidR="005E1E4E">
        <w:t>temperatures</w:t>
      </w:r>
      <w:r w:rsidR="00D94ED6">
        <w:t>, and lower pH than surrounding tidal waters (CITATION)</w:t>
      </w:r>
      <w:r w:rsidR="00CE266D">
        <w:fldChar w:fldCharType="begin"/>
      </w:r>
      <w:r w:rsidR="006A0C1B">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CE266D">
        <w:fldChar w:fldCharType="separate"/>
      </w:r>
      <w:r w:rsidR="006A0C1B">
        <w:rPr>
          <w:noProof/>
        </w:rPr>
        <w:t>(Brown et al. 2016)</w:t>
      </w:r>
      <w:r w:rsidR="00CE266D">
        <w:fldChar w:fldCharType="end"/>
      </w:r>
      <w:r w:rsidR="00D94ED6">
        <w:t xml:space="preserve">. Therefore, taxa that thrive in </w:t>
      </w:r>
      <w:r w:rsidR="005E1E4E">
        <w:t>tidal</w:t>
      </w:r>
      <w:r w:rsidR="00D94ED6">
        <w:t xml:space="preserve"> may not </w:t>
      </w:r>
      <w:r w:rsidR="005E1E4E">
        <w:t xml:space="preserve">be able to thrive in impounded water and </w:t>
      </w:r>
      <w:proofErr w:type="spellStart"/>
      <w:r w:rsidR="005E1E4E">
        <w:t>vise</w:t>
      </w:r>
      <w:proofErr w:type="spellEnd"/>
      <w:r w:rsidR="005E1E4E">
        <w:t xml:space="preserve"> versa. </w:t>
      </w:r>
      <w:r w:rsidR="00D94ED6">
        <w:t xml:space="preserve"> </w:t>
      </w:r>
    </w:p>
    <w:p w14:paraId="12F7B6FA" w14:textId="3132444F" w:rsidR="000942D3" w:rsidRDefault="00D94ED6" w:rsidP="000942D3">
      <w:r>
        <w:t xml:space="preserve">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77777777" w:rsidR="00854EA1" w:rsidRDefault="00854EA1" w:rsidP="001164F9">
      <w:pPr>
        <w:pStyle w:val="ListParagraph"/>
        <w:numPr>
          <w:ilvl w:val="0"/>
          <w:numId w:val="16"/>
        </w:numPr>
      </w:pPr>
      <w:r>
        <w:t>What food is available for listed fish species throughout the year?</w:t>
      </w:r>
    </w:p>
    <w:p w14:paraId="0B35CA2D" w14:textId="1F73E9F5" w:rsidR="00854EA1" w:rsidRDefault="00854EA1" w:rsidP="001164F9">
      <w:pPr>
        <w:pStyle w:val="ListParagraph"/>
        <w:numPr>
          <w:ilvl w:val="1"/>
          <w:numId w:val="16"/>
        </w:numPr>
      </w:pPr>
      <w:r>
        <w:t>When during the spring is most important to sample?</w:t>
      </w:r>
    </w:p>
    <w:p w14:paraId="672CA7A1" w14:textId="19A93EFB" w:rsidR="004149C7" w:rsidRDefault="00854EA1" w:rsidP="00854EA1">
      <w:pPr>
        <w:pStyle w:val="ListParagraph"/>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149C7">
        <w:fldChar w:fldCharType="separate"/>
      </w:r>
      <w:r w:rsidR="006A0C1B">
        <w:rPr>
          <w:noProof/>
        </w:rPr>
        <w:t>(Kimmerer 2002; Kimmerer et al. 2018; Sommer et al. 2004)</w:t>
      </w:r>
      <w:r w:rsidR="004149C7">
        <w:fldChar w:fldCharType="end"/>
      </w:r>
      <w:r w:rsidR="004149C7">
        <w:t>. While flow did decrease over the course of the spring in 2018, the maximum flows were never as high as in 2017 (CITATION),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736F5C8D" w:rsidR="00854EA1" w:rsidRDefault="00D43B05" w:rsidP="00854EA1">
      <w:pPr>
        <w:pStyle w:val="ListParagraph"/>
      </w:pPr>
      <w:r>
        <w:t xml:space="preserve">Besides the differences in flow, some of the difference in invertebrate catch may have been due to the presence or absence of aquatic vegetation in the samples. We specifically excluded SAV sweep nets from the analysis because they were not collected in all months, and </w:t>
      </w:r>
      <w:r w:rsidR="004149C7">
        <w:t xml:space="preserve">SAV sweep nets tended to have an order of magnitude higher catch than some of the other gear types (REFERENCE). However, the mysid net and neuston net would also </w:t>
      </w:r>
      <w:proofErr w:type="spellStart"/>
      <w:r w:rsidR="004149C7">
        <w:t>occationally</w:t>
      </w:r>
      <w:proofErr w:type="spellEnd"/>
      <w:r w:rsidR="004149C7">
        <w:t xml:space="preserve"> hit patches of aquatic vegetation, resulting in much higher total invertebrate CPUE. We did not collect </w:t>
      </w:r>
      <w:r w:rsidR="004149C7">
        <w:lastRenderedPageBreak/>
        <w:t xml:space="preserve">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6C02FDA" w:rsidR="004149C7" w:rsidRDefault="00BD0C21" w:rsidP="00854EA1">
      <w:pPr>
        <w:pStyle w:val="ListParagraph"/>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Therefore, negative trend in 2018 is most likely anomalous. </w:t>
      </w:r>
    </w:p>
    <w:p w14:paraId="05FAD262" w14:textId="02659C86" w:rsidR="004149C7" w:rsidRDefault="00854EA1" w:rsidP="00854EA1">
      <w:pPr>
        <w:pStyle w:val="ListParagraph"/>
      </w:pPr>
      <w:r>
        <w:t xml:space="preserve"> </w:t>
      </w:r>
    </w:p>
    <w:p w14:paraId="6EE6C711" w14:textId="142A5CE6" w:rsidR="00854EA1" w:rsidRDefault="00854EA1" w:rsidP="00854EA1">
      <w:pPr>
        <w:pStyle w:val="ListParagraph"/>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Juvenile survival is also higher in wet years versus dry years, especially along the Sacramento River, though this may be because smolts moving quickly down the channelized river are less exposed to predation </w:t>
      </w:r>
      <w:r>
        <w:fldChar w:fldCharType="begin"/>
      </w:r>
      <w:r w:rsidR="006A0C1B">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fldChar w:fldCharType="separate"/>
      </w:r>
      <w:r w:rsidR="006A0C1B">
        <w:rPr>
          <w:noProof/>
        </w:rPr>
        <w:t>(Michel et al. 2015)</w:t>
      </w:r>
      <w:r>
        <w:fldChar w:fldCharType="end"/>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 </w:t>
      </w:r>
    </w:p>
    <w:p w14:paraId="7FDA07D7" w14:textId="6A6BB299" w:rsidR="00EE34B1" w:rsidRDefault="00EE34B1" w:rsidP="00854EA1">
      <w:pPr>
        <w:pStyle w:val="ListParagraph"/>
      </w:pPr>
    </w:p>
    <w:p w14:paraId="40AF7C36" w14:textId="0BFF2D63" w:rsidR="00EE34B1" w:rsidRPr="00383111" w:rsidRDefault="00EE34B1" w:rsidP="00854EA1">
      <w:pPr>
        <w:pStyle w:val="ListParagraph"/>
      </w:pPr>
      <w:r>
        <w:t>The com</w:t>
      </w:r>
      <w:r w:rsidR="005E7D1D">
        <w:t xml:space="preserve">plicated relationship between invertebrate biomass, time of year, and flow, </w:t>
      </w:r>
      <w:r w:rsidR="00BD0C21">
        <w:t>warrants</w:t>
      </w:r>
      <w:r w:rsidR="005E7D1D">
        <w:t xml:space="preserve"> more investigation. There was only a single spring sampling event in 2019 because we had not analyzed the 2018 data and expected it to be </w:t>
      </w:r>
      <w:proofErr w:type="gramStart"/>
      <w:r w:rsidR="005E7D1D">
        <w:t>similar to</w:t>
      </w:r>
      <w:proofErr w:type="gramEnd"/>
      <w:r w:rsidR="005E7D1D">
        <w:t xml:space="preserve"> 2017. Given the difference in temporal trends between 2017 and 2018, we are planning to repeat the series of four sampling events in 2020.</w:t>
      </w:r>
    </w:p>
    <w:p w14:paraId="3CE31699" w14:textId="77777777" w:rsidR="00854EA1" w:rsidRDefault="00854EA1" w:rsidP="00854EA1">
      <w:pPr>
        <w:pStyle w:val="ListParagraph"/>
        <w:ind w:left="1440"/>
      </w:pPr>
    </w:p>
    <w:p w14:paraId="2999E043" w14:textId="7DA3A0C7" w:rsidR="00854EA1" w:rsidRDefault="00854EA1" w:rsidP="001164F9">
      <w:pPr>
        <w:pStyle w:val="ListParagraph"/>
        <w:numPr>
          <w:ilvl w:val="1"/>
          <w:numId w:val="16"/>
        </w:numPr>
      </w:pPr>
      <w:r>
        <w:t>How do fall food resources compare to spring food resources?</w:t>
      </w:r>
    </w:p>
    <w:p w14:paraId="095BDB7F" w14:textId="44A27A9B" w:rsidR="00834E6A" w:rsidRDefault="00834E6A" w:rsidP="00834E6A">
      <w:pPr>
        <w:ind w:left="720"/>
      </w:pPr>
      <w:r>
        <w:t xml:space="preserve">Overall invertebrate abundance was similar in spring and fall, but the species composition was significantly different. High abundances of </w:t>
      </w:r>
      <w:r w:rsidR="00565FC5">
        <w:t>Collembola</w:t>
      </w:r>
      <w:r>
        <w:t xml:space="preserve"> and </w:t>
      </w:r>
      <w:proofErr w:type="spellStart"/>
      <w:r>
        <w:t>Cumaceans</w:t>
      </w:r>
      <w:proofErr w:type="spellEnd"/>
      <w:r>
        <w:t xml:space="preserve"> in spring were replaced by isopods in the fall, though insects and </w:t>
      </w:r>
      <w:r w:rsidR="00565FC5">
        <w:t>amphipods</w:t>
      </w:r>
      <w:r>
        <w:t xml:space="preserve"> remained abundant </w:t>
      </w:r>
      <w:commentRangeStart w:id="63"/>
      <w:r>
        <w:t>throughout</w:t>
      </w:r>
      <w:commentRangeEnd w:id="63"/>
      <w:r>
        <w:rPr>
          <w:rStyle w:val="CommentReference"/>
        </w:rPr>
        <w:commentReference w:id="63"/>
      </w:r>
      <w:r>
        <w:t xml:space="preserve">. </w:t>
      </w:r>
    </w:p>
    <w:p w14:paraId="28466420" w14:textId="0A2E74FA" w:rsidR="004113AF" w:rsidRDefault="004113AF" w:rsidP="00834E6A">
      <w:pPr>
        <w:ind w:left="720"/>
      </w:pPr>
      <w:r>
        <w:t>Fall invertebrate abundance is particularly important for rearing Delta Smelt, where fall food resources have been identified as a limiting factor in population growth</w:t>
      </w:r>
      <w:r w:rsidR="008D61F7">
        <w:t xml:space="preserve">. </w:t>
      </w:r>
      <w:r w:rsidR="004736AD">
        <w:t xml:space="preserve">We found amphipods and isopods to be especially abundant in the fall (FIGURE XXX),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34E6A">
      <w:pPr>
        <w:ind w:left="7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w:t>
      </w:r>
      <w:r>
        <w:lastRenderedPageBreak/>
        <w:t xml:space="preserve">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1164F9">
      <w:pPr>
        <w:pStyle w:val="ListParagraph"/>
        <w:numPr>
          <w:ilvl w:val="0"/>
          <w:numId w:val="16"/>
        </w:numPr>
      </w:pPr>
      <w:r>
        <w:t>A note on neuston:</w:t>
      </w:r>
    </w:p>
    <w:p w14:paraId="1F096ABC" w14:textId="620D4B8E" w:rsidR="00854EA1" w:rsidRDefault="00CE266D" w:rsidP="001164F9">
      <w:pPr>
        <w:pStyle w:val="ListParagraph"/>
        <w:numPr>
          <w:ilvl w:val="1"/>
          <w:numId w:val="16"/>
        </w:numPr>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even at increased sample size (CITATION).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34475B8C" w:rsidR="00E2687D" w:rsidRDefault="00E2687D">
      <w:r>
        <w:br w:type="page"/>
      </w:r>
    </w:p>
    <w:p w14:paraId="308FDD1B" w14:textId="77777777" w:rsidR="00E2687D" w:rsidRPr="00E2687D" w:rsidRDefault="00E2687D" w:rsidP="00E2687D"/>
    <w:p w14:paraId="579EAC9B" w14:textId="3CE36F54" w:rsidR="00FF27B7" w:rsidRDefault="00FF27B7" w:rsidP="00FF27B7">
      <w:pPr>
        <w:pStyle w:val="Heading1"/>
        <w:rPr>
          <w:rFonts w:ascii="Times New Roman" w:hAnsi="Times New Roman" w:cs="Times New Roman"/>
        </w:rPr>
      </w:pPr>
      <w:bookmarkStart w:id="64"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536509183"/>
      <w:r>
        <w:t>Introduction</w:t>
      </w:r>
      <w:bookmarkEnd w:id="65"/>
    </w:p>
    <w:p w14:paraId="4B6028F5" w14:textId="77777777" w:rsidR="003918A8" w:rsidRDefault="003918A8" w:rsidP="002D47EB">
      <w:pPr>
        <w:pStyle w:val="Heading3"/>
      </w:pPr>
      <w:bookmarkStart w:id="66" w:name="_Toc536509184"/>
      <w:r>
        <w:t>Nutrients</w:t>
      </w:r>
      <w:bookmarkEnd w:id="66"/>
    </w:p>
    <w:p w14:paraId="2A5697FF" w14:textId="155708C9" w:rsidR="003918A8" w:rsidRDefault="003918A8" w:rsidP="002D47EB">
      <w:pPr>
        <w:pStyle w:val="Heading3"/>
      </w:pPr>
      <w:bookmarkStart w:id="67" w:name="_Toc536509185"/>
      <w:commentRangeStart w:id="68"/>
      <w:r>
        <w:t>Zooplankton</w:t>
      </w:r>
      <w:bookmarkEnd w:id="67"/>
      <w:commentRangeEnd w:id="68"/>
      <w:r w:rsidR="00E2687D">
        <w:rPr>
          <w:rStyle w:val="CommentReference"/>
          <w:rFonts w:asciiTheme="minorHAnsi" w:eastAsiaTheme="minorEastAsia" w:hAnsiTheme="minorHAnsi" w:cstheme="minorBidi"/>
          <w:color w:val="auto"/>
        </w:rPr>
        <w:commentReference w:id="68"/>
      </w:r>
    </w:p>
    <w:p w14:paraId="5D507BBE" w14:textId="634B7FB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6A0C1B">
        <w:instrText xml:space="preserve"> ADDIN EN.CITE &lt;EndNote&gt;&lt;Cite&gt;&lt;Author&gt;Hartman&lt;/Author&gt;&lt;Year&gt;2017&lt;/Year&gt;&lt;RecNum&gt;2526&lt;/RecNum&gt;&lt;DisplayText&gt;(Hartman et al. 2017)&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6A0C1B">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13D490DD" w14:textId="77777777" w:rsidR="003918A8" w:rsidRDefault="003918A8" w:rsidP="001164F9">
      <w:pPr>
        <w:pStyle w:val="ListParagraph"/>
        <w:numPr>
          <w:ilvl w:val="0"/>
          <w:numId w:val="13"/>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69" w:name="_Toc536509186"/>
      <w:r>
        <w:lastRenderedPageBreak/>
        <w:t>Fish</w:t>
      </w:r>
      <w:bookmarkEnd w:id="69"/>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0" w:name="_Toc536509187"/>
      <w:r>
        <w:t>Methods</w:t>
      </w:r>
      <w:bookmarkEnd w:id="70"/>
    </w:p>
    <w:p w14:paraId="0C705D5A" w14:textId="794B6621" w:rsidR="003918A8" w:rsidRDefault="003918A8" w:rsidP="00463B5C">
      <w:pPr>
        <w:pStyle w:val="Heading3"/>
      </w:pPr>
      <w:bookmarkStart w:id="71" w:name="_Toc536509188"/>
      <w:r>
        <w:t>IEP Surveys</w:t>
      </w:r>
      <w:bookmarkEnd w:id="71"/>
    </w:p>
    <w:p w14:paraId="1CA14B44" w14:textId="30857F46"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160 μm mesh) and macrozooplankton (500 μm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μm mesh) and macrozooplankton (500 μ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 xml:space="preserve">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2" w:name="_Toc536509189"/>
      <w:r>
        <w:t>FRP Sampling</w:t>
      </w:r>
      <w:bookmarkEnd w:id="72"/>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Bryte </w:t>
      </w:r>
      <w:commentRangeStart w:id="73"/>
      <w:r>
        <w:t>laboratory</w:t>
      </w:r>
      <w:commentRangeEnd w:id="73"/>
      <w:r w:rsidR="007F4697">
        <w:rPr>
          <w:rStyle w:val="CommentReference"/>
        </w:rPr>
        <w:commentReference w:id="73"/>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74"/>
      <w:r w:rsidR="00AD392D">
        <w:t>GF/F</w:t>
      </w:r>
      <w:r w:rsidR="002D47EB">
        <w:t xml:space="preserve"> </w:t>
      </w:r>
      <w:commentRangeEnd w:id="74"/>
      <w:r w:rsidR="00026582">
        <w:rPr>
          <w:rStyle w:val="CommentReference"/>
        </w:rPr>
        <w:commentReference w:id="74"/>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BC24A16" w:rsidR="00FF27B7" w:rsidRPr="00EA4EB4" w:rsidRDefault="00026582" w:rsidP="00026582">
      <w:pPr>
        <w:pStyle w:val="Caption"/>
        <w:rPr>
          <w:rFonts w:cs="Times New Roman"/>
        </w:rPr>
      </w:pPr>
      <w:r>
        <w:t xml:space="preserve">Figure </w:t>
      </w:r>
      <w:fldSimple w:instr=" SEQ Figure \* ARABIC ">
        <w:r w:rsidR="0013218D">
          <w:rPr>
            <w:noProof/>
          </w:rPr>
          <w:t>23</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30C9C1C5" w:rsidR="00026582" w:rsidRDefault="00026582" w:rsidP="00026582">
      <w:pPr>
        <w:pStyle w:val="Caption"/>
        <w:keepNext/>
      </w:pPr>
      <w:bookmarkStart w:id="75" w:name="_Ref7616356"/>
      <w:r>
        <w:t xml:space="preserve">Table </w:t>
      </w:r>
      <w:fldSimple w:instr=" SEQ Table \* ARABIC ">
        <w:r w:rsidR="00F4333E">
          <w:rPr>
            <w:noProof/>
          </w:rPr>
          <w:t>14</w:t>
        </w:r>
      </w:fldSimple>
      <w:bookmarkEnd w:id="7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76" w:name="_Toc536509190"/>
      <w:r w:rsidRPr="006C4891">
        <w:t>Lab methods</w:t>
      </w:r>
      <w:bookmarkEnd w:id="76"/>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77"/>
      <w:r w:rsidRPr="00520FA9">
        <w:t>Nutrient samples</w:t>
      </w:r>
      <w:r w:rsidRPr="006C4891">
        <w:rPr>
          <w:rFonts w:eastAsia="Calibri"/>
          <w:u w:color="000000"/>
        </w:rPr>
        <w:t xml:space="preserve"> are processed at DWR’s Bryte laboratory using standard methods</w:t>
      </w:r>
      <w:r w:rsidR="00D36868">
        <w:rPr>
          <w:rFonts w:eastAsia="Calibri"/>
          <w:u w:color="000000"/>
        </w:rPr>
        <w:t>.</w:t>
      </w:r>
      <w:commentRangeEnd w:id="77"/>
      <w:r w:rsidR="00D36868">
        <w:rPr>
          <w:rStyle w:val="CommentReference"/>
        </w:rPr>
        <w:commentReference w:id="77"/>
      </w:r>
    </w:p>
    <w:p w14:paraId="3F7EC628" w14:textId="77777777" w:rsidR="00FF27B7" w:rsidRPr="006C4891" w:rsidRDefault="00FF27B7" w:rsidP="00463B5C">
      <w:pPr>
        <w:pStyle w:val="Heading3"/>
      </w:pPr>
      <w:bookmarkStart w:id="78" w:name="_Toc536509191"/>
      <w:r w:rsidRPr="006C4891">
        <w:t>Analysis</w:t>
      </w:r>
      <w:bookmarkEnd w:id="78"/>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AICc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36B8A4D3" w:rsidR="00D36868" w:rsidRDefault="00D36868" w:rsidP="00D36868">
      <w:pPr>
        <w:pStyle w:val="Caption"/>
        <w:keepNext/>
      </w:pPr>
      <w:bookmarkStart w:id="79" w:name="_Ref7616980"/>
      <w:r>
        <w:t xml:space="preserve">Table </w:t>
      </w:r>
      <w:fldSimple w:instr=" SEQ Table \* ARABIC ">
        <w:r w:rsidR="00F4333E">
          <w:rPr>
            <w:noProof/>
          </w:rPr>
          <w:t>15</w:t>
        </w:r>
      </w:fldSimple>
      <w:bookmarkEnd w:id="79"/>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62AA8F1C" w:rsidR="00463B5C" w:rsidRDefault="00463B5C" w:rsidP="00463B5C">
      <w:pPr>
        <w:pStyle w:val="Heading2"/>
      </w:pPr>
      <w:bookmarkStart w:id="80" w:name="_Toc536509192"/>
      <w:r>
        <w:t>Results</w:t>
      </w:r>
      <w:bookmarkEnd w:id="80"/>
    </w:p>
    <w:p w14:paraId="24B7BB46" w14:textId="77777777" w:rsidR="00A171C5" w:rsidRDefault="00A171C5" w:rsidP="00A171C5"/>
    <w:p w14:paraId="623DB6C1" w14:textId="77777777" w:rsidR="00A171C5" w:rsidRDefault="00A171C5" w:rsidP="00A171C5"/>
    <w:p w14:paraId="295C6E95" w14:textId="77777777" w:rsidR="00A171C5" w:rsidRDefault="00A171C5" w:rsidP="00A171C5"/>
    <w:p w14:paraId="731D3010" w14:textId="77777777" w:rsidR="00A171C5" w:rsidRDefault="00A171C5" w:rsidP="00A171C5"/>
    <w:p w14:paraId="769A2F68" w14:textId="77777777" w:rsidR="00A171C5" w:rsidRDefault="00A171C5" w:rsidP="00A171C5"/>
    <w:p w14:paraId="3394E9FD" w14:textId="77777777" w:rsidR="00A171C5" w:rsidRDefault="00A171C5" w:rsidP="00A171C5"/>
    <w:p w14:paraId="491B2659" w14:textId="77777777" w:rsidR="00A171C5" w:rsidRDefault="00A171C5" w:rsidP="00A171C5"/>
    <w:p w14:paraId="23F2DA31" w14:textId="77777777" w:rsidR="00A171C5" w:rsidRDefault="00A171C5" w:rsidP="00A171C5"/>
    <w:p w14:paraId="1686941F" w14:textId="77777777" w:rsidR="00A171C5" w:rsidRDefault="00A171C5" w:rsidP="00A171C5"/>
    <w:p w14:paraId="7CB8F634" w14:textId="77777777" w:rsidR="00A171C5" w:rsidRDefault="00A171C5" w:rsidP="00A171C5"/>
    <w:p w14:paraId="444121C7" w14:textId="43ED2BE0" w:rsidR="00A171C5" w:rsidRDefault="00A171C5" w:rsidP="00A171C5">
      <w:r>
        <w:lastRenderedPageBreak/>
        <w:t>Dissolved nitrate + nitrite</w:t>
      </w:r>
    </w:p>
    <w:p w14:paraId="22BE870C" w14:textId="424E713D" w:rsidR="00A171C5" w:rsidRPr="00A171C5" w:rsidRDefault="00A171C5" w:rsidP="00A171C5">
      <w:r>
        <w:rPr>
          <w:noProof/>
        </w:rPr>
        <w:drawing>
          <wp:inline distT="0" distB="0" distL="0" distR="0" wp14:anchorId="565B13D8" wp14:editId="544B152D">
            <wp:extent cx="5943600" cy="4592955"/>
            <wp:effectExtent l="0" t="0" r="0" b="0"/>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9" name="2018 Map Nitrates+Nitrites_2JUL201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75EDF75" w14:textId="755F08B3" w:rsidR="003669B1" w:rsidRDefault="00854C5E" w:rsidP="003669B1">
      <w:r>
        <w:rPr>
          <w:noProof/>
        </w:rPr>
        <w:lastRenderedPageBreak/>
        <w:drawing>
          <wp:inline distT="0" distB="0" distL="0" distR="0" wp14:anchorId="2A0C5492" wp14:editId="124F62BF">
            <wp:extent cx="5943600" cy="383794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8 Dissolved Nitrate + Nitrite ALL Sites.jpeg"/>
                    <pic:cNvPicPr/>
                  </pic:nvPicPr>
                  <pic:blipFill>
                    <a:blip r:embed="rId55">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59DDA773" w14:textId="5ECA342E" w:rsidR="00AF6AA9" w:rsidRDefault="00AF6AA9" w:rsidP="003669B1">
      <w:r>
        <w:rPr>
          <w:noProof/>
        </w:rPr>
        <w:drawing>
          <wp:inline distT="0" distB="0" distL="0" distR="0" wp14:anchorId="7F6776B1" wp14:editId="787B2B66">
            <wp:extent cx="5943600" cy="3674110"/>
            <wp:effectExtent l="0" t="0" r="0" b="254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18 Dissolved Nitrate + Nitrite_shallows comp.jpeg"/>
                    <pic:cNvPicPr/>
                  </pic:nvPicPr>
                  <pic:blipFill>
                    <a:blip r:embed="rId56">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0E40BC54" w14:textId="6485A068" w:rsidR="00A171C5" w:rsidRDefault="00A171C5" w:rsidP="003669B1"/>
    <w:p w14:paraId="756790F7" w14:textId="2131561C" w:rsidR="00A171C5" w:rsidRDefault="00A171C5" w:rsidP="003669B1"/>
    <w:p w14:paraId="7CC125BE" w14:textId="757346F1" w:rsidR="00A171C5" w:rsidRDefault="00A171C5" w:rsidP="003669B1">
      <w:r>
        <w:lastRenderedPageBreak/>
        <w:t>Dissolved ammonia</w:t>
      </w:r>
    </w:p>
    <w:p w14:paraId="62757B7E" w14:textId="7CA1C1E0" w:rsidR="00A171C5" w:rsidRDefault="00A171C5" w:rsidP="003669B1">
      <w:r>
        <w:rPr>
          <w:noProof/>
        </w:rPr>
        <w:drawing>
          <wp:inline distT="0" distB="0" distL="0" distR="0" wp14:anchorId="64979626" wp14:editId="72FCE7E3">
            <wp:extent cx="5943600" cy="4592955"/>
            <wp:effectExtent l="0" t="0" r="0" b="0"/>
            <wp:docPr id="1073741930" name="Picture 10737419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0" name="2018 Map Dissolved Ammonia_1JUL2019.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14E38D4" w14:textId="27D333D7" w:rsidR="00AF6AA9" w:rsidRDefault="00AF6AA9" w:rsidP="003669B1">
      <w:r>
        <w:rPr>
          <w:noProof/>
        </w:rPr>
        <w:lastRenderedPageBreak/>
        <w:drawing>
          <wp:inline distT="0" distB="0" distL="0" distR="0" wp14:anchorId="57453C67" wp14:editId="1977E685">
            <wp:extent cx="5695950" cy="4305300"/>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018 Dissolved Ammonia_ALL Sites.jpeg"/>
                    <pic:cNvPicPr/>
                  </pic:nvPicPr>
                  <pic:blipFill>
                    <a:blip r:embed="rId58">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6C78896F" w14:textId="6B58E540" w:rsidR="00AF6AA9" w:rsidRDefault="00AF6AA9" w:rsidP="003669B1">
      <w:r>
        <w:rPr>
          <w:noProof/>
        </w:rPr>
        <w:drawing>
          <wp:inline distT="0" distB="0" distL="0" distR="0" wp14:anchorId="0E720F47" wp14:editId="289693E3">
            <wp:extent cx="5943600" cy="3674110"/>
            <wp:effectExtent l="0" t="0" r="0" b="254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018 Dissolved Ammonia_shallows comp.jpeg"/>
                    <pic:cNvPicPr/>
                  </pic:nvPicPr>
                  <pic:blipFill>
                    <a:blip r:embed="rId59">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4C5FB6C5" w14:textId="75BAFE52" w:rsidR="00A171C5" w:rsidRDefault="00A171C5" w:rsidP="003669B1">
      <w:r>
        <w:lastRenderedPageBreak/>
        <w:t>YSI chlorophyll</w:t>
      </w:r>
    </w:p>
    <w:p w14:paraId="21BB9709" w14:textId="2DC6E2E6" w:rsidR="00A171C5" w:rsidRDefault="00A171C5" w:rsidP="003669B1">
      <w:r>
        <w:rPr>
          <w:noProof/>
        </w:rPr>
        <w:drawing>
          <wp:inline distT="0" distB="0" distL="0" distR="0" wp14:anchorId="41FB5883" wp14:editId="0D1D497B">
            <wp:extent cx="5943600" cy="4592955"/>
            <wp:effectExtent l="0" t="0" r="0" b="0"/>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2018 Map ysi CHL_2JUL2019.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32491EB" w14:textId="6376C81A" w:rsidR="00AF6AA9" w:rsidRDefault="00AF6AA9" w:rsidP="003669B1">
      <w:r>
        <w:rPr>
          <w:noProof/>
        </w:rPr>
        <w:lastRenderedPageBreak/>
        <w:drawing>
          <wp:inline distT="0" distB="0" distL="0" distR="0" wp14:anchorId="4A7A7E55" wp14:editId="374815BD">
            <wp:extent cx="4610100" cy="3390900"/>
            <wp:effectExtent l="0" t="0" r="0" b="0"/>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18 CHL sonde- ALL sites_24JUN2019.jpeg"/>
                    <pic:cNvPicPr/>
                  </pic:nvPicPr>
                  <pic:blipFill>
                    <a:blip r:embed="rId61">
                      <a:extLst>
                        <a:ext uri="{28A0092B-C50C-407E-A947-70E740481C1C}">
                          <a14:useLocalDpi xmlns:a14="http://schemas.microsoft.com/office/drawing/2010/main" val="0"/>
                        </a:ext>
                      </a:extLst>
                    </a:blip>
                    <a:stretch>
                      <a:fillRect/>
                    </a:stretch>
                  </pic:blipFill>
                  <pic:spPr>
                    <a:xfrm>
                      <a:off x="0" y="0"/>
                      <a:ext cx="4610100" cy="3390900"/>
                    </a:xfrm>
                    <a:prstGeom prst="rect">
                      <a:avLst/>
                    </a:prstGeom>
                  </pic:spPr>
                </pic:pic>
              </a:graphicData>
            </a:graphic>
          </wp:inline>
        </w:drawing>
      </w:r>
    </w:p>
    <w:p w14:paraId="5EE7827B" w14:textId="01D35385" w:rsidR="00AF6AA9" w:rsidRDefault="00AF6AA9" w:rsidP="003669B1">
      <w:r>
        <w:rPr>
          <w:noProof/>
        </w:rPr>
        <w:drawing>
          <wp:inline distT="0" distB="0" distL="0" distR="0" wp14:anchorId="393B53AB" wp14:editId="7F5E0EC2">
            <wp:extent cx="5715000" cy="4200525"/>
            <wp:effectExtent l="0" t="0" r="0" b="9525"/>
            <wp:docPr id="2969" name="Picture 2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 name="2018 CHL sonde_shallows comp_24JUN2019.jpeg"/>
                    <pic:cNvPicPr/>
                  </pic:nvPicPr>
                  <pic:blipFill>
                    <a:blip r:embed="rId62">
                      <a:extLst>
                        <a:ext uri="{28A0092B-C50C-407E-A947-70E740481C1C}">
                          <a14:useLocalDpi xmlns:a14="http://schemas.microsoft.com/office/drawing/2010/main" val="0"/>
                        </a:ext>
                      </a:extLst>
                    </a:blip>
                    <a:stretch>
                      <a:fillRect/>
                    </a:stretch>
                  </pic:blipFill>
                  <pic:spPr>
                    <a:xfrm>
                      <a:off x="0" y="0"/>
                      <a:ext cx="5715000" cy="4200525"/>
                    </a:xfrm>
                    <a:prstGeom prst="rect">
                      <a:avLst/>
                    </a:prstGeom>
                  </pic:spPr>
                </pic:pic>
              </a:graphicData>
            </a:graphic>
          </wp:inline>
        </w:drawing>
      </w:r>
    </w:p>
    <w:p w14:paraId="35C2EDE9" w14:textId="77777777" w:rsidR="00A171C5" w:rsidRDefault="00A171C5" w:rsidP="003669B1"/>
    <w:p w14:paraId="2337C832" w14:textId="122DD399" w:rsidR="00A171C5" w:rsidRDefault="00A171C5" w:rsidP="003669B1">
      <w:r>
        <w:lastRenderedPageBreak/>
        <w:t>Chlorophyll a</w:t>
      </w:r>
    </w:p>
    <w:p w14:paraId="031B40CB" w14:textId="2FF61443" w:rsidR="00A171C5" w:rsidRDefault="00A171C5" w:rsidP="003669B1">
      <w:r>
        <w:rPr>
          <w:noProof/>
        </w:rPr>
        <w:drawing>
          <wp:inline distT="0" distB="0" distL="0" distR="0" wp14:anchorId="0E740F3B" wp14:editId="5CA5E7BF">
            <wp:extent cx="5943600" cy="4592955"/>
            <wp:effectExtent l="0" t="0" r="0" b="0"/>
            <wp:docPr id="1073741932" name="Picture 10737419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2" name="2018 Map CHL_2JUL2019.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F6D1151" w14:textId="40E76163" w:rsidR="00AF6AA9" w:rsidRDefault="00AF6AA9" w:rsidP="003669B1">
      <w:r>
        <w:rPr>
          <w:noProof/>
        </w:rPr>
        <w:lastRenderedPageBreak/>
        <w:drawing>
          <wp:inline distT="0" distB="0" distL="0" distR="0" wp14:anchorId="23160C5B" wp14:editId="4251383D">
            <wp:extent cx="5695950" cy="4305300"/>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18 CHL_ALL Sites.jpeg"/>
                    <pic:cNvPicPr/>
                  </pic:nvPicPr>
                  <pic:blipFill>
                    <a:blip r:embed="rId64">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078FFC05" w14:textId="63B86160" w:rsidR="00AF6AA9" w:rsidRDefault="00AF6AA9" w:rsidP="003669B1">
      <w:r>
        <w:rPr>
          <w:noProof/>
        </w:rPr>
        <w:drawing>
          <wp:inline distT="0" distB="0" distL="0" distR="0" wp14:anchorId="6F7850FE" wp14:editId="08F1CC63">
            <wp:extent cx="5943600" cy="3674110"/>
            <wp:effectExtent l="0" t="0" r="0" b="2540"/>
            <wp:docPr id="2970" name="Picture 2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 name="2018 CHL a_shallows comp.jpeg"/>
                    <pic:cNvPicPr/>
                  </pic:nvPicPr>
                  <pic:blipFill>
                    <a:blip r:embed="rId65">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337C9BA8" w14:textId="32E96842" w:rsidR="00A171C5" w:rsidRDefault="00A171C5" w:rsidP="003669B1">
      <w:r>
        <w:lastRenderedPageBreak/>
        <w:t>DON</w:t>
      </w:r>
    </w:p>
    <w:p w14:paraId="3F516C0A" w14:textId="79F2A095" w:rsidR="00A171C5" w:rsidRDefault="00A171C5" w:rsidP="003669B1">
      <w:r>
        <w:rPr>
          <w:noProof/>
        </w:rPr>
        <w:drawing>
          <wp:inline distT="0" distB="0" distL="0" distR="0" wp14:anchorId="6C075AEE" wp14:editId="129F3482">
            <wp:extent cx="5943600" cy="4592955"/>
            <wp:effectExtent l="0" t="0" r="0" b="0"/>
            <wp:docPr id="1073741933" name="Picture 10737419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3" name="2018 Map DON_2JUL201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BB5CC6" w14:textId="47AD399F" w:rsidR="00AF6AA9" w:rsidRDefault="00E4590B" w:rsidP="003669B1">
      <w:r>
        <w:rPr>
          <w:noProof/>
        </w:rPr>
        <w:lastRenderedPageBreak/>
        <w:drawing>
          <wp:inline distT="0" distB="0" distL="0" distR="0" wp14:anchorId="28465627" wp14:editId="15A3CAF1">
            <wp:extent cx="5695950" cy="4305300"/>
            <wp:effectExtent l="0" t="0" r="0" b="0"/>
            <wp:docPr id="2973" name="Picture 2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3" name="2018 DON_ALL Sites.jpeg"/>
                    <pic:cNvPicPr/>
                  </pic:nvPicPr>
                  <pic:blipFill>
                    <a:blip r:embed="rId67">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5B8859D5" w14:textId="00AE27C3" w:rsidR="00E4590B" w:rsidRDefault="00E4590B" w:rsidP="003669B1">
      <w:r>
        <w:rPr>
          <w:noProof/>
        </w:rPr>
        <w:drawing>
          <wp:inline distT="0" distB="0" distL="0" distR="0" wp14:anchorId="27ECD0E3" wp14:editId="70EB763F">
            <wp:extent cx="5943600" cy="3674110"/>
            <wp:effectExtent l="0" t="0" r="0" b="2540"/>
            <wp:docPr id="2974" name="Picture 2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4" name="2018 DON_shallows comp.jpeg"/>
                    <pic:cNvPicPr/>
                  </pic:nvPicPr>
                  <pic:blipFill>
                    <a:blip r:embed="rId68">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343810B9" w14:textId="5610D482" w:rsidR="00A171C5" w:rsidRDefault="00A171C5" w:rsidP="003669B1">
      <w:r>
        <w:lastRenderedPageBreak/>
        <w:t>DOP</w:t>
      </w:r>
    </w:p>
    <w:p w14:paraId="5EB5534B" w14:textId="327A2EA4" w:rsidR="00A171C5" w:rsidRDefault="00A171C5" w:rsidP="003669B1">
      <w:r>
        <w:rPr>
          <w:noProof/>
        </w:rPr>
        <w:drawing>
          <wp:inline distT="0" distB="0" distL="0" distR="0" wp14:anchorId="145C2152" wp14:editId="333601AF">
            <wp:extent cx="5943600" cy="4592955"/>
            <wp:effectExtent l="0" t="0" r="0" b="0"/>
            <wp:docPr id="1073741934" name="Picture 10737419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4" name="2018 Map DOP_2JUL2019.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D29777D" w14:textId="62A2C3EE" w:rsidR="00E4590B" w:rsidRDefault="00E4590B" w:rsidP="003669B1">
      <w:r>
        <w:rPr>
          <w:noProof/>
        </w:rPr>
        <w:lastRenderedPageBreak/>
        <w:drawing>
          <wp:inline distT="0" distB="0" distL="0" distR="0" wp14:anchorId="57743798" wp14:editId="70680C0A">
            <wp:extent cx="5695950" cy="4305300"/>
            <wp:effectExtent l="0" t="0" r="0" b="0"/>
            <wp:docPr id="2975" name="Picture 2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 name="2018 DOP_ALL Sites.jpeg"/>
                    <pic:cNvPicPr/>
                  </pic:nvPicPr>
                  <pic:blipFill>
                    <a:blip r:embed="rId70">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19437BAC" w14:textId="39EB695F" w:rsidR="00E4590B" w:rsidRDefault="00E836F6" w:rsidP="003669B1">
      <w:r>
        <w:rPr>
          <w:noProof/>
        </w:rPr>
        <w:drawing>
          <wp:inline distT="0" distB="0" distL="0" distR="0" wp14:anchorId="1F98A2E0" wp14:editId="57D4F10D">
            <wp:extent cx="5943600" cy="3674110"/>
            <wp:effectExtent l="0" t="0" r="0" b="2540"/>
            <wp:docPr id="3456" name="Picture 34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 name="2018 DOP_shallows comp.jpeg"/>
                    <pic:cNvPicPr/>
                  </pic:nvPicPr>
                  <pic:blipFill>
                    <a:blip r:embed="rId71">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17363057" w14:textId="46054C43" w:rsidR="00A171C5" w:rsidRDefault="00A171C5" w:rsidP="003669B1">
      <w:r>
        <w:lastRenderedPageBreak/>
        <w:t>Pheophytin a</w:t>
      </w:r>
    </w:p>
    <w:p w14:paraId="544B75B0" w14:textId="7C8E3E4B" w:rsidR="00A171C5" w:rsidRDefault="00A171C5" w:rsidP="003669B1">
      <w:r>
        <w:rPr>
          <w:noProof/>
        </w:rPr>
        <w:drawing>
          <wp:inline distT="0" distB="0" distL="0" distR="0" wp14:anchorId="77F8D02F" wp14:editId="217A7114">
            <wp:extent cx="5943600" cy="4592955"/>
            <wp:effectExtent l="0" t="0" r="0" b="0"/>
            <wp:docPr id="1073741935" name="Picture 10737419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5" name="2018 Map pheo_2JUL2019.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0C86E5F" w14:textId="099A7036" w:rsidR="00E836F6" w:rsidRDefault="00E836F6" w:rsidP="003669B1">
      <w:r>
        <w:rPr>
          <w:noProof/>
        </w:rPr>
        <w:lastRenderedPageBreak/>
        <w:drawing>
          <wp:inline distT="0" distB="0" distL="0" distR="0" wp14:anchorId="73989B90" wp14:editId="2D8CB221">
            <wp:extent cx="5695950" cy="4305300"/>
            <wp:effectExtent l="0" t="0" r="0" b="0"/>
            <wp:docPr id="3457" name="Picture 34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 name="2018 Pheophytin a_ALL Sites.jpeg"/>
                    <pic:cNvPicPr/>
                  </pic:nvPicPr>
                  <pic:blipFill>
                    <a:blip r:embed="rId73">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04CF8164" w14:textId="3B794329" w:rsidR="00E836F6" w:rsidRDefault="00E836F6" w:rsidP="003669B1">
      <w:r>
        <w:rPr>
          <w:noProof/>
        </w:rPr>
        <w:drawing>
          <wp:inline distT="0" distB="0" distL="0" distR="0" wp14:anchorId="2E609A91" wp14:editId="4730F023">
            <wp:extent cx="5943600" cy="3674110"/>
            <wp:effectExtent l="0" t="0" r="0" b="2540"/>
            <wp:docPr id="3458" name="Picture 345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 name="2018 Pheophytin a_shallows comp.jpeg"/>
                    <pic:cNvPicPr/>
                  </pic:nvPicPr>
                  <pic:blipFill>
                    <a:blip r:embed="rId74">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36124A92" w14:textId="41B34DAB" w:rsidR="00A171C5" w:rsidRDefault="00A171C5" w:rsidP="003669B1">
      <w:r>
        <w:lastRenderedPageBreak/>
        <w:t xml:space="preserve">Tot </w:t>
      </w:r>
      <w:proofErr w:type="spellStart"/>
      <w:r>
        <w:t>Kj</w:t>
      </w:r>
      <w:proofErr w:type="spellEnd"/>
      <w:r>
        <w:t xml:space="preserve"> Nitrogen</w:t>
      </w:r>
    </w:p>
    <w:p w14:paraId="16B782C6" w14:textId="1350B4F5" w:rsidR="00A171C5" w:rsidRDefault="00A171C5" w:rsidP="003669B1">
      <w:r>
        <w:rPr>
          <w:noProof/>
        </w:rPr>
        <w:drawing>
          <wp:inline distT="0" distB="0" distL="0" distR="0" wp14:anchorId="1A3AC531" wp14:editId="5681087A">
            <wp:extent cx="5943600" cy="4592955"/>
            <wp:effectExtent l="0" t="0" r="0" b="0"/>
            <wp:docPr id="1073741936" name="Picture 10737419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6" name="2018 Map Tot Kj N_2JUL2019.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8DB76CF" w14:textId="49498E0A" w:rsidR="00E836F6" w:rsidRDefault="00E836F6" w:rsidP="003669B1">
      <w:r>
        <w:rPr>
          <w:noProof/>
        </w:rPr>
        <w:lastRenderedPageBreak/>
        <w:drawing>
          <wp:inline distT="0" distB="0" distL="0" distR="0" wp14:anchorId="3A601784" wp14:editId="6B9B8BA8">
            <wp:extent cx="5695950" cy="4305300"/>
            <wp:effectExtent l="0" t="0" r="0" b="0"/>
            <wp:docPr id="3459" name="Picture 345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 name="2018 Tot Kj Nitrogen_ALL Sites.jpeg"/>
                    <pic:cNvPicPr/>
                  </pic:nvPicPr>
                  <pic:blipFill>
                    <a:blip r:embed="rId76">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25DADF97" w14:textId="2F2F0F1B" w:rsidR="00E836F6" w:rsidRDefault="00E836F6" w:rsidP="003669B1">
      <w:r>
        <w:rPr>
          <w:noProof/>
        </w:rPr>
        <w:drawing>
          <wp:inline distT="0" distB="0" distL="0" distR="0" wp14:anchorId="29777A30" wp14:editId="563B4AED">
            <wp:extent cx="5943600" cy="3674110"/>
            <wp:effectExtent l="0" t="0" r="0" b="2540"/>
            <wp:docPr id="3460" name="Picture 34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 name="2018 Tot Kjeldahl Nitrogen_shallows comp.jpeg"/>
                    <pic:cNvPicPr/>
                  </pic:nvPicPr>
                  <pic:blipFill>
                    <a:blip r:embed="rId77">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3B635008" w14:textId="218725B6" w:rsidR="00A171C5" w:rsidRDefault="00A171C5" w:rsidP="003669B1">
      <w:r>
        <w:lastRenderedPageBreak/>
        <w:t>Tot phosphorous</w:t>
      </w:r>
    </w:p>
    <w:p w14:paraId="58BE79E1" w14:textId="778CD7E9" w:rsidR="00A171C5" w:rsidRDefault="00A171C5" w:rsidP="003669B1">
      <w:bookmarkStart w:id="81" w:name="_GoBack"/>
      <w:r>
        <w:rPr>
          <w:noProof/>
        </w:rPr>
        <w:drawing>
          <wp:inline distT="0" distB="0" distL="0" distR="0" wp14:anchorId="7143F9EE" wp14:editId="228AF079">
            <wp:extent cx="5943600" cy="4592955"/>
            <wp:effectExtent l="0" t="0" r="0" b="0"/>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7" name="2018 Map Tot P_2JUL2019.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bookmarkEnd w:id="81"/>
    </w:p>
    <w:p w14:paraId="5D7A00EC" w14:textId="38605626" w:rsidR="00E836F6" w:rsidRDefault="00E836F6" w:rsidP="003669B1">
      <w:r>
        <w:rPr>
          <w:noProof/>
        </w:rPr>
        <w:lastRenderedPageBreak/>
        <w:drawing>
          <wp:inline distT="0" distB="0" distL="0" distR="0" wp14:anchorId="3DF2BE90" wp14:editId="47CA565F">
            <wp:extent cx="5695950" cy="4305300"/>
            <wp:effectExtent l="0" t="0" r="0" b="0"/>
            <wp:docPr id="3461" name="Picture 34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 name="2018 Total Phosphorus_ALL Sites.jpeg"/>
                    <pic:cNvPicPr/>
                  </pic:nvPicPr>
                  <pic:blipFill>
                    <a:blip r:embed="rId79">
                      <a:extLst>
                        <a:ext uri="{28A0092B-C50C-407E-A947-70E740481C1C}">
                          <a14:useLocalDpi xmlns:a14="http://schemas.microsoft.com/office/drawing/2010/main" val="0"/>
                        </a:ext>
                      </a:extLst>
                    </a:blip>
                    <a:stretch>
                      <a:fillRect/>
                    </a:stretch>
                  </pic:blipFill>
                  <pic:spPr>
                    <a:xfrm>
                      <a:off x="0" y="0"/>
                      <a:ext cx="5695950" cy="4305300"/>
                    </a:xfrm>
                    <a:prstGeom prst="rect">
                      <a:avLst/>
                    </a:prstGeom>
                  </pic:spPr>
                </pic:pic>
              </a:graphicData>
            </a:graphic>
          </wp:inline>
        </w:drawing>
      </w:r>
    </w:p>
    <w:p w14:paraId="62D5CF43" w14:textId="12AF8570" w:rsidR="00E836F6" w:rsidRDefault="00E836F6" w:rsidP="003669B1">
      <w:r>
        <w:rPr>
          <w:noProof/>
        </w:rPr>
        <w:drawing>
          <wp:inline distT="0" distB="0" distL="0" distR="0" wp14:anchorId="545714F1" wp14:editId="4391EBB3">
            <wp:extent cx="5943600" cy="3674110"/>
            <wp:effectExtent l="0" t="0" r="0" b="2540"/>
            <wp:docPr id="3462" name="Picture 34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 name="2018 Total Phosphorus channel shallows.jpeg"/>
                    <pic:cNvPicPr/>
                  </pic:nvPicPr>
                  <pic:blipFill>
                    <a:blip r:embed="rId80">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tbl>
      <w:tblPr>
        <w:tblStyle w:val="TableGrid"/>
        <w:tblW w:w="0" w:type="auto"/>
        <w:tblLook w:val="04A0" w:firstRow="1" w:lastRow="0" w:firstColumn="1" w:lastColumn="0" w:noHBand="0" w:noVBand="1"/>
      </w:tblPr>
      <w:tblGrid>
        <w:gridCol w:w="947"/>
        <w:gridCol w:w="770"/>
        <w:gridCol w:w="686"/>
        <w:gridCol w:w="876"/>
        <w:gridCol w:w="986"/>
        <w:gridCol w:w="1012"/>
        <w:gridCol w:w="1025"/>
        <w:gridCol w:w="997"/>
        <w:gridCol w:w="1031"/>
        <w:gridCol w:w="1020"/>
      </w:tblGrid>
      <w:tr w:rsidR="007E200E" w:rsidRPr="007E200E" w14:paraId="177E518E" w14:textId="77777777" w:rsidTr="000F3B16">
        <w:trPr>
          <w:trHeight w:val="300"/>
        </w:trPr>
        <w:tc>
          <w:tcPr>
            <w:tcW w:w="739" w:type="dxa"/>
            <w:noWrap/>
            <w:hideMark/>
          </w:tcPr>
          <w:p w14:paraId="7C8D3068" w14:textId="77777777" w:rsidR="007E200E" w:rsidRPr="007E200E" w:rsidRDefault="007E200E"/>
        </w:tc>
        <w:tc>
          <w:tcPr>
            <w:tcW w:w="552" w:type="dxa"/>
            <w:noWrap/>
            <w:hideMark/>
          </w:tcPr>
          <w:p w14:paraId="4F870E3A" w14:textId="77777777" w:rsidR="007E200E" w:rsidRPr="007E200E" w:rsidRDefault="007E200E" w:rsidP="007E200E">
            <w:pPr>
              <w:rPr>
                <w:u w:val="single"/>
              </w:rPr>
            </w:pPr>
            <w:r w:rsidRPr="007E200E">
              <w:rPr>
                <w:u w:val="single"/>
              </w:rPr>
              <w:t>CHL-a</w:t>
            </w:r>
          </w:p>
        </w:tc>
        <w:tc>
          <w:tcPr>
            <w:tcW w:w="620" w:type="dxa"/>
            <w:noWrap/>
            <w:hideMark/>
          </w:tcPr>
          <w:p w14:paraId="0B399812" w14:textId="77777777" w:rsidR="007E200E" w:rsidRPr="007E200E" w:rsidRDefault="007E200E" w:rsidP="007E200E">
            <w:r w:rsidRPr="007E200E">
              <w:t>CHL- sonde</w:t>
            </w:r>
          </w:p>
        </w:tc>
        <w:tc>
          <w:tcPr>
            <w:tcW w:w="980" w:type="dxa"/>
            <w:noWrap/>
            <w:hideMark/>
          </w:tcPr>
          <w:p w14:paraId="3B8BAB94" w14:textId="77777777" w:rsidR="007E200E" w:rsidRPr="007E200E" w:rsidRDefault="007E200E" w:rsidP="007E200E">
            <w:r w:rsidRPr="007E200E">
              <w:t>Dissolved Ammonia</w:t>
            </w:r>
          </w:p>
        </w:tc>
        <w:tc>
          <w:tcPr>
            <w:tcW w:w="1228" w:type="dxa"/>
            <w:noWrap/>
            <w:hideMark/>
          </w:tcPr>
          <w:p w14:paraId="784219B7" w14:textId="77777777" w:rsidR="007E200E" w:rsidRPr="007E200E" w:rsidRDefault="007E200E" w:rsidP="007E200E">
            <w:pPr>
              <w:rPr>
                <w:u w:val="single"/>
              </w:rPr>
            </w:pPr>
            <w:r w:rsidRPr="007E200E">
              <w:rPr>
                <w:u w:val="single"/>
              </w:rPr>
              <w:t>Dissolved Nitrate + Nitrite</w:t>
            </w:r>
          </w:p>
        </w:tc>
        <w:tc>
          <w:tcPr>
            <w:tcW w:w="1262" w:type="dxa"/>
            <w:noWrap/>
            <w:hideMark/>
          </w:tcPr>
          <w:p w14:paraId="1AE1703A" w14:textId="77777777" w:rsidR="007E200E" w:rsidRPr="007E200E" w:rsidRDefault="007E200E" w:rsidP="007E200E">
            <w:pPr>
              <w:rPr>
                <w:u w:val="single"/>
              </w:rPr>
            </w:pPr>
            <w:r w:rsidRPr="007E200E">
              <w:rPr>
                <w:u w:val="single"/>
              </w:rPr>
              <w:t>Dissolved organic Nitrogen</w:t>
            </w:r>
          </w:p>
        </w:tc>
        <w:tc>
          <w:tcPr>
            <w:tcW w:w="1279" w:type="dxa"/>
            <w:noWrap/>
            <w:hideMark/>
          </w:tcPr>
          <w:p w14:paraId="559B2687" w14:textId="77777777" w:rsidR="007E200E" w:rsidRPr="007E200E" w:rsidRDefault="007E200E" w:rsidP="007E200E">
            <w:pPr>
              <w:rPr>
                <w:u w:val="single"/>
              </w:rPr>
            </w:pPr>
            <w:r w:rsidRPr="007E200E">
              <w:rPr>
                <w:u w:val="single"/>
              </w:rPr>
              <w:t>Dissolved ortho-phosphate</w:t>
            </w:r>
          </w:p>
        </w:tc>
        <w:tc>
          <w:tcPr>
            <w:tcW w:w="535" w:type="dxa"/>
            <w:noWrap/>
            <w:hideMark/>
          </w:tcPr>
          <w:p w14:paraId="3C21F17E" w14:textId="77777777" w:rsidR="007E200E" w:rsidRPr="007E200E" w:rsidRDefault="007E200E" w:rsidP="007E200E">
            <w:r w:rsidRPr="007E200E">
              <w:t>Pheophytin a</w:t>
            </w:r>
          </w:p>
        </w:tc>
        <w:tc>
          <w:tcPr>
            <w:tcW w:w="1287" w:type="dxa"/>
            <w:noWrap/>
            <w:hideMark/>
          </w:tcPr>
          <w:p w14:paraId="7D3A508D" w14:textId="77777777" w:rsidR="007E200E" w:rsidRPr="007E200E" w:rsidRDefault="007E200E" w:rsidP="007E200E">
            <w:r w:rsidRPr="007E200E">
              <w:t>Total Kjeldahl Nitrogen</w:t>
            </w:r>
          </w:p>
        </w:tc>
        <w:tc>
          <w:tcPr>
            <w:tcW w:w="868" w:type="dxa"/>
            <w:noWrap/>
            <w:hideMark/>
          </w:tcPr>
          <w:p w14:paraId="41313300" w14:textId="77777777" w:rsidR="007E200E" w:rsidRPr="007E200E" w:rsidRDefault="007E200E" w:rsidP="007E200E">
            <w:pPr>
              <w:rPr>
                <w:u w:val="single"/>
              </w:rPr>
            </w:pPr>
            <w:r w:rsidRPr="007E200E">
              <w:rPr>
                <w:u w:val="single"/>
              </w:rPr>
              <w:t>Total Phosphorus</w:t>
            </w:r>
          </w:p>
        </w:tc>
      </w:tr>
      <w:tr w:rsidR="007E200E" w:rsidRPr="007E200E" w14:paraId="5ECF8AB3" w14:textId="77777777" w:rsidTr="000F3B16">
        <w:trPr>
          <w:trHeight w:val="300"/>
        </w:trPr>
        <w:tc>
          <w:tcPr>
            <w:tcW w:w="739" w:type="dxa"/>
            <w:noWrap/>
            <w:hideMark/>
          </w:tcPr>
          <w:p w14:paraId="640B8428" w14:textId="77777777" w:rsidR="007E200E" w:rsidRPr="007E200E" w:rsidRDefault="007E200E" w:rsidP="007E200E">
            <w:r w:rsidRPr="007E200E">
              <w:t>site</w:t>
            </w:r>
          </w:p>
        </w:tc>
        <w:tc>
          <w:tcPr>
            <w:tcW w:w="552" w:type="dxa"/>
            <w:noWrap/>
            <w:hideMark/>
          </w:tcPr>
          <w:p w14:paraId="28D9EEFD" w14:textId="77777777" w:rsidR="007E200E" w:rsidRPr="007E200E" w:rsidRDefault="007E200E" w:rsidP="007E200E">
            <w:pPr>
              <w:rPr>
                <w:b/>
                <w:bCs/>
              </w:rPr>
            </w:pPr>
            <w:r w:rsidRPr="007E200E">
              <w:rPr>
                <w:b/>
                <w:bCs/>
              </w:rPr>
              <w:t>2.27E-03</w:t>
            </w:r>
          </w:p>
        </w:tc>
        <w:tc>
          <w:tcPr>
            <w:tcW w:w="620" w:type="dxa"/>
            <w:noWrap/>
            <w:hideMark/>
          </w:tcPr>
          <w:p w14:paraId="4BB22E6F" w14:textId="77777777" w:rsidR="007E200E" w:rsidRPr="007E200E" w:rsidRDefault="007E200E" w:rsidP="007E200E">
            <w:pPr>
              <w:rPr>
                <w:b/>
                <w:bCs/>
              </w:rPr>
            </w:pPr>
            <w:r w:rsidRPr="007E200E">
              <w:rPr>
                <w:b/>
                <w:bCs/>
              </w:rPr>
              <w:t>3.58E-10</w:t>
            </w:r>
          </w:p>
        </w:tc>
        <w:tc>
          <w:tcPr>
            <w:tcW w:w="980" w:type="dxa"/>
            <w:noWrap/>
            <w:hideMark/>
          </w:tcPr>
          <w:p w14:paraId="0DAC3FF4" w14:textId="77777777" w:rsidR="007E200E" w:rsidRPr="007E200E" w:rsidRDefault="007E200E" w:rsidP="007E200E">
            <w:pPr>
              <w:rPr>
                <w:b/>
                <w:bCs/>
              </w:rPr>
            </w:pPr>
            <w:r w:rsidRPr="007E200E">
              <w:rPr>
                <w:b/>
                <w:bCs/>
              </w:rPr>
              <w:t>&lt;2.00E-16</w:t>
            </w:r>
          </w:p>
        </w:tc>
        <w:tc>
          <w:tcPr>
            <w:tcW w:w="1228" w:type="dxa"/>
            <w:noWrap/>
            <w:hideMark/>
          </w:tcPr>
          <w:p w14:paraId="241E2F23" w14:textId="77777777" w:rsidR="007E200E" w:rsidRPr="007E200E" w:rsidRDefault="007E200E" w:rsidP="007E200E">
            <w:pPr>
              <w:rPr>
                <w:b/>
                <w:bCs/>
              </w:rPr>
            </w:pPr>
            <w:r w:rsidRPr="007E200E">
              <w:rPr>
                <w:b/>
                <w:bCs/>
              </w:rPr>
              <w:t>&lt;2.00E-16</w:t>
            </w:r>
          </w:p>
        </w:tc>
        <w:tc>
          <w:tcPr>
            <w:tcW w:w="1262" w:type="dxa"/>
            <w:noWrap/>
            <w:hideMark/>
          </w:tcPr>
          <w:p w14:paraId="35030DBC" w14:textId="77777777" w:rsidR="007E200E" w:rsidRPr="007E200E" w:rsidRDefault="007E200E" w:rsidP="007E200E">
            <w:pPr>
              <w:rPr>
                <w:b/>
                <w:bCs/>
              </w:rPr>
            </w:pPr>
            <w:r w:rsidRPr="007E200E">
              <w:rPr>
                <w:b/>
                <w:bCs/>
              </w:rPr>
              <w:t>&lt; 2e-16</w:t>
            </w:r>
          </w:p>
        </w:tc>
        <w:tc>
          <w:tcPr>
            <w:tcW w:w="1279" w:type="dxa"/>
            <w:noWrap/>
            <w:hideMark/>
          </w:tcPr>
          <w:p w14:paraId="5132ABBB" w14:textId="77777777" w:rsidR="007E200E" w:rsidRPr="007E200E" w:rsidRDefault="007E200E" w:rsidP="007E200E">
            <w:pPr>
              <w:rPr>
                <w:b/>
                <w:bCs/>
              </w:rPr>
            </w:pPr>
            <w:r w:rsidRPr="007E200E">
              <w:rPr>
                <w:b/>
                <w:bCs/>
              </w:rPr>
              <w:t>&lt;2.00E-16</w:t>
            </w:r>
          </w:p>
        </w:tc>
        <w:tc>
          <w:tcPr>
            <w:tcW w:w="535" w:type="dxa"/>
            <w:noWrap/>
            <w:hideMark/>
          </w:tcPr>
          <w:p w14:paraId="1FF2F4E2" w14:textId="77777777" w:rsidR="007E200E" w:rsidRPr="007E200E" w:rsidRDefault="007E200E" w:rsidP="007E200E">
            <w:pPr>
              <w:rPr>
                <w:b/>
                <w:bCs/>
              </w:rPr>
            </w:pPr>
            <w:r w:rsidRPr="007E200E">
              <w:rPr>
                <w:b/>
                <w:bCs/>
              </w:rPr>
              <w:t>0.000568</w:t>
            </w:r>
          </w:p>
        </w:tc>
        <w:tc>
          <w:tcPr>
            <w:tcW w:w="1287" w:type="dxa"/>
            <w:noWrap/>
            <w:hideMark/>
          </w:tcPr>
          <w:p w14:paraId="46A954AC" w14:textId="77777777" w:rsidR="007E200E" w:rsidRPr="007E200E" w:rsidRDefault="007E200E" w:rsidP="007E200E">
            <w:pPr>
              <w:rPr>
                <w:b/>
                <w:bCs/>
              </w:rPr>
            </w:pPr>
            <w:r w:rsidRPr="007E200E">
              <w:rPr>
                <w:b/>
                <w:bCs/>
              </w:rPr>
              <w:t>&lt;2.00E-16</w:t>
            </w:r>
          </w:p>
        </w:tc>
        <w:tc>
          <w:tcPr>
            <w:tcW w:w="868" w:type="dxa"/>
            <w:noWrap/>
            <w:hideMark/>
          </w:tcPr>
          <w:p w14:paraId="69222AC4" w14:textId="77777777" w:rsidR="007E200E" w:rsidRPr="007E200E" w:rsidRDefault="007E200E" w:rsidP="007E200E">
            <w:pPr>
              <w:rPr>
                <w:b/>
                <w:bCs/>
              </w:rPr>
            </w:pPr>
            <w:r w:rsidRPr="007E200E">
              <w:rPr>
                <w:b/>
                <w:bCs/>
              </w:rPr>
              <w:t>&lt;2.00E-16</w:t>
            </w:r>
          </w:p>
        </w:tc>
      </w:tr>
      <w:tr w:rsidR="007E200E" w:rsidRPr="007E200E" w14:paraId="32027E0E" w14:textId="77777777" w:rsidTr="000F3B16">
        <w:trPr>
          <w:trHeight w:val="300"/>
        </w:trPr>
        <w:tc>
          <w:tcPr>
            <w:tcW w:w="739" w:type="dxa"/>
            <w:noWrap/>
            <w:hideMark/>
          </w:tcPr>
          <w:p w14:paraId="5B08EBA3" w14:textId="77777777" w:rsidR="007E200E" w:rsidRPr="007E200E" w:rsidRDefault="007E200E" w:rsidP="007E200E">
            <w:proofErr w:type="spellStart"/>
            <w:r w:rsidRPr="007E200E">
              <w:t>substa</w:t>
            </w:r>
            <w:proofErr w:type="spellEnd"/>
          </w:p>
        </w:tc>
        <w:tc>
          <w:tcPr>
            <w:tcW w:w="552" w:type="dxa"/>
            <w:noWrap/>
            <w:hideMark/>
          </w:tcPr>
          <w:p w14:paraId="0044BAAA" w14:textId="77777777" w:rsidR="007E200E" w:rsidRPr="007E200E" w:rsidRDefault="007E200E" w:rsidP="007E200E">
            <w:r w:rsidRPr="007E200E">
              <w:t>0.11299</w:t>
            </w:r>
          </w:p>
        </w:tc>
        <w:tc>
          <w:tcPr>
            <w:tcW w:w="620" w:type="dxa"/>
            <w:noWrap/>
            <w:hideMark/>
          </w:tcPr>
          <w:p w14:paraId="67B9B531" w14:textId="77777777" w:rsidR="007E200E" w:rsidRPr="007E200E" w:rsidRDefault="007E200E" w:rsidP="007E200E">
            <w:r w:rsidRPr="007E200E">
              <w:t>0.8655</w:t>
            </w:r>
          </w:p>
        </w:tc>
        <w:tc>
          <w:tcPr>
            <w:tcW w:w="980" w:type="dxa"/>
            <w:noWrap/>
            <w:hideMark/>
          </w:tcPr>
          <w:p w14:paraId="5A6903CC" w14:textId="77777777" w:rsidR="007E200E" w:rsidRPr="007E200E" w:rsidRDefault="007E200E" w:rsidP="007E200E">
            <w:pPr>
              <w:rPr>
                <w:b/>
                <w:bCs/>
              </w:rPr>
            </w:pPr>
            <w:r w:rsidRPr="007E200E">
              <w:rPr>
                <w:b/>
                <w:bCs/>
              </w:rPr>
              <w:t>&lt;2.00E-16</w:t>
            </w:r>
          </w:p>
        </w:tc>
        <w:tc>
          <w:tcPr>
            <w:tcW w:w="1228" w:type="dxa"/>
            <w:noWrap/>
            <w:hideMark/>
          </w:tcPr>
          <w:p w14:paraId="09C3A006" w14:textId="77777777" w:rsidR="007E200E" w:rsidRPr="007E200E" w:rsidRDefault="007E200E" w:rsidP="007E200E">
            <w:pPr>
              <w:rPr>
                <w:b/>
                <w:bCs/>
              </w:rPr>
            </w:pPr>
            <w:r w:rsidRPr="007E200E">
              <w:rPr>
                <w:b/>
                <w:bCs/>
              </w:rPr>
              <w:t>2.81E-10</w:t>
            </w:r>
          </w:p>
        </w:tc>
        <w:tc>
          <w:tcPr>
            <w:tcW w:w="1262" w:type="dxa"/>
            <w:noWrap/>
            <w:hideMark/>
          </w:tcPr>
          <w:p w14:paraId="30DEC3C6" w14:textId="77777777" w:rsidR="007E200E" w:rsidRPr="007E200E" w:rsidRDefault="007E200E" w:rsidP="007E200E">
            <w:r w:rsidRPr="007E200E">
              <w:t>0.934</w:t>
            </w:r>
          </w:p>
        </w:tc>
        <w:tc>
          <w:tcPr>
            <w:tcW w:w="1279" w:type="dxa"/>
            <w:noWrap/>
            <w:hideMark/>
          </w:tcPr>
          <w:p w14:paraId="6D09423E" w14:textId="77777777" w:rsidR="007E200E" w:rsidRPr="007E200E" w:rsidRDefault="007E200E" w:rsidP="007E200E">
            <w:r w:rsidRPr="007E200E">
              <w:t>0.844</w:t>
            </w:r>
          </w:p>
        </w:tc>
        <w:tc>
          <w:tcPr>
            <w:tcW w:w="535" w:type="dxa"/>
            <w:noWrap/>
            <w:hideMark/>
          </w:tcPr>
          <w:p w14:paraId="173F3106" w14:textId="77777777" w:rsidR="007E200E" w:rsidRPr="007E200E" w:rsidRDefault="007E200E" w:rsidP="007E200E">
            <w:r w:rsidRPr="007E200E">
              <w:t>0.050702</w:t>
            </w:r>
          </w:p>
        </w:tc>
        <w:tc>
          <w:tcPr>
            <w:tcW w:w="1287" w:type="dxa"/>
            <w:noWrap/>
            <w:hideMark/>
          </w:tcPr>
          <w:p w14:paraId="6E486741" w14:textId="77777777" w:rsidR="007E200E" w:rsidRPr="007E200E" w:rsidRDefault="007E200E" w:rsidP="007E200E">
            <w:pPr>
              <w:rPr>
                <w:b/>
                <w:bCs/>
              </w:rPr>
            </w:pPr>
            <w:r w:rsidRPr="007E200E">
              <w:rPr>
                <w:b/>
                <w:bCs/>
              </w:rPr>
              <w:t>0.0478</w:t>
            </w:r>
          </w:p>
        </w:tc>
        <w:tc>
          <w:tcPr>
            <w:tcW w:w="868" w:type="dxa"/>
            <w:noWrap/>
            <w:hideMark/>
          </w:tcPr>
          <w:p w14:paraId="6AAE0BAB" w14:textId="77777777" w:rsidR="007E200E" w:rsidRPr="007E200E" w:rsidRDefault="007E200E" w:rsidP="007E200E">
            <w:pPr>
              <w:rPr>
                <w:b/>
                <w:bCs/>
              </w:rPr>
            </w:pPr>
            <w:r w:rsidRPr="007E200E">
              <w:rPr>
                <w:b/>
                <w:bCs/>
              </w:rPr>
              <w:t>0.0262</w:t>
            </w:r>
          </w:p>
        </w:tc>
      </w:tr>
      <w:tr w:rsidR="007E200E" w:rsidRPr="007E200E" w14:paraId="0B27CA7C" w14:textId="77777777" w:rsidTr="000F3B16">
        <w:trPr>
          <w:trHeight w:val="300"/>
        </w:trPr>
        <w:tc>
          <w:tcPr>
            <w:tcW w:w="739" w:type="dxa"/>
            <w:noWrap/>
            <w:hideMark/>
          </w:tcPr>
          <w:p w14:paraId="24AABE3F" w14:textId="77777777" w:rsidR="007E200E" w:rsidRPr="007E200E" w:rsidRDefault="007E200E" w:rsidP="007E200E">
            <w:r w:rsidRPr="007E200E">
              <w:t>month</w:t>
            </w:r>
          </w:p>
        </w:tc>
        <w:tc>
          <w:tcPr>
            <w:tcW w:w="552" w:type="dxa"/>
            <w:noWrap/>
            <w:hideMark/>
          </w:tcPr>
          <w:p w14:paraId="45514496" w14:textId="77777777" w:rsidR="007E200E" w:rsidRPr="007E200E" w:rsidRDefault="007E200E" w:rsidP="007E200E">
            <w:r w:rsidRPr="007E200E">
              <w:t>0.20274</w:t>
            </w:r>
          </w:p>
        </w:tc>
        <w:tc>
          <w:tcPr>
            <w:tcW w:w="620" w:type="dxa"/>
            <w:noWrap/>
            <w:hideMark/>
          </w:tcPr>
          <w:p w14:paraId="59C11631" w14:textId="77777777" w:rsidR="007E200E" w:rsidRPr="007E200E" w:rsidRDefault="007E200E" w:rsidP="007E200E">
            <w:pPr>
              <w:rPr>
                <w:b/>
                <w:bCs/>
              </w:rPr>
            </w:pPr>
            <w:r w:rsidRPr="007E200E">
              <w:rPr>
                <w:b/>
                <w:bCs/>
              </w:rPr>
              <w:t>0.0463</w:t>
            </w:r>
          </w:p>
        </w:tc>
        <w:tc>
          <w:tcPr>
            <w:tcW w:w="980" w:type="dxa"/>
            <w:noWrap/>
            <w:hideMark/>
          </w:tcPr>
          <w:p w14:paraId="5F7D3EA0" w14:textId="77777777" w:rsidR="007E200E" w:rsidRPr="007E200E" w:rsidRDefault="007E200E" w:rsidP="007E200E">
            <w:pPr>
              <w:rPr>
                <w:b/>
                <w:bCs/>
              </w:rPr>
            </w:pPr>
            <w:r w:rsidRPr="007E200E">
              <w:rPr>
                <w:b/>
                <w:bCs/>
              </w:rPr>
              <w:t>7.41E-14</w:t>
            </w:r>
          </w:p>
        </w:tc>
        <w:tc>
          <w:tcPr>
            <w:tcW w:w="1228" w:type="dxa"/>
            <w:noWrap/>
            <w:hideMark/>
          </w:tcPr>
          <w:p w14:paraId="62D85E62" w14:textId="77777777" w:rsidR="007E200E" w:rsidRPr="007E200E" w:rsidRDefault="007E200E" w:rsidP="007E200E">
            <w:pPr>
              <w:rPr>
                <w:b/>
                <w:bCs/>
              </w:rPr>
            </w:pPr>
            <w:r w:rsidRPr="007E200E">
              <w:rPr>
                <w:b/>
                <w:bCs/>
              </w:rPr>
              <w:t>7.58E-16</w:t>
            </w:r>
          </w:p>
        </w:tc>
        <w:tc>
          <w:tcPr>
            <w:tcW w:w="1262" w:type="dxa"/>
            <w:noWrap/>
            <w:hideMark/>
          </w:tcPr>
          <w:p w14:paraId="21A9C2C6" w14:textId="77777777" w:rsidR="007E200E" w:rsidRPr="007E200E" w:rsidRDefault="007E200E" w:rsidP="007E200E">
            <w:pPr>
              <w:rPr>
                <w:b/>
                <w:bCs/>
              </w:rPr>
            </w:pPr>
            <w:r w:rsidRPr="007E200E">
              <w:rPr>
                <w:b/>
                <w:bCs/>
              </w:rPr>
              <w:t>1.88E-09</w:t>
            </w:r>
          </w:p>
        </w:tc>
        <w:tc>
          <w:tcPr>
            <w:tcW w:w="1279" w:type="dxa"/>
            <w:noWrap/>
            <w:hideMark/>
          </w:tcPr>
          <w:p w14:paraId="08A1F25C" w14:textId="77777777" w:rsidR="007E200E" w:rsidRPr="007E200E" w:rsidRDefault="007E200E" w:rsidP="007E200E">
            <w:pPr>
              <w:rPr>
                <w:b/>
                <w:bCs/>
              </w:rPr>
            </w:pPr>
            <w:r w:rsidRPr="007E200E">
              <w:rPr>
                <w:b/>
                <w:bCs/>
              </w:rPr>
              <w:t>4.87E-09</w:t>
            </w:r>
          </w:p>
        </w:tc>
        <w:tc>
          <w:tcPr>
            <w:tcW w:w="535" w:type="dxa"/>
            <w:noWrap/>
            <w:hideMark/>
          </w:tcPr>
          <w:p w14:paraId="47DB7163" w14:textId="77777777" w:rsidR="007E200E" w:rsidRPr="007E200E" w:rsidRDefault="007E200E" w:rsidP="007E200E">
            <w:pPr>
              <w:rPr>
                <w:b/>
                <w:bCs/>
              </w:rPr>
            </w:pPr>
            <w:r w:rsidRPr="007E200E">
              <w:rPr>
                <w:b/>
                <w:bCs/>
              </w:rPr>
              <w:t>0.036506</w:t>
            </w:r>
          </w:p>
        </w:tc>
        <w:tc>
          <w:tcPr>
            <w:tcW w:w="1287" w:type="dxa"/>
            <w:noWrap/>
            <w:hideMark/>
          </w:tcPr>
          <w:p w14:paraId="4899C51F" w14:textId="77777777" w:rsidR="007E200E" w:rsidRPr="007E200E" w:rsidRDefault="007E200E" w:rsidP="007E200E">
            <w:pPr>
              <w:rPr>
                <w:b/>
                <w:bCs/>
              </w:rPr>
            </w:pPr>
            <w:r w:rsidRPr="007E200E">
              <w:rPr>
                <w:b/>
                <w:bCs/>
              </w:rPr>
              <w:t>&lt;2.00E-16</w:t>
            </w:r>
          </w:p>
        </w:tc>
        <w:tc>
          <w:tcPr>
            <w:tcW w:w="868" w:type="dxa"/>
            <w:noWrap/>
            <w:hideMark/>
          </w:tcPr>
          <w:p w14:paraId="4E2C0E27" w14:textId="77777777" w:rsidR="007E200E" w:rsidRPr="007E200E" w:rsidRDefault="007E200E" w:rsidP="007E200E">
            <w:pPr>
              <w:rPr>
                <w:b/>
                <w:bCs/>
              </w:rPr>
            </w:pPr>
            <w:r w:rsidRPr="007E200E">
              <w:rPr>
                <w:b/>
                <w:bCs/>
              </w:rPr>
              <w:t>0.2406</w:t>
            </w:r>
          </w:p>
        </w:tc>
      </w:tr>
      <w:tr w:rsidR="007E200E" w:rsidRPr="007E200E" w14:paraId="79B426B7" w14:textId="77777777" w:rsidTr="000F3B16">
        <w:trPr>
          <w:trHeight w:val="300"/>
        </w:trPr>
        <w:tc>
          <w:tcPr>
            <w:tcW w:w="739" w:type="dxa"/>
            <w:noWrap/>
            <w:hideMark/>
          </w:tcPr>
          <w:p w14:paraId="108FA222" w14:textId="77777777" w:rsidR="007E200E" w:rsidRPr="007E200E" w:rsidRDefault="007E200E" w:rsidP="007E200E">
            <w:proofErr w:type="spellStart"/>
            <w:proofErr w:type="gramStart"/>
            <w:r w:rsidRPr="007E200E">
              <w:t>site:substa</w:t>
            </w:r>
            <w:proofErr w:type="spellEnd"/>
            <w:proofErr w:type="gramEnd"/>
          </w:p>
        </w:tc>
        <w:tc>
          <w:tcPr>
            <w:tcW w:w="552" w:type="dxa"/>
            <w:noWrap/>
            <w:hideMark/>
          </w:tcPr>
          <w:p w14:paraId="714BB6D5" w14:textId="77777777" w:rsidR="007E200E" w:rsidRPr="007E200E" w:rsidRDefault="007E200E" w:rsidP="007E200E">
            <w:pPr>
              <w:rPr>
                <w:b/>
                <w:bCs/>
              </w:rPr>
            </w:pPr>
            <w:r w:rsidRPr="007E200E">
              <w:rPr>
                <w:b/>
                <w:bCs/>
              </w:rPr>
              <w:t>0.00109</w:t>
            </w:r>
          </w:p>
        </w:tc>
        <w:tc>
          <w:tcPr>
            <w:tcW w:w="620" w:type="dxa"/>
            <w:noWrap/>
            <w:hideMark/>
          </w:tcPr>
          <w:p w14:paraId="00B20A56" w14:textId="77777777" w:rsidR="007E200E" w:rsidRPr="007E200E" w:rsidRDefault="007E200E" w:rsidP="007E200E">
            <w:r w:rsidRPr="007E200E">
              <w:t>1</w:t>
            </w:r>
          </w:p>
        </w:tc>
        <w:tc>
          <w:tcPr>
            <w:tcW w:w="980" w:type="dxa"/>
            <w:noWrap/>
            <w:hideMark/>
          </w:tcPr>
          <w:p w14:paraId="49432995" w14:textId="77777777" w:rsidR="007E200E" w:rsidRPr="007E200E" w:rsidRDefault="007E200E" w:rsidP="007E200E">
            <w:pPr>
              <w:rPr>
                <w:b/>
                <w:bCs/>
              </w:rPr>
            </w:pPr>
            <w:r w:rsidRPr="007E200E">
              <w:rPr>
                <w:b/>
                <w:bCs/>
              </w:rPr>
              <w:t>1.44E-10</w:t>
            </w:r>
          </w:p>
        </w:tc>
        <w:tc>
          <w:tcPr>
            <w:tcW w:w="1228" w:type="dxa"/>
            <w:noWrap/>
            <w:hideMark/>
          </w:tcPr>
          <w:p w14:paraId="309F16A4" w14:textId="77777777" w:rsidR="007E200E" w:rsidRPr="007E200E" w:rsidRDefault="007E200E" w:rsidP="007E200E">
            <w:pPr>
              <w:rPr>
                <w:b/>
                <w:bCs/>
              </w:rPr>
            </w:pPr>
            <w:r w:rsidRPr="007E200E">
              <w:rPr>
                <w:b/>
                <w:bCs/>
              </w:rPr>
              <w:t>0.00477</w:t>
            </w:r>
          </w:p>
        </w:tc>
        <w:tc>
          <w:tcPr>
            <w:tcW w:w="1262" w:type="dxa"/>
            <w:noWrap/>
            <w:hideMark/>
          </w:tcPr>
          <w:p w14:paraId="62346AE4" w14:textId="77777777" w:rsidR="007E200E" w:rsidRPr="007E200E" w:rsidRDefault="007E200E" w:rsidP="007E200E">
            <w:r w:rsidRPr="007E200E">
              <w:t>0.893</w:t>
            </w:r>
          </w:p>
        </w:tc>
        <w:tc>
          <w:tcPr>
            <w:tcW w:w="1279" w:type="dxa"/>
            <w:noWrap/>
            <w:hideMark/>
          </w:tcPr>
          <w:p w14:paraId="0FF59A74" w14:textId="77777777" w:rsidR="007E200E" w:rsidRPr="007E200E" w:rsidRDefault="007E200E" w:rsidP="007E200E">
            <w:pPr>
              <w:rPr>
                <w:b/>
                <w:bCs/>
              </w:rPr>
            </w:pPr>
            <w:r w:rsidRPr="007E200E">
              <w:rPr>
                <w:b/>
                <w:bCs/>
              </w:rPr>
              <w:t>&lt;2.00E-16</w:t>
            </w:r>
          </w:p>
        </w:tc>
        <w:tc>
          <w:tcPr>
            <w:tcW w:w="535" w:type="dxa"/>
            <w:noWrap/>
            <w:hideMark/>
          </w:tcPr>
          <w:p w14:paraId="5C32FDA6" w14:textId="77777777" w:rsidR="007E200E" w:rsidRPr="007E200E" w:rsidRDefault="007E200E" w:rsidP="007E200E">
            <w:pPr>
              <w:rPr>
                <w:b/>
                <w:bCs/>
              </w:rPr>
            </w:pPr>
            <w:r w:rsidRPr="007E200E">
              <w:rPr>
                <w:b/>
                <w:bCs/>
              </w:rPr>
              <w:t>0.005246</w:t>
            </w:r>
          </w:p>
        </w:tc>
        <w:tc>
          <w:tcPr>
            <w:tcW w:w="1287" w:type="dxa"/>
            <w:noWrap/>
            <w:hideMark/>
          </w:tcPr>
          <w:p w14:paraId="2B39BB46" w14:textId="77777777" w:rsidR="007E200E" w:rsidRPr="007E200E" w:rsidRDefault="007E200E" w:rsidP="007E200E">
            <w:pPr>
              <w:rPr>
                <w:b/>
                <w:bCs/>
              </w:rPr>
            </w:pPr>
            <w:r w:rsidRPr="007E200E">
              <w:rPr>
                <w:b/>
                <w:bCs/>
              </w:rPr>
              <w:t>4.37E-11</w:t>
            </w:r>
          </w:p>
        </w:tc>
        <w:tc>
          <w:tcPr>
            <w:tcW w:w="868" w:type="dxa"/>
            <w:noWrap/>
            <w:hideMark/>
          </w:tcPr>
          <w:p w14:paraId="60D22A78" w14:textId="77777777" w:rsidR="007E200E" w:rsidRPr="007E200E" w:rsidRDefault="007E200E" w:rsidP="007E200E">
            <w:pPr>
              <w:rPr>
                <w:b/>
                <w:bCs/>
              </w:rPr>
            </w:pPr>
            <w:r w:rsidRPr="007E200E">
              <w:rPr>
                <w:b/>
                <w:bCs/>
              </w:rPr>
              <w:t>6.62E-11</w:t>
            </w:r>
          </w:p>
        </w:tc>
      </w:tr>
    </w:tbl>
    <w:p w14:paraId="529F4E8E" w14:textId="77777777" w:rsidR="000F3B16" w:rsidRDefault="000F3B16" w:rsidP="003669B1"/>
    <w:p w14:paraId="361BD65F" w14:textId="77777777" w:rsidR="000F3B16" w:rsidRDefault="000F3B16" w:rsidP="003669B1"/>
    <w:p w14:paraId="2CA98B63" w14:textId="77777777" w:rsidR="000F3B16" w:rsidRDefault="000F3B16" w:rsidP="003669B1"/>
    <w:p w14:paraId="7D459C4E" w14:textId="77777777" w:rsidR="000F3B16" w:rsidRDefault="000F3B16" w:rsidP="003669B1"/>
    <w:p w14:paraId="3F358117" w14:textId="77777777" w:rsidR="000F3B16" w:rsidRDefault="000F3B16" w:rsidP="003669B1"/>
    <w:p w14:paraId="3A50C2CE" w14:textId="77777777" w:rsidR="000F3B16" w:rsidRDefault="000F3B16" w:rsidP="003669B1"/>
    <w:p w14:paraId="1B9F5AAF" w14:textId="77777777" w:rsidR="000F3B16" w:rsidRDefault="000F3B16" w:rsidP="003669B1"/>
    <w:p w14:paraId="3CB992D5" w14:textId="77777777" w:rsidR="000F3B16" w:rsidRDefault="000F3B16" w:rsidP="003669B1"/>
    <w:p w14:paraId="3B8D4F18" w14:textId="77777777" w:rsidR="000F3B16" w:rsidRDefault="000F3B16" w:rsidP="003669B1"/>
    <w:p w14:paraId="67844E29" w14:textId="77777777" w:rsidR="000F3B16" w:rsidRDefault="000F3B16" w:rsidP="003669B1"/>
    <w:p w14:paraId="6EACA33E" w14:textId="77777777" w:rsidR="000F3B16" w:rsidRDefault="000F3B16" w:rsidP="003669B1"/>
    <w:p w14:paraId="377CB5C4" w14:textId="77777777" w:rsidR="000F3B16" w:rsidRDefault="000F3B16" w:rsidP="003669B1"/>
    <w:p w14:paraId="6863EC53" w14:textId="77777777" w:rsidR="000F3B16" w:rsidRDefault="000F3B16" w:rsidP="003669B1"/>
    <w:p w14:paraId="0860BF7A" w14:textId="77777777" w:rsidR="000F3B16" w:rsidRDefault="000F3B16" w:rsidP="003669B1"/>
    <w:p w14:paraId="12007A44" w14:textId="77777777" w:rsidR="000F3B16" w:rsidRDefault="000F3B16" w:rsidP="003669B1"/>
    <w:p w14:paraId="5B3E24EB" w14:textId="77777777" w:rsidR="000F3B16" w:rsidRDefault="000F3B16" w:rsidP="003669B1"/>
    <w:p w14:paraId="009FE113" w14:textId="77777777" w:rsidR="000F3B16" w:rsidRDefault="000F3B16" w:rsidP="003669B1"/>
    <w:p w14:paraId="246D1D11" w14:textId="77777777" w:rsidR="000F3B16" w:rsidRDefault="000F3B16" w:rsidP="003669B1"/>
    <w:p w14:paraId="036F931C" w14:textId="77777777" w:rsidR="000F3B16" w:rsidRDefault="000F3B16" w:rsidP="003669B1"/>
    <w:p w14:paraId="7FFA4C10" w14:textId="726F84BE" w:rsidR="00AF6AA9" w:rsidRDefault="000F3B16" w:rsidP="003669B1">
      <w:r>
        <w:lastRenderedPageBreak/>
        <w:t>Chlorophyll-a</w:t>
      </w:r>
      <w:r w:rsidR="00C36CE9">
        <w:rPr>
          <w:noProof/>
        </w:rPr>
        <w:drawing>
          <wp:inline distT="0" distB="0" distL="0" distR="0" wp14:anchorId="3B751A45" wp14:editId="1C348892">
            <wp:extent cx="5943600" cy="3712845"/>
            <wp:effectExtent l="0" t="0" r="0" b="1905"/>
            <wp:docPr id="3472" name="Picture 347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2" name="aov plot_CHLa_site_27JUN2019.jpeg"/>
                    <pic:cNvPicPr/>
                  </pic:nvPicPr>
                  <pic:blipFill>
                    <a:blip r:embed="rId81">
                      <a:extLst>
                        <a:ext uri="{28A0092B-C50C-407E-A947-70E740481C1C}">
                          <a14:useLocalDpi xmlns:a14="http://schemas.microsoft.com/office/drawing/2010/main" val="0"/>
                        </a:ext>
                      </a:extLst>
                    </a:blip>
                    <a:stretch>
                      <a:fillRect/>
                    </a:stretch>
                  </pic:blipFill>
                  <pic:spPr>
                    <a:xfrm>
                      <a:off x="0" y="0"/>
                      <a:ext cx="5943600" cy="3712845"/>
                    </a:xfrm>
                    <a:prstGeom prst="rect">
                      <a:avLst/>
                    </a:prstGeom>
                  </pic:spPr>
                </pic:pic>
              </a:graphicData>
            </a:graphic>
          </wp:inline>
        </w:drawing>
      </w:r>
      <w:r w:rsidR="00C36CE9">
        <w:rPr>
          <w:noProof/>
        </w:rPr>
        <w:lastRenderedPageBreak/>
        <w:drawing>
          <wp:inline distT="0" distB="0" distL="0" distR="0" wp14:anchorId="1DE834EB" wp14:editId="2668194A">
            <wp:extent cx="5686425" cy="5057775"/>
            <wp:effectExtent l="0" t="0" r="9525" b="9525"/>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3" name="aov plot_CHLa_substa_27JUN2019.jpeg"/>
                    <pic:cNvPicPr/>
                  </pic:nvPicPr>
                  <pic:blipFill>
                    <a:blip r:embed="rId8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06CFC89A" wp14:editId="029EF3F8">
            <wp:extent cx="5686425" cy="5057775"/>
            <wp:effectExtent l="0" t="0" r="9525" b="9525"/>
            <wp:docPr id="3474" name="Picture 34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 name="aov plot_CHLa_sitetype_27JUN2019.jpeg"/>
                    <pic:cNvPicPr/>
                  </pic:nvPicPr>
                  <pic:blipFill>
                    <a:blip r:embed="rId83">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50791E4D" wp14:editId="27021A88">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5" name="aov plot_CHLa_month_27JUN2019.jpeg"/>
                    <pic:cNvPicPr/>
                  </pic:nvPicPr>
                  <pic:blipFill>
                    <a:blip r:embed="rId8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06209BB3" wp14:editId="7595B728">
            <wp:extent cx="5943600" cy="4855210"/>
            <wp:effectExtent l="0" t="0" r="0" b="2540"/>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6" name="aov plot_CHLa_substa by site_27JUN2019.jpeg"/>
                    <pic:cNvPicPr/>
                  </pic:nvPicPr>
                  <pic:blipFill>
                    <a:blip r:embed="rId85">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C36CE9">
        <w:rPr>
          <w:noProof/>
        </w:rPr>
        <w:lastRenderedPageBreak/>
        <w:drawing>
          <wp:inline distT="0" distB="0" distL="0" distR="0" wp14:anchorId="297F93B2" wp14:editId="3CC46F45">
            <wp:extent cx="5686425" cy="5057775"/>
            <wp:effectExtent l="0" t="0" r="9525" b="9525"/>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 name="aov plot_CHLa_substa by sitetype_27JUN2019.jpeg"/>
                    <pic:cNvPicPr/>
                  </pic:nvPicPr>
                  <pic:blipFill>
                    <a:blip r:embed="rId86">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3B445B3E" w14:textId="0BE638B2" w:rsidR="000F3B16" w:rsidRDefault="000F3B16" w:rsidP="003669B1"/>
    <w:p w14:paraId="1A19C987" w14:textId="6A54F0BE" w:rsidR="000F3B16" w:rsidRDefault="000F3B16" w:rsidP="003669B1"/>
    <w:p w14:paraId="57A4ABC6" w14:textId="635EA358" w:rsidR="000F3B16" w:rsidRDefault="000F3B16" w:rsidP="003669B1"/>
    <w:p w14:paraId="40AD4DB2" w14:textId="538A80A0" w:rsidR="000F3B16" w:rsidRDefault="000F3B16" w:rsidP="003669B1"/>
    <w:p w14:paraId="03756799" w14:textId="4A141A85" w:rsidR="000F3B16" w:rsidRDefault="000F3B16" w:rsidP="003669B1"/>
    <w:p w14:paraId="004A342A" w14:textId="39BFEC8D" w:rsidR="000F3B16" w:rsidRDefault="000F3B16" w:rsidP="003669B1"/>
    <w:p w14:paraId="12E2A708" w14:textId="1C2E9C8C" w:rsidR="000F3B16" w:rsidRDefault="000F3B16" w:rsidP="003669B1"/>
    <w:p w14:paraId="43387B01" w14:textId="68D3AE87" w:rsidR="000F3B16" w:rsidRDefault="000F3B16" w:rsidP="003669B1"/>
    <w:p w14:paraId="1BDB50BB" w14:textId="47B4C7B0" w:rsidR="000F3B16" w:rsidRDefault="000F3B16" w:rsidP="003669B1"/>
    <w:p w14:paraId="7D5D75CA" w14:textId="057CB1D5" w:rsidR="000F3B16" w:rsidRDefault="000F3B16" w:rsidP="003669B1"/>
    <w:p w14:paraId="1BBEFE24" w14:textId="77777777" w:rsidR="000F3B16" w:rsidRDefault="000F3B16" w:rsidP="003669B1"/>
    <w:p w14:paraId="70A80FED" w14:textId="5A453F86" w:rsidR="00C36CE9" w:rsidRDefault="000F3B16" w:rsidP="003669B1">
      <w:r w:rsidRPr="007E200E">
        <w:lastRenderedPageBreak/>
        <w:t>CHL- sonde</w:t>
      </w:r>
      <w:r w:rsidR="00C36CE9">
        <w:rPr>
          <w:noProof/>
        </w:rPr>
        <w:drawing>
          <wp:inline distT="0" distB="0" distL="0" distR="0" wp14:anchorId="6D31E13C" wp14:editId="13608452">
            <wp:extent cx="5943600" cy="3712845"/>
            <wp:effectExtent l="0" t="0" r="0" b="190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8" name="aov plot_chl sonde_site_27JUN2019.jpeg"/>
                    <pic:cNvPicPr/>
                  </pic:nvPicPr>
                  <pic:blipFill>
                    <a:blip r:embed="rId87">
                      <a:extLst>
                        <a:ext uri="{28A0092B-C50C-407E-A947-70E740481C1C}">
                          <a14:useLocalDpi xmlns:a14="http://schemas.microsoft.com/office/drawing/2010/main" val="0"/>
                        </a:ext>
                      </a:extLst>
                    </a:blip>
                    <a:stretch>
                      <a:fillRect/>
                    </a:stretch>
                  </pic:blipFill>
                  <pic:spPr>
                    <a:xfrm>
                      <a:off x="0" y="0"/>
                      <a:ext cx="5943600" cy="3712845"/>
                    </a:xfrm>
                    <a:prstGeom prst="rect">
                      <a:avLst/>
                    </a:prstGeom>
                  </pic:spPr>
                </pic:pic>
              </a:graphicData>
            </a:graphic>
          </wp:inline>
        </w:drawing>
      </w:r>
      <w:r w:rsidR="00C36CE9">
        <w:rPr>
          <w:noProof/>
        </w:rPr>
        <w:lastRenderedPageBreak/>
        <w:drawing>
          <wp:inline distT="0" distB="0" distL="0" distR="0" wp14:anchorId="4DD5E056" wp14:editId="78C100FF">
            <wp:extent cx="5686425" cy="5057775"/>
            <wp:effectExtent l="0" t="0" r="9525" b="9525"/>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9" name="aov plot_chl sonde_substa_27JUN2019.jpeg"/>
                    <pic:cNvPicPr/>
                  </pic:nvPicPr>
                  <pic:blipFill>
                    <a:blip r:embed="rId88">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76C8F14D" wp14:editId="1F503438">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 name="aov plot_chl sonde_sitetype_27JUN2019.jpeg"/>
                    <pic:cNvPicPr/>
                  </pic:nvPicPr>
                  <pic:blipFill>
                    <a:blip r:embed="rId89">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78F458D6" wp14:editId="62F00C4D">
            <wp:extent cx="5686425" cy="5057775"/>
            <wp:effectExtent l="0" t="0" r="9525" b="9525"/>
            <wp:docPr id="3482" name="Picture 34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2" name="aov plot_chl sonde_month_27JUN2019.jpeg"/>
                    <pic:cNvPicPr/>
                  </pic:nvPicPr>
                  <pic:blipFill>
                    <a:blip r:embed="rId90">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5B54D454" wp14:editId="715C4EB3">
            <wp:extent cx="5943600" cy="4855210"/>
            <wp:effectExtent l="0" t="0" r="0" b="2540"/>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 name="aov plot_chl sonde_substa by site_27JUN2019.jpeg"/>
                    <pic:cNvPicPr/>
                  </pic:nvPicPr>
                  <pic:blipFill>
                    <a:blip r:embed="rId91">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C36CE9">
        <w:rPr>
          <w:noProof/>
        </w:rPr>
        <w:lastRenderedPageBreak/>
        <w:drawing>
          <wp:inline distT="0" distB="0" distL="0" distR="0" wp14:anchorId="53AEC5DB" wp14:editId="1B668588">
            <wp:extent cx="5686425" cy="5057775"/>
            <wp:effectExtent l="0" t="0" r="9525" b="9525"/>
            <wp:docPr id="3484" name="Picture 34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4" name="aov plot_chl sonde_substa by sitetype_27JUN2019.jpeg"/>
                    <pic:cNvPicPr/>
                  </pic:nvPicPr>
                  <pic:blipFill>
                    <a:blip r:embed="rId9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34CBE7D3" w14:textId="77777777" w:rsidR="000F3B16" w:rsidRDefault="000F3B16" w:rsidP="003669B1"/>
    <w:p w14:paraId="6BCBBE28" w14:textId="77777777" w:rsidR="000F3B16" w:rsidRDefault="000F3B16" w:rsidP="003669B1"/>
    <w:p w14:paraId="11C26054" w14:textId="77777777" w:rsidR="000F3B16" w:rsidRDefault="000F3B16" w:rsidP="003669B1"/>
    <w:p w14:paraId="463483C5" w14:textId="77777777" w:rsidR="000F3B16" w:rsidRDefault="000F3B16" w:rsidP="003669B1"/>
    <w:p w14:paraId="622B60DE" w14:textId="77777777" w:rsidR="000F3B16" w:rsidRDefault="000F3B16" w:rsidP="003669B1"/>
    <w:p w14:paraId="11A3E0A6" w14:textId="77777777" w:rsidR="000F3B16" w:rsidRDefault="000F3B16" w:rsidP="003669B1"/>
    <w:p w14:paraId="02380B20" w14:textId="77777777" w:rsidR="000F3B16" w:rsidRDefault="000F3B16" w:rsidP="003669B1"/>
    <w:p w14:paraId="5B6E483D" w14:textId="77777777" w:rsidR="000F3B16" w:rsidRDefault="000F3B16" w:rsidP="003669B1"/>
    <w:p w14:paraId="273C88F8" w14:textId="77777777" w:rsidR="000F3B16" w:rsidRDefault="000F3B16" w:rsidP="003669B1"/>
    <w:p w14:paraId="5D247F5E" w14:textId="77777777" w:rsidR="000F3B16" w:rsidRDefault="000F3B16" w:rsidP="003669B1"/>
    <w:p w14:paraId="4C7DB06E" w14:textId="77777777" w:rsidR="000F3B16" w:rsidRDefault="000F3B16" w:rsidP="003669B1"/>
    <w:p w14:paraId="4E645A91" w14:textId="0F6DBFED" w:rsidR="00C36CE9" w:rsidRDefault="000F3B16" w:rsidP="003669B1">
      <w:r w:rsidRPr="007E200E">
        <w:lastRenderedPageBreak/>
        <w:t>Dissolved Ammonia</w:t>
      </w:r>
      <w:r w:rsidR="00C36CE9">
        <w:rPr>
          <w:noProof/>
        </w:rPr>
        <w:drawing>
          <wp:inline distT="0" distB="0" distL="0" distR="0" wp14:anchorId="0DE0DF5C" wp14:editId="641C7E0E">
            <wp:extent cx="5943600" cy="3506470"/>
            <wp:effectExtent l="0" t="0" r="0" b="0"/>
            <wp:docPr id="3485" name="Picture 34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 name="aov plot_dis ammonia_site_27JUN2019.jpeg"/>
                    <pic:cNvPicPr/>
                  </pic:nvPicPr>
                  <pic:blipFill>
                    <a:blip r:embed="rId93">
                      <a:extLst>
                        <a:ext uri="{28A0092B-C50C-407E-A947-70E740481C1C}">
                          <a14:useLocalDpi xmlns:a14="http://schemas.microsoft.com/office/drawing/2010/main" val="0"/>
                        </a:ext>
                      </a:extLst>
                    </a:blip>
                    <a:stretch>
                      <a:fillRect/>
                    </a:stretch>
                  </pic:blipFill>
                  <pic:spPr>
                    <a:xfrm>
                      <a:off x="0" y="0"/>
                      <a:ext cx="5943600" cy="3506470"/>
                    </a:xfrm>
                    <a:prstGeom prst="rect">
                      <a:avLst/>
                    </a:prstGeom>
                  </pic:spPr>
                </pic:pic>
              </a:graphicData>
            </a:graphic>
          </wp:inline>
        </w:drawing>
      </w:r>
      <w:r w:rsidR="00C36CE9">
        <w:rPr>
          <w:noProof/>
        </w:rPr>
        <w:lastRenderedPageBreak/>
        <w:drawing>
          <wp:inline distT="0" distB="0" distL="0" distR="0" wp14:anchorId="27D97756" wp14:editId="341CC836">
            <wp:extent cx="5686425" cy="5057775"/>
            <wp:effectExtent l="0" t="0" r="9525" b="9525"/>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aov plot_dis ammonia_substa_27JUN2019.jpeg"/>
                    <pic:cNvPicPr/>
                  </pic:nvPicPr>
                  <pic:blipFill>
                    <a:blip r:embed="rId9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5AE22DAE" wp14:editId="4F399363">
            <wp:extent cx="5686425" cy="5057775"/>
            <wp:effectExtent l="0" t="0" r="9525" b="9525"/>
            <wp:docPr id="3487" name="Picture 34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7" name="aov plot_dis ammonia_sitetype_27JUN2019.jpeg"/>
                    <pic:cNvPicPr/>
                  </pic:nvPicPr>
                  <pic:blipFill>
                    <a:blip r:embed="rId95">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765915B0" wp14:editId="6ED819A6">
            <wp:extent cx="5686425" cy="5057775"/>
            <wp:effectExtent l="0" t="0" r="9525" b="9525"/>
            <wp:docPr id="1073741888" name="Picture 107374188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8" name="aov plot_dis ammonia_month_27JUN2019.jpeg"/>
                    <pic:cNvPicPr/>
                  </pic:nvPicPr>
                  <pic:blipFill>
                    <a:blip r:embed="rId96">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5A2B36CB" wp14:editId="735CE997">
            <wp:extent cx="5943600" cy="3945255"/>
            <wp:effectExtent l="0" t="0" r="0" b="0"/>
            <wp:docPr id="1073741889" name="Picture 107374188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9" name="aov plot_dis ammonia_substa by site_27JUN2019.jpeg"/>
                    <pic:cNvPicPr/>
                  </pic:nvPicPr>
                  <pic:blipFill>
                    <a:blip r:embed="rId97">
                      <a:extLst>
                        <a:ext uri="{28A0092B-C50C-407E-A947-70E740481C1C}">
                          <a14:useLocalDpi xmlns:a14="http://schemas.microsoft.com/office/drawing/2010/main" val="0"/>
                        </a:ext>
                      </a:extLst>
                    </a:blip>
                    <a:stretch>
                      <a:fillRect/>
                    </a:stretch>
                  </pic:blipFill>
                  <pic:spPr>
                    <a:xfrm>
                      <a:off x="0" y="0"/>
                      <a:ext cx="5943600" cy="3945255"/>
                    </a:xfrm>
                    <a:prstGeom prst="rect">
                      <a:avLst/>
                    </a:prstGeom>
                  </pic:spPr>
                </pic:pic>
              </a:graphicData>
            </a:graphic>
          </wp:inline>
        </w:drawing>
      </w:r>
      <w:r w:rsidR="00C36CE9">
        <w:rPr>
          <w:noProof/>
        </w:rPr>
        <w:lastRenderedPageBreak/>
        <w:drawing>
          <wp:inline distT="0" distB="0" distL="0" distR="0" wp14:anchorId="60CBEB41" wp14:editId="473C45EF">
            <wp:extent cx="5686425" cy="5238750"/>
            <wp:effectExtent l="0" t="0" r="9525" b="0"/>
            <wp:docPr id="1073741890" name="Picture 107374189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0" name="aov plot_dis ammonia_substa by sitetype_27JUN2019.jpeg"/>
                    <pic:cNvPicPr/>
                  </pic:nvPicPr>
                  <pic:blipFill>
                    <a:blip r:embed="rId98">
                      <a:extLst>
                        <a:ext uri="{28A0092B-C50C-407E-A947-70E740481C1C}">
                          <a14:useLocalDpi xmlns:a14="http://schemas.microsoft.com/office/drawing/2010/main" val="0"/>
                        </a:ext>
                      </a:extLst>
                    </a:blip>
                    <a:stretch>
                      <a:fillRect/>
                    </a:stretch>
                  </pic:blipFill>
                  <pic:spPr>
                    <a:xfrm>
                      <a:off x="0" y="0"/>
                      <a:ext cx="5686425" cy="5238750"/>
                    </a:xfrm>
                    <a:prstGeom prst="rect">
                      <a:avLst/>
                    </a:prstGeom>
                  </pic:spPr>
                </pic:pic>
              </a:graphicData>
            </a:graphic>
          </wp:inline>
        </w:drawing>
      </w:r>
    </w:p>
    <w:p w14:paraId="6B0AD6BA" w14:textId="77777777" w:rsidR="000F3B16" w:rsidRDefault="000F3B16" w:rsidP="003669B1">
      <w:pPr>
        <w:rPr>
          <w:u w:val="single"/>
        </w:rPr>
      </w:pPr>
    </w:p>
    <w:p w14:paraId="3D44C1C8" w14:textId="77CD1D80" w:rsidR="000F3B16" w:rsidRDefault="000F3B16" w:rsidP="003669B1">
      <w:pPr>
        <w:rPr>
          <w:u w:val="single"/>
        </w:rPr>
      </w:pPr>
    </w:p>
    <w:p w14:paraId="12F1A63F" w14:textId="5B838458" w:rsidR="000F3B16" w:rsidRDefault="000F3B16" w:rsidP="003669B1">
      <w:pPr>
        <w:rPr>
          <w:u w:val="single"/>
        </w:rPr>
      </w:pPr>
    </w:p>
    <w:p w14:paraId="5F790C6B" w14:textId="41DE46A7" w:rsidR="000F3B16" w:rsidRDefault="000F3B16" w:rsidP="003669B1">
      <w:pPr>
        <w:rPr>
          <w:u w:val="single"/>
        </w:rPr>
      </w:pPr>
    </w:p>
    <w:p w14:paraId="07495016" w14:textId="2292002F" w:rsidR="000F3B16" w:rsidRDefault="000F3B16" w:rsidP="003669B1">
      <w:pPr>
        <w:rPr>
          <w:u w:val="single"/>
        </w:rPr>
      </w:pPr>
    </w:p>
    <w:p w14:paraId="561DDAA6" w14:textId="5259E866" w:rsidR="000F3B16" w:rsidRDefault="000F3B16" w:rsidP="003669B1">
      <w:pPr>
        <w:rPr>
          <w:u w:val="single"/>
        </w:rPr>
      </w:pPr>
    </w:p>
    <w:p w14:paraId="5E355F94" w14:textId="40A09864" w:rsidR="000F3B16" w:rsidRDefault="000F3B16" w:rsidP="003669B1">
      <w:pPr>
        <w:rPr>
          <w:u w:val="single"/>
        </w:rPr>
      </w:pPr>
    </w:p>
    <w:p w14:paraId="6C03162F" w14:textId="4D76EB74" w:rsidR="000F3B16" w:rsidRDefault="000F3B16" w:rsidP="003669B1">
      <w:pPr>
        <w:rPr>
          <w:u w:val="single"/>
        </w:rPr>
      </w:pPr>
    </w:p>
    <w:p w14:paraId="6633AE02" w14:textId="77777777" w:rsidR="000F3B16" w:rsidRDefault="000F3B16" w:rsidP="003669B1">
      <w:pPr>
        <w:rPr>
          <w:u w:val="single"/>
        </w:rPr>
      </w:pPr>
    </w:p>
    <w:p w14:paraId="303059DF" w14:textId="4C83CFF1" w:rsidR="000F3B16" w:rsidRDefault="000F3B16" w:rsidP="003669B1">
      <w:pPr>
        <w:rPr>
          <w:u w:val="single"/>
        </w:rPr>
      </w:pPr>
      <w:r w:rsidRPr="007E200E">
        <w:rPr>
          <w:u w:val="single"/>
        </w:rPr>
        <w:t>Dissolved organic Nitrogen</w:t>
      </w:r>
    </w:p>
    <w:p w14:paraId="46D07C9A" w14:textId="77777777" w:rsidR="000F3B16" w:rsidRDefault="000F3B16" w:rsidP="003669B1">
      <w:pPr>
        <w:rPr>
          <w:u w:val="single"/>
        </w:rPr>
      </w:pPr>
    </w:p>
    <w:p w14:paraId="1BB54D0E" w14:textId="6CDBEE01" w:rsidR="00C36CE9" w:rsidRDefault="000F3B16" w:rsidP="003669B1">
      <w:pPr>
        <w:rPr>
          <w:u w:val="single"/>
        </w:rPr>
      </w:pPr>
      <w:r w:rsidRPr="007E200E">
        <w:rPr>
          <w:u w:val="single"/>
        </w:rPr>
        <w:t>Dissolved Nitrate + Nitrite</w:t>
      </w:r>
      <w:r w:rsidR="00C36CE9">
        <w:rPr>
          <w:noProof/>
        </w:rPr>
        <w:drawing>
          <wp:inline distT="0" distB="0" distL="0" distR="0" wp14:anchorId="28B556B5" wp14:editId="79105524">
            <wp:extent cx="5943600" cy="4208145"/>
            <wp:effectExtent l="0" t="0" r="0" b="1905"/>
            <wp:docPr id="1073741891" name="Picture 107374189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1" name="aov plot_nitrates-nitrites_site_27JUN2019.jpeg"/>
                    <pic:cNvPicPr/>
                  </pic:nvPicPr>
                  <pic:blipFill>
                    <a:blip r:embed="rId99">
                      <a:extLst>
                        <a:ext uri="{28A0092B-C50C-407E-A947-70E740481C1C}">
                          <a14:useLocalDpi xmlns:a14="http://schemas.microsoft.com/office/drawing/2010/main" val="0"/>
                        </a:ext>
                      </a:extLst>
                    </a:blip>
                    <a:stretch>
                      <a:fillRect/>
                    </a:stretch>
                  </pic:blipFill>
                  <pic:spPr>
                    <a:xfrm>
                      <a:off x="0" y="0"/>
                      <a:ext cx="5943600" cy="4208145"/>
                    </a:xfrm>
                    <a:prstGeom prst="rect">
                      <a:avLst/>
                    </a:prstGeom>
                  </pic:spPr>
                </pic:pic>
              </a:graphicData>
            </a:graphic>
          </wp:inline>
        </w:drawing>
      </w:r>
      <w:r w:rsidR="00C36CE9">
        <w:rPr>
          <w:noProof/>
        </w:rPr>
        <w:lastRenderedPageBreak/>
        <w:drawing>
          <wp:inline distT="0" distB="0" distL="0" distR="0" wp14:anchorId="2362498A" wp14:editId="029F35A7">
            <wp:extent cx="5686425" cy="5057775"/>
            <wp:effectExtent l="0" t="0" r="9525" b="9525"/>
            <wp:docPr id="1073741892" name="Picture 10737418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2" name="aov plot_nitrates-nitrites_substa_27JUN2019.jpeg"/>
                    <pic:cNvPicPr/>
                  </pic:nvPicPr>
                  <pic:blipFill>
                    <a:blip r:embed="rId100">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58195BF4" wp14:editId="30D9E69D">
            <wp:extent cx="5686425" cy="5057775"/>
            <wp:effectExtent l="0" t="0" r="9525" b="9525"/>
            <wp:docPr id="1073741893" name="Picture 107374189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3" name="aov plot_nitrates-nitrites_sitetype_27JUN2019.jpeg"/>
                    <pic:cNvPicPr/>
                  </pic:nvPicPr>
                  <pic:blipFill>
                    <a:blip r:embed="rId101">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023D7D62" wp14:editId="3270EF8D">
            <wp:extent cx="5686425" cy="5057775"/>
            <wp:effectExtent l="0" t="0" r="9525" b="9525"/>
            <wp:docPr id="1073741894" name="Picture 107374189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4" name="aov plot_nitrates-nitrites_month_27JUN2019.jpeg"/>
                    <pic:cNvPicPr/>
                  </pic:nvPicPr>
                  <pic:blipFill>
                    <a:blip r:embed="rId10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302BB624" wp14:editId="4DE7AC10">
            <wp:extent cx="5943600" cy="4855210"/>
            <wp:effectExtent l="0" t="0" r="0" b="2540"/>
            <wp:docPr id="1073741895" name="Picture 10737418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5" name="aov plot_nitrates-nitrites_substa by site_27JUN2019.jpeg"/>
                    <pic:cNvPicPr/>
                  </pic:nvPicPr>
                  <pic:blipFill>
                    <a:blip r:embed="rId103">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C36CE9">
        <w:rPr>
          <w:noProof/>
        </w:rPr>
        <w:lastRenderedPageBreak/>
        <w:drawing>
          <wp:inline distT="0" distB="0" distL="0" distR="0" wp14:anchorId="623ADD7A" wp14:editId="20B71CFF">
            <wp:extent cx="5686425" cy="5057775"/>
            <wp:effectExtent l="0" t="0" r="9525" b="9525"/>
            <wp:docPr id="1073741896" name="Picture 10737418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6" name="aov plot_nitrates-nitrites_substa by sitetype_27JUN2019.jpeg"/>
                    <pic:cNvPicPr/>
                  </pic:nvPicPr>
                  <pic:blipFill>
                    <a:blip r:embed="rId10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4153555B" w14:textId="77777777" w:rsidR="000F3B16" w:rsidRDefault="000F3B16" w:rsidP="003669B1">
      <w:pPr>
        <w:rPr>
          <w:u w:val="single"/>
        </w:rPr>
      </w:pPr>
    </w:p>
    <w:p w14:paraId="1C14C15C" w14:textId="77777777" w:rsidR="000F3B16" w:rsidRDefault="000F3B16" w:rsidP="003669B1">
      <w:pPr>
        <w:rPr>
          <w:u w:val="single"/>
        </w:rPr>
      </w:pPr>
    </w:p>
    <w:p w14:paraId="4332195E" w14:textId="77777777" w:rsidR="000F3B16" w:rsidRDefault="000F3B16" w:rsidP="003669B1">
      <w:pPr>
        <w:rPr>
          <w:u w:val="single"/>
        </w:rPr>
      </w:pPr>
    </w:p>
    <w:p w14:paraId="5B6536E1" w14:textId="77777777" w:rsidR="000F3B16" w:rsidRDefault="000F3B16" w:rsidP="003669B1">
      <w:pPr>
        <w:rPr>
          <w:u w:val="single"/>
        </w:rPr>
      </w:pPr>
    </w:p>
    <w:p w14:paraId="2CA0B324" w14:textId="77777777" w:rsidR="000F3B16" w:rsidRDefault="000F3B16" w:rsidP="003669B1">
      <w:pPr>
        <w:rPr>
          <w:u w:val="single"/>
        </w:rPr>
      </w:pPr>
    </w:p>
    <w:p w14:paraId="614C9A8F" w14:textId="77777777" w:rsidR="000F3B16" w:rsidRDefault="000F3B16" w:rsidP="003669B1">
      <w:pPr>
        <w:rPr>
          <w:u w:val="single"/>
        </w:rPr>
      </w:pPr>
    </w:p>
    <w:p w14:paraId="6866F060" w14:textId="77777777" w:rsidR="000F3B16" w:rsidRDefault="000F3B16" w:rsidP="003669B1">
      <w:pPr>
        <w:rPr>
          <w:u w:val="single"/>
        </w:rPr>
      </w:pPr>
    </w:p>
    <w:p w14:paraId="0CB737F1" w14:textId="77777777" w:rsidR="000F3B16" w:rsidRDefault="000F3B16" w:rsidP="003669B1">
      <w:pPr>
        <w:rPr>
          <w:u w:val="single"/>
        </w:rPr>
      </w:pPr>
    </w:p>
    <w:p w14:paraId="0333BAFF" w14:textId="77777777" w:rsidR="000F3B16" w:rsidRDefault="000F3B16" w:rsidP="003669B1">
      <w:pPr>
        <w:rPr>
          <w:u w:val="single"/>
        </w:rPr>
      </w:pPr>
    </w:p>
    <w:p w14:paraId="031ECE87" w14:textId="77777777" w:rsidR="000F3B16" w:rsidRDefault="000F3B16" w:rsidP="003669B1">
      <w:pPr>
        <w:rPr>
          <w:u w:val="single"/>
        </w:rPr>
      </w:pPr>
    </w:p>
    <w:p w14:paraId="3B74C238" w14:textId="77777777" w:rsidR="000F3B16" w:rsidRDefault="000F3B16" w:rsidP="003669B1">
      <w:pPr>
        <w:rPr>
          <w:u w:val="single"/>
        </w:rPr>
      </w:pPr>
    </w:p>
    <w:p w14:paraId="5357B32F" w14:textId="415DFEAD" w:rsidR="00C36CE9" w:rsidRDefault="000F3B16" w:rsidP="003669B1">
      <w:pPr>
        <w:rPr>
          <w:u w:val="single"/>
        </w:rPr>
      </w:pPr>
      <w:r w:rsidRPr="007E200E">
        <w:rPr>
          <w:u w:val="single"/>
        </w:rPr>
        <w:lastRenderedPageBreak/>
        <w:t>Dissolved organic Nitrogen</w:t>
      </w:r>
      <w:r w:rsidR="00C36CE9">
        <w:rPr>
          <w:noProof/>
        </w:rPr>
        <w:drawing>
          <wp:inline distT="0" distB="0" distL="0" distR="0" wp14:anchorId="4A2E6FA4" wp14:editId="33750698">
            <wp:extent cx="5943600" cy="3712845"/>
            <wp:effectExtent l="0" t="0" r="0" b="1905"/>
            <wp:docPr id="1073741897" name="Picture 10737418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7" name="aov plot_DON_site_27JUN2019.jpeg"/>
                    <pic:cNvPicPr/>
                  </pic:nvPicPr>
                  <pic:blipFill>
                    <a:blip r:embed="rId105">
                      <a:extLst>
                        <a:ext uri="{28A0092B-C50C-407E-A947-70E740481C1C}">
                          <a14:useLocalDpi xmlns:a14="http://schemas.microsoft.com/office/drawing/2010/main" val="0"/>
                        </a:ext>
                      </a:extLst>
                    </a:blip>
                    <a:stretch>
                      <a:fillRect/>
                    </a:stretch>
                  </pic:blipFill>
                  <pic:spPr>
                    <a:xfrm>
                      <a:off x="0" y="0"/>
                      <a:ext cx="5943600" cy="3712845"/>
                    </a:xfrm>
                    <a:prstGeom prst="rect">
                      <a:avLst/>
                    </a:prstGeom>
                  </pic:spPr>
                </pic:pic>
              </a:graphicData>
            </a:graphic>
          </wp:inline>
        </w:drawing>
      </w:r>
      <w:r w:rsidR="00C36CE9">
        <w:rPr>
          <w:noProof/>
        </w:rPr>
        <w:lastRenderedPageBreak/>
        <w:drawing>
          <wp:inline distT="0" distB="0" distL="0" distR="0" wp14:anchorId="385582DB" wp14:editId="2B8ABF8D">
            <wp:extent cx="5686425" cy="5057775"/>
            <wp:effectExtent l="0" t="0" r="9525" b="9525"/>
            <wp:docPr id="1073741898" name="Picture 10737418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aov plot_DON_substa_27JUN2019.jpeg"/>
                    <pic:cNvPicPr/>
                  </pic:nvPicPr>
                  <pic:blipFill>
                    <a:blip r:embed="rId106">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0E12F930" wp14:editId="04E33EE5">
            <wp:extent cx="5686425" cy="5057775"/>
            <wp:effectExtent l="0" t="0" r="9525" b="9525"/>
            <wp:docPr id="1073741900" name="Picture 10737419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0" name="aov plot_DON_sitetype_27JUN2019.jpeg"/>
                    <pic:cNvPicPr/>
                  </pic:nvPicPr>
                  <pic:blipFill>
                    <a:blip r:embed="rId107">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0E5928BC" wp14:editId="1CF09349">
            <wp:extent cx="5686425" cy="5057775"/>
            <wp:effectExtent l="0" t="0" r="9525" b="9525"/>
            <wp:docPr id="1073741902" name="Picture 107374190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2" name="aov plot_DON_month_27JUN2019.jpeg"/>
                    <pic:cNvPicPr/>
                  </pic:nvPicPr>
                  <pic:blipFill>
                    <a:blip r:embed="rId108">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C36CE9">
        <w:rPr>
          <w:noProof/>
        </w:rPr>
        <w:lastRenderedPageBreak/>
        <w:drawing>
          <wp:inline distT="0" distB="0" distL="0" distR="0" wp14:anchorId="296C95EA" wp14:editId="7B483D8F">
            <wp:extent cx="5943600" cy="4855210"/>
            <wp:effectExtent l="0" t="0" r="0" b="2540"/>
            <wp:docPr id="1073741903" name="Picture 107374190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3" name="aov plot_DON_substa by site_27JUN2019.jpeg"/>
                    <pic:cNvPicPr/>
                  </pic:nvPicPr>
                  <pic:blipFill>
                    <a:blip r:embed="rId109">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C36CE9">
        <w:rPr>
          <w:noProof/>
        </w:rPr>
        <w:lastRenderedPageBreak/>
        <w:drawing>
          <wp:inline distT="0" distB="0" distL="0" distR="0" wp14:anchorId="0E0FA8E1" wp14:editId="70E96456">
            <wp:extent cx="5686425" cy="5057775"/>
            <wp:effectExtent l="0" t="0" r="9525" b="9525"/>
            <wp:docPr id="1073741904" name="Picture 107374190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4" name="aov plot_DON_substa by sitetype_27JUN2019.jpeg"/>
                    <pic:cNvPicPr/>
                  </pic:nvPicPr>
                  <pic:blipFill>
                    <a:blip r:embed="rId110">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2F1C14FE" w14:textId="77777777" w:rsidR="000F3B16" w:rsidRDefault="000F3B16" w:rsidP="003669B1">
      <w:pPr>
        <w:rPr>
          <w:u w:val="single"/>
        </w:rPr>
      </w:pPr>
    </w:p>
    <w:p w14:paraId="2F863B6C" w14:textId="77777777" w:rsidR="000F3B16" w:rsidRDefault="000F3B16" w:rsidP="003669B1">
      <w:pPr>
        <w:rPr>
          <w:u w:val="single"/>
        </w:rPr>
      </w:pPr>
    </w:p>
    <w:p w14:paraId="32F961AC" w14:textId="77777777" w:rsidR="000F3B16" w:rsidRDefault="000F3B16" w:rsidP="003669B1">
      <w:pPr>
        <w:rPr>
          <w:u w:val="single"/>
        </w:rPr>
      </w:pPr>
    </w:p>
    <w:p w14:paraId="30E79D64" w14:textId="77777777" w:rsidR="000F3B16" w:rsidRDefault="000F3B16" w:rsidP="003669B1">
      <w:pPr>
        <w:rPr>
          <w:u w:val="single"/>
        </w:rPr>
      </w:pPr>
    </w:p>
    <w:p w14:paraId="1DA8E6F1" w14:textId="77777777" w:rsidR="000F3B16" w:rsidRDefault="000F3B16" w:rsidP="003669B1">
      <w:pPr>
        <w:rPr>
          <w:u w:val="single"/>
        </w:rPr>
      </w:pPr>
    </w:p>
    <w:p w14:paraId="533F9E6D" w14:textId="77777777" w:rsidR="000F3B16" w:rsidRDefault="000F3B16" w:rsidP="003669B1">
      <w:pPr>
        <w:rPr>
          <w:u w:val="single"/>
        </w:rPr>
      </w:pPr>
    </w:p>
    <w:p w14:paraId="00D4B528" w14:textId="77777777" w:rsidR="000F3B16" w:rsidRDefault="000F3B16" w:rsidP="003669B1">
      <w:pPr>
        <w:rPr>
          <w:u w:val="single"/>
        </w:rPr>
      </w:pPr>
    </w:p>
    <w:p w14:paraId="71EFB085" w14:textId="77777777" w:rsidR="000F3B16" w:rsidRDefault="000F3B16" w:rsidP="003669B1">
      <w:pPr>
        <w:rPr>
          <w:u w:val="single"/>
        </w:rPr>
      </w:pPr>
    </w:p>
    <w:p w14:paraId="10D4C55D" w14:textId="77777777" w:rsidR="000F3B16" w:rsidRDefault="000F3B16" w:rsidP="003669B1">
      <w:pPr>
        <w:rPr>
          <w:u w:val="single"/>
        </w:rPr>
      </w:pPr>
    </w:p>
    <w:p w14:paraId="306A1505" w14:textId="77777777" w:rsidR="000F3B16" w:rsidRDefault="000F3B16" w:rsidP="003669B1">
      <w:pPr>
        <w:rPr>
          <w:u w:val="single"/>
        </w:rPr>
      </w:pPr>
    </w:p>
    <w:p w14:paraId="72C63A24" w14:textId="77777777" w:rsidR="000F3B16" w:rsidRDefault="000F3B16" w:rsidP="003669B1">
      <w:pPr>
        <w:rPr>
          <w:u w:val="single"/>
        </w:rPr>
      </w:pPr>
    </w:p>
    <w:p w14:paraId="61D47D83" w14:textId="31646392" w:rsidR="000C71E8" w:rsidRDefault="000F3B16" w:rsidP="003669B1">
      <w:pPr>
        <w:rPr>
          <w:u w:val="single"/>
        </w:rPr>
      </w:pPr>
      <w:r w:rsidRPr="007E200E">
        <w:rPr>
          <w:u w:val="single"/>
        </w:rPr>
        <w:lastRenderedPageBreak/>
        <w:t>Dissolved ortho-phosphate</w:t>
      </w:r>
      <w:r w:rsidR="000C71E8">
        <w:rPr>
          <w:noProof/>
        </w:rPr>
        <w:drawing>
          <wp:inline distT="0" distB="0" distL="0" distR="0" wp14:anchorId="192E7064" wp14:editId="18894F8B">
            <wp:extent cx="5943600" cy="3712845"/>
            <wp:effectExtent l="0" t="0" r="0" b="1905"/>
            <wp:docPr id="1073741905" name="Picture 107374190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5" name="aov plot_DOP_site_27JUN2019.jpeg"/>
                    <pic:cNvPicPr/>
                  </pic:nvPicPr>
                  <pic:blipFill>
                    <a:blip r:embed="rId111">
                      <a:extLst>
                        <a:ext uri="{28A0092B-C50C-407E-A947-70E740481C1C}">
                          <a14:useLocalDpi xmlns:a14="http://schemas.microsoft.com/office/drawing/2010/main" val="0"/>
                        </a:ext>
                      </a:extLst>
                    </a:blip>
                    <a:stretch>
                      <a:fillRect/>
                    </a:stretch>
                  </pic:blipFill>
                  <pic:spPr>
                    <a:xfrm>
                      <a:off x="0" y="0"/>
                      <a:ext cx="5943600" cy="3712845"/>
                    </a:xfrm>
                    <a:prstGeom prst="rect">
                      <a:avLst/>
                    </a:prstGeom>
                  </pic:spPr>
                </pic:pic>
              </a:graphicData>
            </a:graphic>
          </wp:inline>
        </w:drawing>
      </w:r>
      <w:r w:rsidR="000C71E8">
        <w:rPr>
          <w:noProof/>
        </w:rPr>
        <w:lastRenderedPageBreak/>
        <w:drawing>
          <wp:inline distT="0" distB="0" distL="0" distR="0" wp14:anchorId="31E4924B" wp14:editId="66BD4349">
            <wp:extent cx="5686425" cy="5057775"/>
            <wp:effectExtent l="0" t="0" r="9525" b="9525"/>
            <wp:docPr id="1073741906" name="Picture 1073741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6" name="aov plot_DOP_substa_27JUN2019.jpeg"/>
                    <pic:cNvPicPr/>
                  </pic:nvPicPr>
                  <pic:blipFill>
                    <a:blip r:embed="rId11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6A697172" wp14:editId="05CB45C7">
            <wp:extent cx="5686425" cy="5057775"/>
            <wp:effectExtent l="0" t="0" r="9525" b="9525"/>
            <wp:docPr id="1073741907" name="Picture 10737419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7" name="aov plot_DOP_sitetype_27JUN2019.jpeg"/>
                    <pic:cNvPicPr/>
                  </pic:nvPicPr>
                  <pic:blipFill>
                    <a:blip r:embed="rId113">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75E4F96E" wp14:editId="6240993D">
            <wp:extent cx="5686425" cy="5057775"/>
            <wp:effectExtent l="0" t="0" r="9525" b="9525"/>
            <wp:docPr id="1073741908" name="Picture 107374190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8" name="aov plot_DOP_month_27JUN2019.jpeg"/>
                    <pic:cNvPicPr/>
                  </pic:nvPicPr>
                  <pic:blipFill>
                    <a:blip r:embed="rId11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3D25FE54" wp14:editId="36E904F1">
            <wp:extent cx="5943600" cy="4855210"/>
            <wp:effectExtent l="0" t="0" r="0" b="2540"/>
            <wp:docPr id="1073741909" name="Picture 107374190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aov plot_DOP_substa by site_27JUN2019.jpeg"/>
                    <pic:cNvPicPr/>
                  </pic:nvPicPr>
                  <pic:blipFill>
                    <a:blip r:embed="rId115">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0C71E8">
        <w:rPr>
          <w:noProof/>
        </w:rPr>
        <w:lastRenderedPageBreak/>
        <w:drawing>
          <wp:inline distT="0" distB="0" distL="0" distR="0" wp14:anchorId="2C648FD8" wp14:editId="0BBC2681">
            <wp:extent cx="5686425" cy="5057775"/>
            <wp:effectExtent l="0" t="0" r="9525" b="9525"/>
            <wp:docPr id="1073741910" name="Picture 10737419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aov plot_DOP_substa by sitetype_27JUN2019.jpeg"/>
                    <pic:cNvPicPr/>
                  </pic:nvPicPr>
                  <pic:blipFill>
                    <a:blip r:embed="rId116">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734CB133" w14:textId="6036F793" w:rsidR="000F3B16" w:rsidRDefault="000F3B16" w:rsidP="003669B1">
      <w:pPr>
        <w:rPr>
          <w:u w:val="single"/>
        </w:rPr>
      </w:pPr>
    </w:p>
    <w:p w14:paraId="37C49A98" w14:textId="27A24D33" w:rsidR="000F3B16" w:rsidRDefault="000F3B16" w:rsidP="003669B1">
      <w:pPr>
        <w:rPr>
          <w:u w:val="single"/>
        </w:rPr>
      </w:pPr>
    </w:p>
    <w:p w14:paraId="1878628A" w14:textId="5D6906C5" w:rsidR="000F3B16" w:rsidRDefault="000F3B16" w:rsidP="003669B1">
      <w:pPr>
        <w:rPr>
          <w:u w:val="single"/>
        </w:rPr>
      </w:pPr>
    </w:p>
    <w:p w14:paraId="2135AE14" w14:textId="2363E812" w:rsidR="000F3B16" w:rsidRDefault="000F3B16" w:rsidP="003669B1">
      <w:pPr>
        <w:rPr>
          <w:u w:val="single"/>
        </w:rPr>
      </w:pPr>
    </w:p>
    <w:p w14:paraId="4ACAB3DC" w14:textId="5D62D709" w:rsidR="000F3B16" w:rsidRDefault="000F3B16" w:rsidP="003669B1">
      <w:pPr>
        <w:rPr>
          <w:u w:val="single"/>
        </w:rPr>
      </w:pPr>
    </w:p>
    <w:p w14:paraId="33E0657D" w14:textId="42A2317F" w:rsidR="000F3B16" w:rsidRDefault="000F3B16" w:rsidP="003669B1">
      <w:pPr>
        <w:rPr>
          <w:u w:val="single"/>
        </w:rPr>
      </w:pPr>
    </w:p>
    <w:p w14:paraId="63519ABE" w14:textId="4CAA6169" w:rsidR="000F3B16" w:rsidRDefault="000F3B16" w:rsidP="003669B1">
      <w:pPr>
        <w:rPr>
          <w:u w:val="single"/>
        </w:rPr>
      </w:pPr>
    </w:p>
    <w:p w14:paraId="3F67D2AF" w14:textId="0D0A5FBD" w:rsidR="000F3B16" w:rsidRDefault="000F3B16" w:rsidP="003669B1">
      <w:pPr>
        <w:rPr>
          <w:u w:val="single"/>
        </w:rPr>
      </w:pPr>
    </w:p>
    <w:p w14:paraId="6207992B" w14:textId="588BF9B6" w:rsidR="000F3B16" w:rsidRDefault="000F3B16" w:rsidP="003669B1">
      <w:pPr>
        <w:rPr>
          <w:u w:val="single"/>
        </w:rPr>
      </w:pPr>
    </w:p>
    <w:p w14:paraId="0CF794F6" w14:textId="111A4CAE" w:rsidR="000F3B16" w:rsidRDefault="000F3B16" w:rsidP="003669B1">
      <w:pPr>
        <w:rPr>
          <w:u w:val="single"/>
        </w:rPr>
      </w:pPr>
    </w:p>
    <w:p w14:paraId="38FC623D" w14:textId="77777777" w:rsidR="000F3B16" w:rsidRDefault="000F3B16" w:rsidP="003669B1">
      <w:pPr>
        <w:rPr>
          <w:u w:val="single"/>
        </w:rPr>
      </w:pPr>
    </w:p>
    <w:p w14:paraId="31B16263" w14:textId="3850A42C" w:rsidR="000C71E8" w:rsidRDefault="000F3B16" w:rsidP="003669B1">
      <w:r w:rsidRPr="007E200E">
        <w:lastRenderedPageBreak/>
        <w:t>Pheophytin a</w:t>
      </w:r>
      <w:r w:rsidR="000C71E8">
        <w:rPr>
          <w:noProof/>
        </w:rPr>
        <w:drawing>
          <wp:inline distT="0" distB="0" distL="0" distR="0" wp14:anchorId="68BC5AFD" wp14:editId="6A0D687C">
            <wp:extent cx="5943600" cy="3506470"/>
            <wp:effectExtent l="0" t="0" r="0" b="0"/>
            <wp:docPr id="1073741911" name="Picture 10737419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aov plot_pheo_site_27JUN2019.jpeg"/>
                    <pic:cNvPicPr/>
                  </pic:nvPicPr>
                  <pic:blipFill>
                    <a:blip r:embed="rId117">
                      <a:extLst>
                        <a:ext uri="{28A0092B-C50C-407E-A947-70E740481C1C}">
                          <a14:useLocalDpi xmlns:a14="http://schemas.microsoft.com/office/drawing/2010/main" val="0"/>
                        </a:ext>
                      </a:extLst>
                    </a:blip>
                    <a:stretch>
                      <a:fillRect/>
                    </a:stretch>
                  </pic:blipFill>
                  <pic:spPr>
                    <a:xfrm>
                      <a:off x="0" y="0"/>
                      <a:ext cx="5943600" cy="3506470"/>
                    </a:xfrm>
                    <a:prstGeom prst="rect">
                      <a:avLst/>
                    </a:prstGeom>
                  </pic:spPr>
                </pic:pic>
              </a:graphicData>
            </a:graphic>
          </wp:inline>
        </w:drawing>
      </w:r>
      <w:r w:rsidR="000C71E8">
        <w:rPr>
          <w:noProof/>
        </w:rPr>
        <w:lastRenderedPageBreak/>
        <w:drawing>
          <wp:inline distT="0" distB="0" distL="0" distR="0" wp14:anchorId="5A66BD01" wp14:editId="1F6E55D5">
            <wp:extent cx="5686425" cy="5057775"/>
            <wp:effectExtent l="0" t="0" r="9525" b="9525"/>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aov plot_pheo_substa_27JUN2019.jpeg"/>
                    <pic:cNvPicPr/>
                  </pic:nvPicPr>
                  <pic:blipFill>
                    <a:blip r:embed="rId118">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2FA4B373" wp14:editId="66DF9EB9">
            <wp:extent cx="5686425" cy="5057775"/>
            <wp:effectExtent l="0" t="0" r="9525" b="9525"/>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aov plot_pheo_sitetype_27JUN2019.jpeg"/>
                    <pic:cNvPicPr/>
                  </pic:nvPicPr>
                  <pic:blipFill>
                    <a:blip r:embed="rId119">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2A86E1A2" wp14:editId="2BD910F3">
            <wp:extent cx="5686425" cy="5057775"/>
            <wp:effectExtent l="0" t="0" r="9525" b="9525"/>
            <wp:docPr id="1073741914" name="Picture 10737419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aov plot_pheo_month_27JUN2019.jpeg"/>
                    <pic:cNvPicPr/>
                  </pic:nvPicPr>
                  <pic:blipFill>
                    <a:blip r:embed="rId120">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0A5F1216" wp14:editId="416C09C7">
            <wp:extent cx="5943600" cy="3945255"/>
            <wp:effectExtent l="0" t="0" r="0" b="0"/>
            <wp:docPr id="1073741915" name="Picture 10737419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aov plot_pheo_substa by site_27JUN2019.jpeg"/>
                    <pic:cNvPicPr/>
                  </pic:nvPicPr>
                  <pic:blipFill>
                    <a:blip r:embed="rId121">
                      <a:extLst>
                        <a:ext uri="{28A0092B-C50C-407E-A947-70E740481C1C}">
                          <a14:useLocalDpi xmlns:a14="http://schemas.microsoft.com/office/drawing/2010/main" val="0"/>
                        </a:ext>
                      </a:extLst>
                    </a:blip>
                    <a:stretch>
                      <a:fillRect/>
                    </a:stretch>
                  </pic:blipFill>
                  <pic:spPr>
                    <a:xfrm>
                      <a:off x="0" y="0"/>
                      <a:ext cx="5943600" cy="3945255"/>
                    </a:xfrm>
                    <a:prstGeom prst="rect">
                      <a:avLst/>
                    </a:prstGeom>
                  </pic:spPr>
                </pic:pic>
              </a:graphicData>
            </a:graphic>
          </wp:inline>
        </w:drawing>
      </w:r>
      <w:r w:rsidR="000C71E8">
        <w:rPr>
          <w:noProof/>
        </w:rPr>
        <w:lastRenderedPageBreak/>
        <w:drawing>
          <wp:inline distT="0" distB="0" distL="0" distR="0" wp14:anchorId="7C07005F" wp14:editId="080829CC">
            <wp:extent cx="5686425" cy="5057775"/>
            <wp:effectExtent l="0" t="0" r="9525" b="9525"/>
            <wp:docPr id="1073741916" name="Picture 10737419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6" name="aov plot_pheo_substa by sitetype_27JUN2019.jpeg"/>
                    <pic:cNvPicPr/>
                  </pic:nvPicPr>
                  <pic:blipFill>
                    <a:blip r:embed="rId12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450BF27A" w14:textId="77777777" w:rsidR="000F3B16" w:rsidRDefault="000F3B16" w:rsidP="003669B1"/>
    <w:p w14:paraId="27AD92C5" w14:textId="77777777" w:rsidR="000F3B16" w:rsidRDefault="000F3B16" w:rsidP="003669B1"/>
    <w:p w14:paraId="7C2B5DC8" w14:textId="77777777" w:rsidR="000F3B16" w:rsidRDefault="000F3B16" w:rsidP="003669B1"/>
    <w:p w14:paraId="3BC28F89" w14:textId="77777777" w:rsidR="000F3B16" w:rsidRDefault="000F3B16" w:rsidP="003669B1"/>
    <w:p w14:paraId="2BA94EB7" w14:textId="77777777" w:rsidR="000F3B16" w:rsidRDefault="000F3B16" w:rsidP="003669B1"/>
    <w:p w14:paraId="69A03E9C" w14:textId="77777777" w:rsidR="000F3B16" w:rsidRDefault="000F3B16" w:rsidP="003669B1"/>
    <w:p w14:paraId="57BB44E8" w14:textId="77777777" w:rsidR="000F3B16" w:rsidRDefault="000F3B16" w:rsidP="003669B1"/>
    <w:p w14:paraId="6C6D1CAA" w14:textId="77777777" w:rsidR="000F3B16" w:rsidRDefault="000F3B16" w:rsidP="003669B1"/>
    <w:p w14:paraId="3E45650C" w14:textId="77777777" w:rsidR="000F3B16" w:rsidRDefault="000F3B16" w:rsidP="003669B1"/>
    <w:p w14:paraId="16E73367" w14:textId="77777777" w:rsidR="000F3B16" w:rsidRDefault="000F3B16" w:rsidP="003669B1"/>
    <w:p w14:paraId="59907426" w14:textId="77777777" w:rsidR="000F3B16" w:rsidRDefault="000F3B16" w:rsidP="003669B1"/>
    <w:p w14:paraId="5B201B32" w14:textId="33BF95E6" w:rsidR="00C36CE9" w:rsidRDefault="000F3B16" w:rsidP="003669B1">
      <w:pPr>
        <w:rPr>
          <w:noProof/>
        </w:rPr>
      </w:pPr>
      <w:r w:rsidRPr="007E200E">
        <w:lastRenderedPageBreak/>
        <w:t>Total Kjeldahl Nitrogen</w:t>
      </w:r>
      <w:r w:rsidR="000C71E8">
        <w:rPr>
          <w:noProof/>
        </w:rPr>
        <w:drawing>
          <wp:inline distT="0" distB="0" distL="0" distR="0" wp14:anchorId="67E9C3DE" wp14:editId="69CA8FE2">
            <wp:extent cx="5943600" cy="3506470"/>
            <wp:effectExtent l="0" t="0" r="0" b="0"/>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aov plot_Kj N_site_27JUN2019.jpeg"/>
                    <pic:cNvPicPr/>
                  </pic:nvPicPr>
                  <pic:blipFill>
                    <a:blip r:embed="rId123">
                      <a:extLst>
                        <a:ext uri="{28A0092B-C50C-407E-A947-70E740481C1C}">
                          <a14:useLocalDpi xmlns:a14="http://schemas.microsoft.com/office/drawing/2010/main" val="0"/>
                        </a:ext>
                      </a:extLst>
                    </a:blip>
                    <a:stretch>
                      <a:fillRect/>
                    </a:stretch>
                  </pic:blipFill>
                  <pic:spPr>
                    <a:xfrm>
                      <a:off x="0" y="0"/>
                      <a:ext cx="5943600" cy="3506470"/>
                    </a:xfrm>
                    <a:prstGeom prst="rect">
                      <a:avLst/>
                    </a:prstGeom>
                  </pic:spPr>
                </pic:pic>
              </a:graphicData>
            </a:graphic>
          </wp:inline>
        </w:drawing>
      </w:r>
      <w:r w:rsidR="000C71E8">
        <w:rPr>
          <w:noProof/>
        </w:rPr>
        <w:lastRenderedPageBreak/>
        <w:drawing>
          <wp:inline distT="0" distB="0" distL="0" distR="0" wp14:anchorId="75A83462" wp14:editId="1AFEC864">
            <wp:extent cx="5686425" cy="5057775"/>
            <wp:effectExtent l="0" t="0" r="9525" b="9525"/>
            <wp:docPr id="1073741918" name="Picture 10737419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aov plot_Kj N_substa_27JUN2019.jpeg"/>
                    <pic:cNvPicPr/>
                  </pic:nvPicPr>
                  <pic:blipFill>
                    <a:blip r:embed="rId12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495EFF3B" wp14:editId="3B5A5E66">
            <wp:extent cx="5686425" cy="5057775"/>
            <wp:effectExtent l="0" t="0" r="9525" b="9525"/>
            <wp:docPr id="1073741919" name="Picture 10737419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aov plot_Kj N_sitetype_27JUN2019.jpeg"/>
                    <pic:cNvPicPr/>
                  </pic:nvPicPr>
                  <pic:blipFill>
                    <a:blip r:embed="rId125">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0FE5478F" wp14:editId="14E44021">
            <wp:extent cx="5686425" cy="5057775"/>
            <wp:effectExtent l="0" t="0" r="9525" b="9525"/>
            <wp:docPr id="1073741920" name="Picture 10737419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aov plot_Kj N_month_27JUN2019.jpeg"/>
                    <pic:cNvPicPr/>
                  </pic:nvPicPr>
                  <pic:blipFill>
                    <a:blip r:embed="rId126">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0C37F305" wp14:editId="137CF9FF">
            <wp:extent cx="5943600" cy="3945255"/>
            <wp:effectExtent l="0" t="0" r="0" b="0"/>
            <wp:docPr id="1073741921" name="Picture 107374192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aov plot_Kj N_substa by site_27JUN2019.jpeg"/>
                    <pic:cNvPicPr/>
                  </pic:nvPicPr>
                  <pic:blipFill>
                    <a:blip r:embed="rId127">
                      <a:extLst>
                        <a:ext uri="{28A0092B-C50C-407E-A947-70E740481C1C}">
                          <a14:useLocalDpi xmlns:a14="http://schemas.microsoft.com/office/drawing/2010/main" val="0"/>
                        </a:ext>
                      </a:extLst>
                    </a:blip>
                    <a:stretch>
                      <a:fillRect/>
                    </a:stretch>
                  </pic:blipFill>
                  <pic:spPr>
                    <a:xfrm>
                      <a:off x="0" y="0"/>
                      <a:ext cx="5943600" cy="3945255"/>
                    </a:xfrm>
                    <a:prstGeom prst="rect">
                      <a:avLst/>
                    </a:prstGeom>
                  </pic:spPr>
                </pic:pic>
              </a:graphicData>
            </a:graphic>
          </wp:inline>
        </w:drawing>
      </w:r>
      <w:r w:rsidR="000C71E8">
        <w:rPr>
          <w:noProof/>
        </w:rPr>
        <w:lastRenderedPageBreak/>
        <w:drawing>
          <wp:inline distT="0" distB="0" distL="0" distR="0" wp14:anchorId="417F3572" wp14:editId="2FF6E20C">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2" name="aov plot_Kj N_substa by sitetype_27JUN2019.jpeg"/>
                    <pic:cNvPicPr/>
                  </pic:nvPicPr>
                  <pic:blipFill>
                    <a:blip r:embed="rId128">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57E660EF" w14:textId="3C219C7F" w:rsidR="000F3B16" w:rsidRPr="000F3B16" w:rsidRDefault="000F3B16" w:rsidP="000F3B16"/>
    <w:p w14:paraId="707D8EA6" w14:textId="1BD66055" w:rsidR="000F3B16" w:rsidRPr="000F3B16" w:rsidRDefault="000F3B16" w:rsidP="000F3B16"/>
    <w:p w14:paraId="0A3A5142" w14:textId="7A4C032D" w:rsidR="000F3B16" w:rsidRPr="000F3B16" w:rsidRDefault="000F3B16" w:rsidP="000F3B16"/>
    <w:p w14:paraId="5122CA03" w14:textId="6D766F10" w:rsidR="000F3B16" w:rsidRDefault="000F3B16" w:rsidP="000F3B16"/>
    <w:p w14:paraId="738FAA53" w14:textId="6986398C" w:rsidR="000F3B16" w:rsidRDefault="000F3B16" w:rsidP="000F3B16"/>
    <w:p w14:paraId="5D5A9263" w14:textId="76AEDAB2" w:rsidR="000F3B16" w:rsidRDefault="000F3B16" w:rsidP="000F3B16"/>
    <w:p w14:paraId="2D08CCBC" w14:textId="45A31BB1" w:rsidR="000F3B16" w:rsidRDefault="000F3B16" w:rsidP="000F3B16"/>
    <w:p w14:paraId="1D6A3583" w14:textId="0E939EC3" w:rsidR="000F3B16" w:rsidRDefault="000F3B16" w:rsidP="000F3B16"/>
    <w:p w14:paraId="503E4CD8" w14:textId="77777777" w:rsidR="000F3B16" w:rsidRPr="000F3B16" w:rsidRDefault="000F3B16" w:rsidP="000F3B16"/>
    <w:p w14:paraId="00B17E4B" w14:textId="3446BA05" w:rsidR="000F3B16" w:rsidRPr="000F3B16" w:rsidRDefault="000F3B16" w:rsidP="000F3B16"/>
    <w:p w14:paraId="185B2331" w14:textId="7B61D7D1" w:rsidR="000F3B16" w:rsidRDefault="000F3B16" w:rsidP="000F3B16">
      <w:pPr>
        <w:rPr>
          <w:noProof/>
        </w:rPr>
      </w:pPr>
    </w:p>
    <w:p w14:paraId="231BEB7C" w14:textId="66E3C973" w:rsidR="000C71E8" w:rsidRPr="003669B1" w:rsidRDefault="000F3B16" w:rsidP="000F3B16">
      <w:pPr>
        <w:tabs>
          <w:tab w:val="left" w:pos="2323"/>
        </w:tabs>
      </w:pPr>
      <w:r w:rsidRPr="007E200E">
        <w:rPr>
          <w:u w:val="single"/>
        </w:rPr>
        <w:lastRenderedPageBreak/>
        <w:t>Total Phosphorus</w:t>
      </w:r>
      <w:r w:rsidR="000C71E8">
        <w:rPr>
          <w:noProof/>
        </w:rPr>
        <w:drawing>
          <wp:inline distT="0" distB="0" distL="0" distR="0" wp14:anchorId="733B5CBF" wp14:editId="4D4A72AC">
            <wp:extent cx="5943600" cy="3712845"/>
            <wp:effectExtent l="0" t="0" r="0" b="1905"/>
            <wp:docPr id="1073741923" name="Picture 10737419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3" name="aov plot_Tot phos_site_27JUN2019.jpeg"/>
                    <pic:cNvPicPr/>
                  </pic:nvPicPr>
                  <pic:blipFill>
                    <a:blip r:embed="rId129">
                      <a:extLst>
                        <a:ext uri="{28A0092B-C50C-407E-A947-70E740481C1C}">
                          <a14:useLocalDpi xmlns:a14="http://schemas.microsoft.com/office/drawing/2010/main" val="0"/>
                        </a:ext>
                      </a:extLst>
                    </a:blip>
                    <a:stretch>
                      <a:fillRect/>
                    </a:stretch>
                  </pic:blipFill>
                  <pic:spPr>
                    <a:xfrm>
                      <a:off x="0" y="0"/>
                      <a:ext cx="5943600" cy="3712845"/>
                    </a:xfrm>
                    <a:prstGeom prst="rect">
                      <a:avLst/>
                    </a:prstGeom>
                  </pic:spPr>
                </pic:pic>
              </a:graphicData>
            </a:graphic>
          </wp:inline>
        </w:drawing>
      </w:r>
      <w:r w:rsidR="000C71E8">
        <w:rPr>
          <w:noProof/>
        </w:rPr>
        <w:lastRenderedPageBreak/>
        <w:drawing>
          <wp:inline distT="0" distB="0" distL="0" distR="0" wp14:anchorId="244AD131" wp14:editId="3C1E00A9">
            <wp:extent cx="5686425" cy="5057775"/>
            <wp:effectExtent l="0" t="0" r="9525" b="9525"/>
            <wp:docPr id="1073741924" name="Picture 10737419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4" name="aov plot_Tot phos_substa_27JUN2019.jpeg"/>
                    <pic:cNvPicPr/>
                  </pic:nvPicPr>
                  <pic:blipFill>
                    <a:blip r:embed="rId130">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63C7916A" wp14:editId="660C1481">
            <wp:extent cx="5686425" cy="5057775"/>
            <wp:effectExtent l="0" t="0" r="9525" b="9525"/>
            <wp:docPr id="1073741925" name="Picture 10737419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5" name="aov plot_Tot phos_sitetype_27JUN2019.jpeg"/>
                    <pic:cNvPicPr/>
                  </pic:nvPicPr>
                  <pic:blipFill>
                    <a:blip r:embed="rId131">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6CC3D4B2" wp14:editId="787B9325">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6" name="aov plot_Tot phos_month_27JUN2019.jpeg"/>
                    <pic:cNvPicPr/>
                  </pic:nvPicPr>
                  <pic:blipFill>
                    <a:blip r:embed="rId13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sidR="000C71E8">
        <w:rPr>
          <w:noProof/>
        </w:rPr>
        <w:lastRenderedPageBreak/>
        <w:drawing>
          <wp:inline distT="0" distB="0" distL="0" distR="0" wp14:anchorId="02D79F3F" wp14:editId="2FD59AEF">
            <wp:extent cx="5943600" cy="4855210"/>
            <wp:effectExtent l="0" t="0" r="0" b="2540"/>
            <wp:docPr id="1073741927" name="Picture 10737419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7" name="aov plot_Tot phos_substa by site_27JUN2019.jpeg"/>
                    <pic:cNvPicPr/>
                  </pic:nvPicPr>
                  <pic:blipFill>
                    <a:blip r:embed="rId133">
                      <a:extLst>
                        <a:ext uri="{28A0092B-C50C-407E-A947-70E740481C1C}">
                          <a14:useLocalDpi xmlns:a14="http://schemas.microsoft.com/office/drawing/2010/main" val="0"/>
                        </a:ext>
                      </a:extLst>
                    </a:blip>
                    <a:stretch>
                      <a:fillRect/>
                    </a:stretch>
                  </pic:blipFill>
                  <pic:spPr>
                    <a:xfrm>
                      <a:off x="0" y="0"/>
                      <a:ext cx="5943600" cy="4855210"/>
                    </a:xfrm>
                    <a:prstGeom prst="rect">
                      <a:avLst/>
                    </a:prstGeom>
                  </pic:spPr>
                </pic:pic>
              </a:graphicData>
            </a:graphic>
          </wp:inline>
        </w:drawing>
      </w:r>
      <w:r w:rsidR="000C71E8">
        <w:rPr>
          <w:noProof/>
        </w:rPr>
        <w:lastRenderedPageBreak/>
        <w:drawing>
          <wp:inline distT="0" distB="0" distL="0" distR="0" wp14:anchorId="43DF5204" wp14:editId="6263A2D3">
            <wp:extent cx="5686425" cy="5057775"/>
            <wp:effectExtent l="0" t="0" r="9525" b="9525"/>
            <wp:docPr id="1073741928" name="Picture 10737419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8" name="aov plot_Tot phos_substa by sitetype_27JUN2019.jpeg"/>
                    <pic:cNvPicPr/>
                  </pic:nvPicPr>
                  <pic:blipFill>
                    <a:blip r:embed="rId13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73D36F30" w14:textId="7F321522" w:rsidR="00463B5C" w:rsidRPr="00471D53" w:rsidRDefault="00463B5C" w:rsidP="00463B5C">
      <w:pPr>
        <w:pStyle w:val="Heading2"/>
      </w:pPr>
      <w:bookmarkStart w:id="82" w:name="_Toc536509193"/>
      <w:r>
        <w:t>Discussion</w:t>
      </w:r>
      <w:bookmarkEnd w:id="82"/>
    </w:p>
    <w:p w14:paraId="10B3E6FC" w14:textId="72E4A0BB" w:rsidR="00A27634" w:rsidRPr="007F0AF7" w:rsidRDefault="00A27634" w:rsidP="001A4BBD">
      <w:pPr>
        <w:pStyle w:val="Heading1"/>
        <w:rPr>
          <w:rFonts w:ascii="Times New Roman" w:hAnsi="Times New Roman" w:cs="Times New Roman"/>
        </w:rPr>
      </w:pPr>
      <w:bookmarkStart w:id="83"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83"/>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84" w:name="_Toc536509195"/>
      <w:r>
        <w:t>Introduction</w:t>
      </w:r>
      <w:bookmarkEnd w:id="84"/>
    </w:p>
    <w:p w14:paraId="76FDEBDF" w14:textId="523392A3" w:rsidR="003918A8" w:rsidRDefault="003918A8" w:rsidP="003918A8">
      <w:pPr>
        <w:pStyle w:val="Heading3"/>
      </w:pPr>
      <w:bookmarkStart w:id="85" w:name="_Toc536509196"/>
      <w:r>
        <w:t>ARIS Sonar</w:t>
      </w:r>
      <w:bookmarkEnd w:id="85"/>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t>
      </w:r>
      <w:r>
        <w:rPr>
          <w:rFonts w:ascii="Times New Roman" w:hAnsi="Times New Roman"/>
          <w:sz w:val="24"/>
        </w:rPr>
        <w:lastRenderedPageBreak/>
        <w:t xml:space="preserve">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27532CFF" w14:textId="77777777" w:rsidR="00253860" w:rsidRDefault="00253860" w:rsidP="00253860">
      <w:r w:rsidRPr="00253860">
        <w:rPr>
          <w:b/>
        </w:rPr>
        <w:t>Algae/Phytoplankton:</w:t>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1A4BBD">
      <w:r>
        <w:rPr>
          <w:rFonts w:ascii="Times New Roman" w:hAnsi="Times New Roman"/>
          <w:sz w:val="24"/>
        </w:rPr>
        <w:t>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0512643C"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251C8397" w14:textId="77777777" w:rsidR="00253860" w:rsidRPr="00F90FEA" w:rsidRDefault="00253860" w:rsidP="00253860">
      <w:pPr>
        <w:pStyle w:val="ListParagraph"/>
        <w:numPr>
          <w:ilvl w:val="0"/>
          <w:numId w:val="8"/>
        </w:numPr>
        <w:rPr>
          <w:rStyle w:val="fontstyle01"/>
          <w:rFonts w:ascii="Times New Roman" w:hAnsi="Times New Roman" w:cs="Times New Roman"/>
          <w:color w:val="auto"/>
          <w:sz w:val="24"/>
          <w:szCs w:val="24"/>
          <w:lang w:val="it-IT"/>
        </w:rPr>
      </w:pPr>
      <w:r>
        <w:rPr>
          <w:rStyle w:val="fontstyle01"/>
        </w:rPr>
        <w:t>What is the relative contribution of different types of algae to the phytoplankton in wetland channels versus major channels?</w:t>
      </w:r>
    </w:p>
    <w:p w14:paraId="2D9C1622" w14:textId="01FF0E44" w:rsidR="00253860" w:rsidRPr="00253860" w:rsidRDefault="00253860" w:rsidP="00253860">
      <w:pPr>
        <w:pStyle w:val="ListParagraph"/>
        <w:numPr>
          <w:ilvl w:val="1"/>
          <w:numId w:val="8"/>
        </w:numPr>
      </w:pPr>
      <w:r>
        <w:t>Hypothesis: Wetland channels will have higher concentrations of benthic and epiphytic algae than exterior channels.</w:t>
      </w:r>
    </w:p>
    <w:p w14:paraId="3EEDDD9F" w14:textId="12B5A69A"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6E5DD4"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378C6FA3" w14:textId="77777777" w:rsidR="00A27634" w:rsidRPr="0064488F" w:rsidRDefault="00A27634" w:rsidP="003918A8">
      <w:pPr>
        <w:pStyle w:val="Heading3"/>
      </w:pPr>
      <w:bookmarkStart w:id="86"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86"/>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w:t>
      </w:r>
      <w:r w:rsidRPr="0064488F">
        <w:rPr>
          <w:rFonts w:ascii="Times New Roman" w:hAnsi="Times New Roman"/>
          <w:sz w:val="24"/>
          <w:szCs w:val="24"/>
        </w:rPr>
        <w:lastRenderedPageBreak/>
        <w:t xml:space="preserve">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87" w:name="_Toc536509202"/>
      <w:r>
        <w:t>SAV survey techniques</w:t>
      </w:r>
      <w:bookmarkEnd w:id="87"/>
    </w:p>
    <w:p w14:paraId="34AAD786" w14:textId="13BCC679"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23A444D9" w14:textId="77777777" w:rsidR="00342F6C" w:rsidRDefault="00342F6C" w:rsidP="00342F6C">
      <w:pPr>
        <w:rPr>
          <w:rFonts w:eastAsia="Times New Roman" w:cs="Times New Roman"/>
        </w:rPr>
      </w:pPr>
      <w:r w:rsidRPr="00C87532">
        <w:rPr>
          <w:rFonts w:eastAsia="Times New Roman" w:cs="Times New Roman"/>
        </w:rPr>
        <w:t>SAV sampling occur</w:t>
      </w:r>
      <w:r>
        <w:rPr>
          <w:rFonts w:eastAsia="Times New Roman" w:cs="Times New Roman"/>
        </w:rPr>
        <w:t>red</w:t>
      </w:r>
      <w:r w:rsidRPr="00C87532">
        <w:rPr>
          <w:rFonts w:eastAsia="Times New Roman" w:cs="Times New Roman"/>
        </w:rPr>
        <w:t xml:space="preserve"> </w:t>
      </w:r>
      <w:r>
        <w:rPr>
          <w:rFonts w:eastAsia="Times New Roman" w:cs="Times New Roman"/>
        </w:rPr>
        <w:t xml:space="preserve">in </w:t>
      </w:r>
      <w:r w:rsidRPr="00C87532">
        <w:rPr>
          <w:rFonts w:eastAsia="Times New Roman" w:cs="Times New Roman"/>
        </w:rPr>
        <w:t>M</w:t>
      </w:r>
      <w:r>
        <w:rPr>
          <w:rFonts w:eastAsia="Times New Roman" w:cs="Times New Roman"/>
        </w:rPr>
        <w:t xml:space="preserve">arch, August, and October of 2018 and January of 2019 to capture temporal shifts in community structure. </w:t>
      </w:r>
      <w:r w:rsidRPr="00C87532">
        <w:rPr>
          <w:rFonts w:eastAsia="Times New Roman" w:cs="Times New Roman"/>
        </w:rPr>
        <w:t xml:space="preserve">SAV undergoes rapid growth in the summer and biomass peaks near the end of August in the Delta </w:t>
      </w:r>
      <w:commentRangeStart w:id="88"/>
      <w:r w:rsidRPr="00C87532">
        <w:rPr>
          <w:rFonts w:eastAsia="Times New Roman" w:cs="Times New Roman"/>
        </w:rPr>
        <w:fldChar w:fldCharType="begin"/>
      </w:r>
      <w:r>
        <w:rPr>
          <w:rFonts w:eastAsia="Times New Roman" w:cs="Times New Roman"/>
        </w:rPr>
        <w:instrText xml:space="preserve"> ADDIN EN.CITE &lt;EndNote&gt;&lt;Cite&gt;&lt;Author&gt;Hestir&lt;/Author&gt;&lt;Year&gt;2008&lt;/Year&gt;&lt;RecNum&gt;1850&lt;/RecNum&gt;&lt;DisplayText&gt;(Hestir et al. 2008)&lt;/DisplayText&gt;&lt;record&gt;&lt;rec-number&gt;1850&lt;/rec-number&gt;&lt;foreign-keys&gt;&lt;key app="EN" db-id="a9apvv5dmwfftked0f5padvbva2xpxpx0esz" timestamp="1409338924"&gt;1850&lt;/key&gt;&lt;/foreign-keys&gt;&lt;ref-type name="Journal Article"&gt;17&lt;/ref-type&gt;&lt;contributors&gt;&lt;authors&gt;&lt;author&gt;Hestir, Erin L.&lt;/author&gt;&lt;author&gt;Khanna, Shruti&lt;/author&gt;&lt;author&gt;Andrew, Margaret E.&lt;/author&gt;&lt;author&gt;Santos, Maria J.&lt;/author&gt;&lt;author&gt;Viers, Joshua H.&lt;/author&gt;&lt;author&gt;Greenberg, Jonathan A.&lt;/author&gt;&lt;author&gt;Rajapakse, Sepalika S.&lt;/author&gt;&lt;author&gt;Ustin, Susan L.&lt;/author&gt;&lt;/authors&gt;&lt;/contributors&gt;&lt;titles&gt;&lt;title&gt;Identification of invasive vegetation using hyperspectral remote sensing in the California Delta ecosystem&lt;/title&gt;&lt;secondary-title&gt;Remote Sensing of Environment&lt;/secondary-title&gt;&lt;/titles&gt;&lt;periodical&gt;&lt;full-title&gt;Remote Sensing of Environment&lt;/full-title&gt;&lt;/periodical&gt;&lt;pages&gt;4034-4047&lt;/pages&gt;&lt;volume&gt;112&lt;/volume&gt;&lt;number&gt;11&lt;/number&gt;&lt;keywords&gt;&lt;keyword&gt;Aquatic and wetland weeds&lt;/keyword&gt;&lt;keyword&gt;Logistic regression model&lt;/keyword&gt;&lt;keyword&gt;Spectral mixture analysis&lt;/keyword&gt;&lt;keyword&gt;Spectral Angle Mapper&lt;/keyword&gt;&lt;keyword&gt;Hyperspectral&lt;/keyword&gt;&lt;keyword&gt;HyMap&lt;/keyword&gt;&lt;keyword&gt;Phenology&lt;/keyword&gt;&lt;/keywords&gt;&lt;dates&gt;&lt;year&gt;2008&lt;/year&gt;&lt;/dates&gt;&lt;isbn&gt;0034-4257&lt;/isbn&gt;&lt;urls&gt;&lt;related-urls&gt;&lt;url&gt;http://www.sciencedirect.com/science/article/pii/S0034425708002046&lt;/url&gt;&lt;/related-urls&gt;&lt;/urls&gt;&lt;electronic-resource-num&gt;http://dx.doi.org/10.1016/j.rse.2008.01.022&lt;/electronic-resource-num&gt;&lt;/record&gt;&lt;/Cite&gt;&lt;/EndNote&gt;</w:instrText>
      </w:r>
      <w:r w:rsidRPr="00C87532">
        <w:rPr>
          <w:rFonts w:eastAsia="Times New Roman" w:cs="Times New Roman"/>
        </w:rPr>
        <w:fldChar w:fldCharType="separate"/>
      </w:r>
      <w:r>
        <w:rPr>
          <w:rFonts w:eastAsia="Times New Roman" w:cs="Times New Roman"/>
          <w:noProof/>
        </w:rPr>
        <w:t>(</w:t>
      </w:r>
      <w:r w:rsidRPr="00FC5D74">
        <w:rPr>
          <w:rFonts w:eastAsia="Times New Roman" w:cs="Times New Roman"/>
          <w:noProof/>
          <w:highlight w:val="yellow"/>
        </w:rPr>
        <w:t>Hestir et al. 2008</w:t>
      </w:r>
      <w:r>
        <w:rPr>
          <w:rFonts w:eastAsia="Times New Roman" w:cs="Times New Roman"/>
          <w:noProof/>
        </w:rPr>
        <w:t>)</w:t>
      </w:r>
      <w:r w:rsidRPr="00C87532">
        <w:rPr>
          <w:rFonts w:eastAsia="Times New Roman" w:cs="Times New Roman"/>
        </w:rPr>
        <w:fldChar w:fldCharType="end"/>
      </w:r>
      <w:commentRangeEnd w:id="88"/>
      <w:r>
        <w:rPr>
          <w:rStyle w:val="CommentReference"/>
        </w:rPr>
        <w:commentReference w:id="88"/>
      </w:r>
      <w:r w:rsidRPr="00C87532">
        <w:rPr>
          <w:rFonts w:eastAsia="Times New Roman" w:cs="Times New Roman"/>
        </w:rPr>
        <w:t xml:space="preserve">. In wet years, heavy flows may uproot significant portions of SAV across the Delta, whereas, in dryer years, SAV </w:t>
      </w:r>
      <w:r>
        <w:rPr>
          <w:rFonts w:eastAsia="Times New Roman" w:cs="Times New Roman"/>
        </w:rPr>
        <w:t>can</w:t>
      </w:r>
      <w:r w:rsidRPr="00C87532">
        <w:rPr>
          <w:rFonts w:eastAsia="Times New Roman" w:cs="Times New Roman"/>
        </w:rPr>
        <w:t xml:space="preserve"> grow year round </w:t>
      </w:r>
      <w:r w:rsidRPr="00C87532">
        <w:rPr>
          <w:rFonts w:eastAsia="Times New Roman" w:cs="Times New Roman"/>
        </w:rPr>
        <w:fldChar w:fldCharType="begin"/>
      </w:r>
      <w:r>
        <w:rPr>
          <w:rFonts w:eastAsia="Times New Roman" w:cs="Times New Roman"/>
        </w:rPr>
        <w:instrText xml:space="preserve"> ADDIN EN.CITE &lt;EndNote&gt;&lt;Cite&gt;&lt;Author&gt;Durand&lt;/Author&gt;&lt;Year&gt;2016&lt;/Year&gt;&lt;RecNum&gt;2598&lt;/RecNum&gt;&lt;DisplayText&gt;(Durand et al. 2016)&lt;/DisplayText&gt;&lt;record&gt;&lt;rec-number&gt;2598&lt;/rec-number&gt;&lt;foreign-keys&gt;&lt;key app="EN" db-id="a9apvv5dmwfftked0f5padvbva2xpxpx0esz" timestamp="1459952582"&gt;2598&lt;/key&gt;&lt;/foreign-keys&gt;&lt;ref-type name="Journal Article"&gt;17&lt;/ref-type&gt;&lt;contributors&gt;&lt;authors&gt;&lt;author&gt;Durand, John&lt;/author&gt;&lt;author&gt;Fleenor, William&lt;/author&gt;&lt;author&gt;McElreath, Richard&lt;/author&gt;&lt;author&gt;Santos, Maria J.&lt;/author&gt;&lt;author&gt;Moyle, Peter&lt;/author&gt;&lt;/authors&gt;&lt;/contributors&gt;&lt;titles&gt;&lt;title&gt;&lt;style face="normal" font="default" size="100%"&gt;Physical controls on the distribution of the submersed aquatic weed&lt;/style&gt;&lt;style face="italic" font="default" size="100%"&gt; Egeria densa &lt;/style&gt;&lt;style face="normal" font="default" size="100%"&gt;in the Sacramento–San Joaquin Delta and implications for habitat restoration&lt;/style&gt;&lt;/title&gt;&lt;secondary-title&gt;San Francisco Estuary and Watershed Science&lt;/secondary-title&gt;&lt;/titles&gt;&lt;periodical&gt;&lt;full-title&gt;San Francisco Estuary and Watershed Science&lt;/full-title&gt;&lt;/periodical&gt;&lt;volume&gt;14&lt;/volume&gt;&lt;number&gt;1&lt;/number&gt;&lt;dates&gt;&lt;year&gt;2016&lt;/year&gt;&lt;/dates&gt;&lt;urls&gt;&lt;related-urls&gt;&lt;url&gt;http://www.escholarship.org/uc/item/85c9h479&lt;/url&gt;&lt;/related-urls&gt;&lt;/urls&gt;&lt;/record&gt;&lt;/Cite&gt;&lt;/EndNote&gt;</w:instrText>
      </w:r>
      <w:r w:rsidRPr="00C87532">
        <w:rPr>
          <w:rFonts w:eastAsia="Times New Roman" w:cs="Times New Roman"/>
        </w:rPr>
        <w:fldChar w:fldCharType="separate"/>
      </w:r>
      <w:r w:rsidRPr="00FC5D74">
        <w:rPr>
          <w:rFonts w:eastAsia="Times New Roman" w:cs="Times New Roman"/>
          <w:noProof/>
          <w:highlight w:val="yellow"/>
        </w:rPr>
        <w:t>(Durand et al. 2016</w:t>
      </w:r>
      <w:r>
        <w:rPr>
          <w:rFonts w:eastAsia="Times New Roman" w:cs="Times New Roman"/>
          <w:noProof/>
        </w:rPr>
        <w:t>)</w:t>
      </w:r>
      <w:r w:rsidRPr="00C87532">
        <w:rPr>
          <w:rFonts w:eastAsia="Times New Roman" w:cs="Times New Roman"/>
        </w:rPr>
        <w:fldChar w:fldCharType="end"/>
      </w:r>
      <w:r w:rsidRPr="00C87532">
        <w:rPr>
          <w:rFonts w:eastAsia="Times New Roman" w:cs="Times New Roman"/>
        </w:rPr>
        <w:t xml:space="preserve">. At each site, </w:t>
      </w:r>
      <w:r>
        <w:rPr>
          <w:rFonts w:eastAsia="Times New Roman" w:cs="Times New Roman"/>
        </w:rPr>
        <w:t xml:space="preserve">maps of </w:t>
      </w:r>
      <w:r w:rsidRPr="00C87532">
        <w:rPr>
          <w:rFonts w:eastAsia="Times New Roman" w:cs="Times New Roman"/>
        </w:rPr>
        <w:t xml:space="preserve">SAV </w:t>
      </w:r>
      <w:r>
        <w:rPr>
          <w:rFonts w:eastAsia="Times New Roman" w:cs="Times New Roman"/>
        </w:rPr>
        <w:t>were created for SAV composition</w:t>
      </w:r>
      <w:r w:rsidRPr="00C87532">
        <w:rPr>
          <w:rFonts w:eastAsia="Times New Roman" w:cs="Times New Roman"/>
        </w:rPr>
        <w:t>.</w:t>
      </w:r>
    </w:p>
    <w:p w14:paraId="6FF1F7C5" w14:textId="77777777" w:rsidR="00342F6C" w:rsidRDefault="00342F6C" w:rsidP="00342F6C">
      <w:pPr>
        <w:rPr>
          <w:rFonts w:eastAsia="Times New Roman" w:cs="Times New Roman"/>
        </w:rPr>
      </w:pPr>
      <w:r w:rsidRPr="00C87532">
        <w:rPr>
          <w:noProof/>
        </w:rPr>
        <mc:AlternateContent>
          <mc:Choice Requires="wpg">
            <w:drawing>
              <wp:inline distT="0" distB="0" distL="0" distR="0" wp14:anchorId="4EB3F3A6" wp14:editId="68970975">
                <wp:extent cx="5943600" cy="2689667"/>
                <wp:effectExtent l="0" t="0" r="0" b="0"/>
                <wp:docPr id="8" name="Group 8"/>
                <wp:cNvGraphicFramePr/>
                <a:graphic xmlns:a="http://schemas.openxmlformats.org/drawingml/2006/main">
                  <a:graphicData uri="http://schemas.microsoft.com/office/word/2010/wordprocessingGroup">
                    <wpg:wgp>
                      <wpg:cNvGrpSpPr/>
                      <wpg:grpSpPr>
                        <a:xfrm>
                          <a:off x="0" y="0"/>
                          <a:ext cx="5943600" cy="2689667"/>
                          <a:chOff x="0" y="0"/>
                          <a:chExt cx="6421120" cy="2905760"/>
                        </a:xfrm>
                      </wpg:grpSpPr>
                      <pic:pic xmlns:pic="http://schemas.openxmlformats.org/drawingml/2006/picture">
                        <pic:nvPicPr>
                          <pic:cNvPr id="12" name="Picture 12"/>
                          <pic:cNvPicPr>
                            <a:picLocks noChangeAspect="1"/>
                          </pic:cNvPicPr>
                        </pic:nvPicPr>
                        <pic:blipFill rotWithShape="1">
                          <a:blip r:embed="rId135" cstate="print">
                            <a:extLst>
                              <a:ext uri="{28A0092B-C50C-407E-A947-70E740481C1C}">
                                <a14:useLocalDpi xmlns:a14="http://schemas.microsoft.com/office/drawing/2010/main"/>
                              </a:ext>
                            </a:extLst>
                          </a:blip>
                          <a:srcRect/>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36" cstate="print">
                            <a:extLst>
                              <a:ext uri="{28A0092B-C50C-407E-A947-70E740481C1C}">
                                <a14:useLocalDpi xmlns:a14="http://schemas.microsoft.com/office/drawing/2010/main"/>
                              </a:ext>
                            </a:extLst>
                          </a:blip>
                          <a:srcRect/>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62E17A2" id="Group 8"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">
                  <v:imagedata r:id="rId137"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">
                  <v:imagedata r:id="rId138" o:title=""/>
                </v:shape>
                <w10:anchorlock/>
              </v:group>
            </w:pict>
          </mc:Fallback>
        </mc:AlternateContent>
      </w:r>
    </w:p>
    <w:p w14:paraId="30BB3096" w14:textId="77777777" w:rsidR="00342F6C" w:rsidRPr="00583A07" w:rsidRDefault="00342F6C" w:rsidP="00342F6C">
      <w:pPr>
        <w:pStyle w:val="Caption"/>
        <w:rPr>
          <w:rFonts w:eastAsia="Times New Roman" w:cs="Times New Roman"/>
          <w:sz w:val="24"/>
          <w:szCs w:val="24"/>
        </w:rPr>
      </w:pPr>
      <w:bookmarkStart w:id="89" w:name="_Ref515513903"/>
      <w:commentRangeStart w:id="90"/>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89"/>
      <w:r>
        <w:t xml:space="preserve">. </w:t>
      </w:r>
      <w:commentRangeEnd w:id="90"/>
      <w:r>
        <w:rPr>
          <w:rStyle w:val="CommentReference"/>
          <w:b w:val="0"/>
          <w:bCs w:val="0"/>
          <w:smallCaps w:val="0"/>
          <w:color w:val="auto"/>
        </w:rPr>
        <w:commentReference w:id="90"/>
      </w:r>
      <w:r w:rsidRPr="00D90551">
        <w:rPr>
          <w:b w:val="0"/>
          <w:smallCaps w:val="0"/>
          <w:color w:val="auto"/>
        </w:rPr>
        <w:t xml:space="preserve">Sampling layout at a model wetland site. Green squares represent </w:t>
      </w:r>
      <w:proofErr w:type="gramStart"/>
      <w:r w:rsidRPr="00D90551">
        <w:rPr>
          <w:b w:val="0"/>
          <w:smallCaps w:val="0"/>
          <w:color w:val="auto"/>
        </w:rPr>
        <w:t>randomly-selected</w:t>
      </w:r>
      <w:proofErr w:type="gramEnd"/>
      <w:r w:rsidRPr="00D90551">
        <w:rPr>
          <w:b w:val="0"/>
          <w:smallCaps w:val="0"/>
          <w:color w:val="auto"/>
        </w:rPr>
        <w:t xml:space="preserve"> sampling quadrats and </w:t>
      </w:r>
      <w:proofErr w:type="spellStart"/>
      <w:r w:rsidRPr="00D90551">
        <w:rPr>
          <w:b w:val="0"/>
          <w:smallCaps w:val="0"/>
          <w:color w:val="auto"/>
        </w:rPr>
        <w:t>Xs</w:t>
      </w:r>
      <w:proofErr w:type="spellEnd"/>
      <w:r w:rsidRPr="00D90551">
        <w:rPr>
          <w:b w:val="0"/>
          <w:smallCaps w:val="0"/>
          <w:color w:val="auto"/>
        </w:rPr>
        <w:t xml:space="preserve"> represent sample replicates within the quadrat.</w:t>
      </w:r>
    </w:p>
    <w:p w14:paraId="1843B340" w14:textId="77777777" w:rsidR="00342F6C" w:rsidRDefault="00342F6C" w:rsidP="00342F6C">
      <w:pPr>
        <w:keepNext/>
        <w:rPr>
          <w:rFonts w:eastAsia="Times New Roman" w:cs="Times New Roman"/>
        </w:rPr>
      </w:pPr>
    </w:p>
    <w:p w14:paraId="78406009" w14:textId="77777777" w:rsidR="00342F6C" w:rsidRDefault="00342F6C" w:rsidP="00342F6C">
      <w:pPr>
        <w:keepNext/>
        <w:rPr>
          <w:rFonts w:eastAsia="Times New Roman" w:cs="Times New Roman"/>
        </w:rPr>
      </w:pPr>
      <w:r w:rsidRPr="00C87532">
        <w:rPr>
          <w:rFonts w:eastAsia="Times New Roman" w:cs="Times New Roman"/>
        </w:rPr>
        <w:t xml:space="preserve">To address </w:t>
      </w:r>
      <w:r>
        <w:rPr>
          <w:rFonts w:eastAsia="Times New Roman" w:cs="Times New Roman"/>
        </w:rPr>
        <w:t>patterns in SAV growth</w:t>
      </w:r>
      <w:r w:rsidRPr="00C87532">
        <w:rPr>
          <w:rFonts w:eastAsia="Times New Roman" w:cs="Times New Roman"/>
        </w:rPr>
        <w:t xml:space="preserve">, SAV rakes </w:t>
      </w:r>
      <w:r>
        <w:rPr>
          <w:rFonts w:eastAsia="Times New Roman" w:cs="Times New Roman"/>
        </w:rPr>
        <w:t>were</w:t>
      </w:r>
      <w:r w:rsidRPr="00C87532">
        <w:rPr>
          <w:rFonts w:eastAsia="Times New Roman" w:cs="Times New Roman"/>
        </w:rPr>
        <w:t xml:space="preserve"> collected at multiple scales across each site. At each site, 30–50 </w:t>
      </w:r>
      <w:r>
        <w:rPr>
          <w:rFonts w:eastAsia="Times New Roman" w:cs="Times New Roman"/>
        </w:rPr>
        <w:t xml:space="preserve">randomly-selected </w:t>
      </w:r>
      <w:r w:rsidRPr="00C87532">
        <w:rPr>
          <w:rFonts w:eastAsia="Times New Roman" w:cs="Times New Roman"/>
        </w:rPr>
        <w:t xml:space="preserve">sampling </w:t>
      </w:r>
      <w:r>
        <w:rPr>
          <w:rFonts w:eastAsia="Times New Roman" w:cs="Times New Roman"/>
        </w:rPr>
        <w:t>quadrats</w:t>
      </w:r>
      <w:r w:rsidRPr="00C87532">
        <w:rPr>
          <w:rFonts w:eastAsia="Times New Roman" w:cs="Times New Roman"/>
        </w:rPr>
        <w:t xml:space="preserve"> </w:t>
      </w:r>
      <w:r>
        <w:rPr>
          <w:rFonts w:eastAsia="Times New Roman" w:cs="Times New Roman"/>
        </w:rPr>
        <w:t>were</w:t>
      </w:r>
      <w:r w:rsidRPr="00C87532">
        <w:rPr>
          <w:rFonts w:eastAsia="Times New Roman" w:cs="Times New Roman"/>
        </w:rPr>
        <w:t xml:space="preserve"> selected from navigable waterways within and at the exterior of wetland sites (</w:t>
      </w:r>
      <w:r>
        <w:rPr>
          <w:rFonts w:eastAsia="Times New Roman" w:cs="Times New Roman"/>
        </w:rPr>
        <w:fldChar w:fldCharType="begin"/>
      </w:r>
      <w:r>
        <w:rPr>
          <w:rFonts w:eastAsia="Times New Roman" w:cs="Times New Roman"/>
        </w:rPr>
        <w:instrText xml:space="preserve"> REF  _Ref515513903 \h  \* MERGEFORMAT </w:instrText>
      </w:r>
      <w:r>
        <w:rPr>
          <w:rFonts w:eastAsia="Times New Roman" w:cs="Times New Roman"/>
        </w:rPr>
      </w:r>
      <w:r>
        <w:rPr>
          <w:rFonts w:eastAsia="Times New Roman" w:cs="Times New Roman"/>
        </w:rPr>
        <w:fldChar w:fldCharType="separate"/>
      </w:r>
      <w:r>
        <w:t>Fi</w:t>
      </w:r>
      <w:r w:rsidRPr="00B30383">
        <w:rPr>
          <w:highlight w:val="yellow"/>
        </w:rPr>
        <w:t xml:space="preserve">gure </w:t>
      </w:r>
      <w:r w:rsidRPr="00B30383">
        <w:rPr>
          <w:noProof/>
          <w:highlight w:val="yellow"/>
        </w:rPr>
        <w:t>17</w:t>
      </w:r>
      <w:r>
        <w:rPr>
          <w:rFonts w:eastAsia="Times New Roman" w:cs="Times New Roman"/>
        </w:rPr>
        <w:fldChar w:fldCharType="end"/>
      </w:r>
      <w:r w:rsidRPr="00C87532">
        <w:rPr>
          <w:rFonts w:eastAsia="Times New Roman" w:cs="Times New Roman"/>
        </w:rPr>
        <w:t xml:space="preserve">). The number of points </w:t>
      </w:r>
      <w:r>
        <w:rPr>
          <w:rFonts w:eastAsia="Times New Roman" w:cs="Times New Roman"/>
        </w:rPr>
        <w:t>varied</w:t>
      </w:r>
      <w:r w:rsidRPr="00C87532">
        <w:rPr>
          <w:rFonts w:eastAsia="Times New Roman" w:cs="Times New Roman"/>
        </w:rPr>
        <w:t xml:space="preserve"> with the size of the site, with larger sites being sampled more, to obtain similar sampling point densities. At each sampl</w:t>
      </w:r>
      <w:r>
        <w:rPr>
          <w:rFonts w:eastAsia="Times New Roman" w:cs="Times New Roman"/>
        </w:rPr>
        <w:t>e quadrat</w:t>
      </w:r>
      <w:r w:rsidRPr="00C87532">
        <w:rPr>
          <w:rFonts w:eastAsia="Times New Roman" w:cs="Times New Roman"/>
        </w:rPr>
        <w:t>, 2</w:t>
      </w:r>
      <w:r>
        <w:rPr>
          <w:rFonts w:eastAsia="Times New Roman" w:cs="Times New Roman"/>
        </w:rPr>
        <w:t xml:space="preserve"> </w:t>
      </w:r>
      <w:r w:rsidRPr="00C87532">
        <w:rPr>
          <w:rFonts w:eastAsia="Times New Roman" w:cs="Times New Roman"/>
        </w:rPr>
        <w:t xml:space="preserve">replicate SAV rakes </w:t>
      </w:r>
      <w:r>
        <w:rPr>
          <w:rFonts w:eastAsia="Times New Roman" w:cs="Times New Roman"/>
        </w:rPr>
        <w:t>were</w:t>
      </w:r>
      <w:r w:rsidRPr="00C87532">
        <w:rPr>
          <w:rFonts w:eastAsia="Times New Roman" w:cs="Times New Roman"/>
        </w:rPr>
        <w:t xml:space="preserve"> collected according to standard operating procedures developed through the Aquatic Vegetation </w:t>
      </w:r>
      <w:r>
        <w:rPr>
          <w:rFonts w:eastAsia="Times New Roman" w:cs="Times New Roman"/>
        </w:rPr>
        <w:t>P</w:t>
      </w:r>
      <w:r w:rsidRPr="00C87532">
        <w:rPr>
          <w:rFonts w:eastAsia="Times New Roman" w:cs="Times New Roman"/>
        </w:rPr>
        <w:t xml:space="preserve">roject </w:t>
      </w:r>
      <w:r>
        <w:rPr>
          <w:rFonts w:eastAsia="Times New Roman" w:cs="Times New Roman"/>
        </w:rPr>
        <w:t>W</w:t>
      </w:r>
      <w:r w:rsidRPr="00C87532">
        <w:rPr>
          <w:rFonts w:eastAsia="Times New Roman" w:cs="Times New Roman"/>
        </w:rPr>
        <w:t xml:space="preserve">ork </w:t>
      </w:r>
      <w:r>
        <w:rPr>
          <w:rFonts w:eastAsia="Times New Roman" w:cs="Times New Roman"/>
        </w:rPr>
        <w:t>T</w:t>
      </w:r>
      <w:r w:rsidRPr="00C87532">
        <w:rPr>
          <w:rFonts w:eastAsia="Times New Roman" w:cs="Times New Roman"/>
        </w:rPr>
        <w:t>eam (PWT). In brief, at each location a 10 m x 10 m quadra</w:t>
      </w:r>
      <w:r>
        <w:rPr>
          <w:rFonts w:eastAsia="Times New Roman" w:cs="Times New Roman"/>
        </w:rPr>
        <w:t>t</w:t>
      </w:r>
      <w:r w:rsidRPr="00C87532">
        <w:rPr>
          <w:rFonts w:eastAsia="Times New Roman" w:cs="Times New Roman"/>
        </w:rPr>
        <w:t xml:space="preserve"> </w:t>
      </w:r>
      <w:r>
        <w:rPr>
          <w:rFonts w:eastAsia="Times New Roman" w:cs="Times New Roman"/>
        </w:rPr>
        <w:t>was</w:t>
      </w:r>
      <w:r w:rsidRPr="00C87532">
        <w:rPr>
          <w:rFonts w:eastAsia="Times New Roman" w:cs="Times New Roman"/>
        </w:rPr>
        <w:t xml:space="preserve"> located. Haphazard rake samples </w:t>
      </w:r>
      <w:r>
        <w:rPr>
          <w:rFonts w:eastAsia="Times New Roman" w:cs="Times New Roman"/>
        </w:rPr>
        <w:t>were</w:t>
      </w:r>
      <w:r w:rsidRPr="00C87532">
        <w:rPr>
          <w:rFonts w:eastAsia="Times New Roman" w:cs="Times New Roman"/>
        </w:rPr>
        <w:t xml:space="preserve"> collected from within it. </w:t>
      </w:r>
      <w:r>
        <w:rPr>
          <w:rFonts w:eastAsia="Times New Roman" w:cs="Times New Roman"/>
        </w:rPr>
        <w:t>For each sample, a 19-tine thatch rake attached to an extensible pole was</w:t>
      </w:r>
      <w:r w:rsidRPr="00C87532">
        <w:rPr>
          <w:rFonts w:eastAsia="Times New Roman" w:cs="Times New Roman"/>
        </w:rPr>
        <w:t xml:space="preserve"> lowered to the bottom of the water column, twisted three times to break off any SAV, and lifted out of the water. Scientists estimate</w:t>
      </w:r>
      <w:r>
        <w:rPr>
          <w:rFonts w:eastAsia="Times New Roman" w:cs="Times New Roman"/>
        </w:rPr>
        <w:t>d</w:t>
      </w:r>
      <w:r w:rsidRPr="00C87532">
        <w:rPr>
          <w:rFonts w:eastAsia="Times New Roman" w:cs="Times New Roman"/>
        </w:rPr>
        <w:t xml:space="preserve"> percent coverage of the rake head and record</w:t>
      </w:r>
      <w:r>
        <w:rPr>
          <w:rFonts w:eastAsia="Times New Roman" w:cs="Times New Roman"/>
        </w:rPr>
        <w:t>ed</w:t>
      </w:r>
      <w:r w:rsidRPr="00C87532">
        <w:rPr>
          <w:rFonts w:eastAsia="Times New Roman" w:cs="Times New Roman"/>
        </w:rPr>
        <w:t xml:space="preserve"> species of SAV included in the sample. Health and condition of each species </w:t>
      </w:r>
      <w:r>
        <w:rPr>
          <w:rFonts w:eastAsia="Times New Roman" w:cs="Times New Roman"/>
        </w:rPr>
        <w:t>were</w:t>
      </w:r>
      <w:r w:rsidRPr="00C87532">
        <w:rPr>
          <w:rFonts w:eastAsia="Times New Roman" w:cs="Times New Roman"/>
        </w:rPr>
        <w:t xml:space="preserve"> noted</w:t>
      </w:r>
      <w:r>
        <w:rPr>
          <w:rFonts w:eastAsia="Times New Roman" w:cs="Times New Roman"/>
        </w:rPr>
        <w:t xml:space="preserve"> using a standard set of conditions and symptoms of disease (</w:t>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separate"/>
      </w:r>
      <w:r>
        <w:t>T</w:t>
      </w:r>
      <w:r w:rsidRPr="00B30383">
        <w:rPr>
          <w:highlight w:val="yellow"/>
        </w:rPr>
        <w:t xml:space="preserve">able </w:t>
      </w:r>
      <w:r w:rsidRPr="00B30383">
        <w:rPr>
          <w:noProof/>
          <w:highlight w:val="yellow"/>
        </w:rPr>
        <w:t>12</w:t>
      </w:r>
      <w:r>
        <w:rPr>
          <w:rFonts w:eastAsia="Times New Roman" w:cs="Times New Roman"/>
        </w:rPr>
        <w:fldChar w:fldCharType="end"/>
      </w:r>
      <w:r>
        <w:rPr>
          <w:rFonts w:eastAsia="Times New Roman" w:cs="Times New Roman"/>
        </w:rPr>
        <w:t>)</w:t>
      </w:r>
      <w:r w:rsidRPr="00C87532">
        <w:rPr>
          <w:rFonts w:eastAsia="Times New Roman" w:cs="Times New Roman"/>
        </w:rPr>
        <w:t xml:space="preserve">. Wet biomass </w:t>
      </w:r>
      <w:r>
        <w:rPr>
          <w:rFonts w:eastAsia="Times New Roman" w:cs="Times New Roman"/>
        </w:rPr>
        <w:t>was</w:t>
      </w:r>
      <w:r w:rsidRPr="00C87532">
        <w:rPr>
          <w:rFonts w:eastAsia="Times New Roman" w:cs="Times New Roman"/>
        </w:rPr>
        <w:t xml:space="preserve"> measured </w:t>
      </w:r>
      <w:r>
        <w:rPr>
          <w:rFonts w:eastAsia="Times New Roman" w:cs="Times New Roman"/>
        </w:rPr>
        <w:t xml:space="preserve">to the nearest 1-2 g </w:t>
      </w:r>
      <w:proofErr w:type="gramStart"/>
      <w:r w:rsidRPr="00C87532">
        <w:rPr>
          <w:rFonts w:eastAsia="Times New Roman" w:cs="Times New Roman"/>
        </w:rPr>
        <w:t>with  tabletop</w:t>
      </w:r>
      <w:proofErr w:type="gramEnd"/>
      <w:r w:rsidRPr="00C87532">
        <w:rPr>
          <w:rFonts w:eastAsia="Times New Roman" w:cs="Times New Roman"/>
        </w:rPr>
        <w:t xml:space="preserve"> scale</w:t>
      </w:r>
      <w:r>
        <w:rPr>
          <w:rFonts w:eastAsia="Times New Roman" w:cs="Times New Roman"/>
        </w:rPr>
        <w:t>s</w:t>
      </w:r>
      <w:r w:rsidRPr="00C87532">
        <w:rPr>
          <w:rFonts w:eastAsia="Times New Roman" w:cs="Times New Roman"/>
        </w:rPr>
        <w:t xml:space="preserve"> after 20 seconds of spinning in a commercial salad spinner</w:t>
      </w:r>
      <w:r>
        <w:rPr>
          <w:rFonts w:eastAsia="Times New Roman" w:cs="Times New Roman"/>
        </w:rPr>
        <w:t xml:space="preserve"> (19 L capacity)</w:t>
      </w:r>
      <w:r w:rsidRPr="00C87532">
        <w:rPr>
          <w:rFonts w:eastAsia="Times New Roman" w:cs="Times New Roman"/>
        </w:rPr>
        <w:t xml:space="preserve">. If necessary, vegetation </w:t>
      </w:r>
      <w:r>
        <w:rPr>
          <w:rFonts w:eastAsia="Times New Roman" w:cs="Times New Roman"/>
        </w:rPr>
        <w:t>was</w:t>
      </w:r>
      <w:r w:rsidRPr="00C87532">
        <w:rPr>
          <w:rFonts w:eastAsia="Times New Roman" w:cs="Times New Roman"/>
        </w:rPr>
        <w:t xml:space="preserve"> bagged in the field and transported back to the laboratory. A replicate sample</w:t>
      </w:r>
      <w:r>
        <w:rPr>
          <w:rFonts w:eastAsia="Times New Roman" w:cs="Times New Roman"/>
        </w:rPr>
        <w:t xml:space="preserve"> was</w:t>
      </w:r>
      <w:r w:rsidRPr="00C87532">
        <w:rPr>
          <w:rFonts w:eastAsia="Times New Roman" w:cs="Times New Roman"/>
        </w:rPr>
        <w:t xml:space="preserve"> then collected from within the quadrat, but no closer than five meters from the other sample replicate. Sampling continue</w:t>
      </w:r>
      <w:r>
        <w:rPr>
          <w:rFonts w:eastAsia="Times New Roman" w:cs="Times New Roman"/>
        </w:rPr>
        <w:t>d</w:t>
      </w:r>
      <w:r w:rsidRPr="00C87532">
        <w:rPr>
          <w:rFonts w:eastAsia="Times New Roman" w:cs="Times New Roman"/>
        </w:rPr>
        <w:t xml:space="preserve"> until 30–50 quadrats, 60–100 SAV rakes, </w:t>
      </w:r>
      <w:r>
        <w:rPr>
          <w:rFonts w:eastAsia="Times New Roman" w:cs="Times New Roman"/>
        </w:rPr>
        <w:t>were</w:t>
      </w:r>
      <w:r w:rsidRPr="00C87532">
        <w:rPr>
          <w:rFonts w:eastAsia="Times New Roman" w:cs="Times New Roman"/>
        </w:rPr>
        <w:t xml:space="preserve"> </w:t>
      </w:r>
      <w:r>
        <w:rPr>
          <w:rFonts w:eastAsia="Times New Roman" w:cs="Times New Roman"/>
        </w:rPr>
        <w:t>collected</w:t>
      </w:r>
      <w:r w:rsidRPr="00C87532">
        <w:rPr>
          <w:rFonts w:eastAsia="Times New Roman" w:cs="Times New Roman"/>
        </w:rPr>
        <w:t xml:space="preserve">. </w:t>
      </w:r>
      <w:proofErr w:type="spellStart"/>
      <w:r>
        <w:rPr>
          <w:rFonts w:eastAsia="Times New Roman" w:cs="Times New Roman"/>
        </w:rPr>
        <w:t>Logisticla</w:t>
      </w:r>
      <w:proofErr w:type="spellEnd"/>
      <w:r>
        <w:rPr>
          <w:rFonts w:eastAsia="Times New Roman" w:cs="Times New Roman"/>
        </w:rPr>
        <w:t xml:space="preserve"> constraints reduced the number of samples obtainable at two sites in the Cache slough Region, but sampling effort in the confluence met project goals. All sites were sampled in </w:t>
      </w:r>
      <w:proofErr w:type="gramStart"/>
      <w:r>
        <w:rPr>
          <w:rFonts w:eastAsia="Times New Roman" w:cs="Times New Roman"/>
        </w:rPr>
        <w:t>March,</w:t>
      </w:r>
      <w:proofErr w:type="gramEnd"/>
      <w:r>
        <w:rPr>
          <w:rFonts w:eastAsia="Times New Roman" w:cs="Times New Roman"/>
        </w:rPr>
        <w:t xml:space="preserve"> 2018, three in August, 2018, and two each for October, 2018 and January, 2019 (</w:t>
      </w:r>
      <w:r w:rsidRPr="00342B4E">
        <w:rPr>
          <w:rFonts w:eastAsia="Times New Roman" w:cs="Times New Roman"/>
          <w:highlight w:val="yellow"/>
        </w:rPr>
        <w:t>Table 13</w:t>
      </w:r>
      <w:r>
        <w:rPr>
          <w:rFonts w:eastAsia="Times New Roman" w:cs="Times New Roman"/>
        </w:rPr>
        <w:t xml:space="preserve">). </w:t>
      </w:r>
      <w:r w:rsidRPr="00C87532">
        <w:rPr>
          <w:rFonts w:eastAsia="Times New Roman" w:cs="Times New Roman"/>
        </w:rPr>
        <w:t xml:space="preserve"> </w:t>
      </w:r>
    </w:p>
    <w:p w14:paraId="58B1258A" w14:textId="77777777" w:rsidR="00342F6C" w:rsidRDefault="00342F6C" w:rsidP="00342F6C">
      <w:pPr>
        <w:pStyle w:val="Caption"/>
      </w:pPr>
      <w:bookmarkStart w:id="91" w:name="_Ref515364301"/>
      <w:r w:rsidRPr="00B30383">
        <w:rPr>
          <w:highlight w:val="yellow"/>
        </w:rPr>
        <w:t xml:space="preserve">Table </w:t>
      </w:r>
      <w:r w:rsidRPr="00B30383">
        <w:rPr>
          <w:noProof/>
          <w:highlight w:val="yellow"/>
        </w:rPr>
        <w:fldChar w:fldCharType="begin"/>
      </w:r>
      <w:r w:rsidRPr="00B30383">
        <w:rPr>
          <w:noProof/>
          <w:highlight w:val="yellow"/>
        </w:rPr>
        <w:instrText xml:space="preserve"> SEQ Table \* ARABIC </w:instrText>
      </w:r>
      <w:r w:rsidRPr="00B30383">
        <w:rPr>
          <w:noProof/>
          <w:highlight w:val="yellow"/>
        </w:rPr>
        <w:fldChar w:fldCharType="separate"/>
      </w:r>
      <w:r w:rsidRPr="00B30383">
        <w:rPr>
          <w:noProof/>
          <w:highlight w:val="yellow"/>
        </w:rPr>
        <w:t>12</w:t>
      </w:r>
      <w:r w:rsidRPr="00B30383">
        <w:rPr>
          <w:noProof/>
          <w:highlight w:val="yellow"/>
        </w:rPr>
        <w:fldChar w:fldCharType="end"/>
      </w:r>
      <w:bookmarkEnd w:id="91"/>
      <w:r>
        <w:t xml:space="preserve">. </w:t>
      </w:r>
      <w:r w:rsidRPr="00A21B10">
        <w:rPr>
          <w:b w:val="0"/>
          <w:smallCaps w:val="0"/>
          <w:color w:val="auto"/>
        </w:rPr>
        <w:t>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342F6C" w14:paraId="123FF6EC" w14:textId="77777777" w:rsidTr="003C146B">
        <w:tc>
          <w:tcPr>
            <w:tcW w:w="0" w:type="auto"/>
            <w:tcBorders>
              <w:top w:val="single" w:sz="4" w:space="0" w:color="auto"/>
              <w:bottom w:val="single" w:sz="4" w:space="0" w:color="auto"/>
            </w:tcBorders>
          </w:tcPr>
          <w:p w14:paraId="1EFA0B1B" w14:textId="77777777" w:rsidR="00342F6C" w:rsidRPr="00E938C4" w:rsidRDefault="00342F6C" w:rsidP="003C146B">
            <w:pPr>
              <w:jc w:val="right"/>
              <w:rPr>
                <w:b/>
              </w:rPr>
            </w:pPr>
            <w:r>
              <w:rPr>
                <w:b/>
              </w:rPr>
              <w:t>Condition factor</w:t>
            </w:r>
          </w:p>
        </w:tc>
        <w:tc>
          <w:tcPr>
            <w:tcW w:w="0" w:type="auto"/>
            <w:tcBorders>
              <w:top w:val="single" w:sz="4" w:space="0" w:color="auto"/>
              <w:bottom w:val="single" w:sz="4" w:space="0" w:color="auto"/>
            </w:tcBorders>
          </w:tcPr>
          <w:p w14:paraId="7988DAD4" w14:textId="77777777" w:rsidR="00342F6C" w:rsidRPr="00E938C4" w:rsidRDefault="00342F6C" w:rsidP="003C146B">
            <w:pPr>
              <w:spacing w:before="20" w:after="20"/>
              <w:rPr>
                <w:b/>
              </w:rPr>
            </w:pPr>
            <w:r>
              <w:rPr>
                <w:b/>
              </w:rPr>
              <w:t>Description</w:t>
            </w:r>
          </w:p>
        </w:tc>
      </w:tr>
      <w:tr w:rsidR="00342F6C" w14:paraId="6ECDF8C5" w14:textId="77777777" w:rsidTr="003C146B">
        <w:tc>
          <w:tcPr>
            <w:tcW w:w="0" w:type="auto"/>
            <w:tcBorders>
              <w:top w:val="single" w:sz="4" w:space="0" w:color="auto"/>
            </w:tcBorders>
          </w:tcPr>
          <w:p w14:paraId="3AF0719C" w14:textId="77777777" w:rsidR="00342F6C" w:rsidRPr="00E938C4" w:rsidRDefault="00342F6C" w:rsidP="003C146B">
            <w:pPr>
              <w:jc w:val="right"/>
              <w:rPr>
                <w:b/>
              </w:rPr>
            </w:pPr>
            <w:r w:rsidRPr="00E938C4">
              <w:rPr>
                <w:b/>
              </w:rPr>
              <w:t>1</w:t>
            </w:r>
          </w:p>
        </w:tc>
        <w:tc>
          <w:tcPr>
            <w:tcW w:w="0" w:type="auto"/>
            <w:tcBorders>
              <w:top w:val="single" w:sz="4" w:space="0" w:color="auto"/>
            </w:tcBorders>
          </w:tcPr>
          <w:p w14:paraId="35433827" w14:textId="77777777" w:rsidR="00342F6C" w:rsidRDefault="00342F6C" w:rsidP="003C146B">
            <w:pPr>
              <w:spacing w:before="20" w:after="20"/>
            </w:pPr>
            <w:r w:rsidRPr="00E938C4">
              <w:rPr>
                <w:b/>
              </w:rPr>
              <w:t>Healthy</w:t>
            </w:r>
            <w:r>
              <w:t xml:space="preserve"> (Portion / entire sample contains no signs of damage)</w:t>
            </w:r>
          </w:p>
        </w:tc>
      </w:tr>
      <w:tr w:rsidR="00342F6C" w14:paraId="591AEF14" w14:textId="77777777" w:rsidTr="003C146B">
        <w:tc>
          <w:tcPr>
            <w:tcW w:w="0" w:type="auto"/>
          </w:tcPr>
          <w:p w14:paraId="6ECD9E24" w14:textId="77777777" w:rsidR="00342F6C" w:rsidRPr="00E938C4" w:rsidRDefault="00342F6C" w:rsidP="003C146B">
            <w:pPr>
              <w:jc w:val="right"/>
              <w:rPr>
                <w:b/>
              </w:rPr>
            </w:pPr>
            <w:r w:rsidRPr="00E938C4">
              <w:rPr>
                <w:b/>
              </w:rPr>
              <w:t>2</w:t>
            </w:r>
          </w:p>
        </w:tc>
        <w:tc>
          <w:tcPr>
            <w:tcW w:w="0" w:type="auto"/>
          </w:tcPr>
          <w:p w14:paraId="6138BF97" w14:textId="77777777" w:rsidR="00342F6C" w:rsidRDefault="00342F6C" w:rsidP="003C146B">
            <w:pPr>
              <w:spacing w:before="20" w:after="20"/>
            </w:pPr>
            <w:r w:rsidRPr="00E938C4">
              <w:rPr>
                <w:b/>
              </w:rPr>
              <w:t>New growth</w:t>
            </w:r>
            <w:r>
              <w:t xml:space="preserve"> (Portion / entire sample contains recent growth of tips)</w:t>
            </w:r>
          </w:p>
        </w:tc>
      </w:tr>
      <w:tr w:rsidR="00342F6C" w14:paraId="1FC54F32" w14:textId="77777777" w:rsidTr="003C146B">
        <w:tc>
          <w:tcPr>
            <w:tcW w:w="0" w:type="auto"/>
          </w:tcPr>
          <w:p w14:paraId="7952A954" w14:textId="77777777" w:rsidR="00342F6C" w:rsidRPr="00E938C4" w:rsidRDefault="00342F6C" w:rsidP="003C146B">
            <w:pPr>
              <w:jc w:val="right"/>
              <w:rPr>
                <w:b/>
              </w:rPr>
            </w:pPr>
            <w:r w:rsidRPr="00E938C4">
              <w:rPr>
                <w:b/>
              </w:rPr>
              <w:t>3</w:t>
            </w:r>
          </w:p>
        </w:tc>
        <w:tc>
          <w:tcPr>
            <w:tcW w:w="0" w:type="auto"/>
          </w:tcPr>
          <w:p w14:paraId="7336FE43" w14:textId="77777777" w:rsidR="00342F6C" w:rsidRDefault="00342F6C" w:rsidP="003C146B">
            <w:pPr>
              <w:spacing w:before="20" w:after="20"/>
            </w:pPr>
            <w:r w:rsidRPr="00E938C4">
              <w:rPr>
                <w:b/>
              </w:rPr>
              <w:t>Yellowing / browning</w:t>
            </w:r>
            <w:r>
              <w:t xml:space="preserve"> (Portion / entire sample turning yellow or brown hue)</w:t>
            </w:r>
          </w:p>
        </w:tc>
      </w:tr>
      <w:tr w:rsidR="00342F6C" w14:paraId="356E2C8F" w14:textId="77777777" w:rsidTr="003C146B">
        <w:tc>
          <w:tcPr>
            <w:tcW w:w="0" w:type="auto"/>
          </w:tcPr>
          <w:p w14:paraId="6F7BF891" w14:textId="77777777" w:rsidR="00342F6C" w:rsidRPr="00E938C4" w:rsidRDefault="00342F6C" w:rsidP="003C146B">
            <w:pPr>
              <w:jc w:val="right"/>
              <w:rPr>
                <w:b/>
              </w:rPr>
            </w:pPr>
            <w:r w:rsidRPr="00E938C4">
              <w:rPr>
                <w:b/>
              </w:rPr>
              <w:t>4</w:t>
            </w:r>
          </w:p>
        </w:tc>
        <w:tc>
          <w:tcPr>
            <w:tcW w:w="0" w:type="auto"/>
          </w:tcPr>
          <w:p w14:paraId="01FBD6DA" w14:textId="77777777" w:rsidR="00342F6C" w:rsidRDefault="00342F6C" w:rsidP="003C146B">
            <w:pPr>
              <w:spacing w:before="20" w:after="20"/>
            </w:pPr>
            <w:r w:rsidRPr="00E938C4">
              <w:rPr>
                <w:b/>
              </w:rPr>
              <w:t>Bleached tips</w:t>
            </w:r>
            <w:r>
              <w:t xml:space="preserve"> (Portion / entire sample has tips which have turned white)</w:t>
            </w:r>
          </w:p>
        </w:tc>
      </w:tr>
      <w:tr w:rsidR="00342F6C" w14:paraId="58230E3E" w14:textId="77777777" w:rsidTr="003C146B">
        <w:tc>
          <w:tcPr>
            <w:tcW w:w="0" w:type="auto"/>
          </w:tcPr>
          <w:p w14:paraId="5EB028BD" w14:textId="77777777" w:rsidR="00342F6C" w:rsidRPr="00E938C4" w:rsidRDefault="00342F6C" w:rsidP="003C146B">
            <w:pPr>
              <w:jc w:val="right"/>
              <w:rPr>
                <w:b/>
              </w:rPr>
            </w:pPr>
            <w:r w:rsidRPr="00E938C4">
              <w:rPr>
                <w:b/>
              </w:rPr>
              <w:t>5</w:t>
            </w:r>
          </w:p>
        </w:tc>
        <w:tc>
          <w:tcPr>
            <w:tcW w:w="0" w:type="auto"/>
          </w:tcPr>
          <w:p w14:paraId="2717D3BF" w14:textId="77777777" w:rsidR="00342F6C" w:rsidRDefault="00342F6C" w:rsidP="003C146B">
            <w:pPr>
              <w:spacing w:before="20" w:after="20"/>
              <w:ind w:right="-1362"/>
            </w:pPr>
            <w:r w:rsidRPr="00E938C4">
              <w:rPr>
                <w:b/>
              </w:rPr>
              <w:t>Foliage loss / Stemmy</w:t>
            </w:r>
            <w:r>
              <w:t xml:space="preserve"> (Portion / entire sample has lost leaves- may look stemmy)</w:t>
            </w:r>
          </w:p>
        </w:tc>
      </w:tr>
      <w:tr w:rsidR="00342F6C" w14:paraId="304CFC12" w14:textId="77777777" w:rsidTr="003C146B">
        <w:tc>
          <w:tcPr>
            <w:tcW w:w="0" w:type="auto"/>
          </w:tcPr>
          <w:p w14:paraId="53E641C8" w14:textId="77777777" w:rsidR="00342F6C" w:rsidRPr="00E938C4" w:rsidRDefault="00342F6C" w:rsidP="003C146B">
            <w:pPr>
              <w:jc w:val="right"/>
              <w:rPr>
                <w:b/>
              </w:rPr>
            </w:pPr>
            <w:r w:rsidRPr="00E938C4">
              <w:rPr>
                <w:b/>
              </w:rPr>
              <w:t>6</w:t>
            </w:r>
          </w:p>
        </w:tc>
        <w:tc>
          <w:tcPr>
            <w:tcW w:w="0" w:type="auto"/>
          </w:tcPr>
          <w:p w14:paraId="437666A7" w14:textId="77777777" w:rsidR="00342F6C" w:rsidRDefault="00342F6C" w:rsidP="003C146B">
            <w:pPr>
              <w:spacing w:before="20" w:after="20"/>
            </w:pPr>
            <w:r w:rsidRPr="00B207C7">
              <w:rPr>
                <w:b/>
              </w:rPr>
              <w:t>Blackened / dead material</w:t>
            </w:r>
            <w:r>
              <w:t xml:space="preserve"> (Portion / entire sample has died, begun decomposing)</w:t>
            </w:r>
          </w:p>
        </w:tc>
      </w:tr>
    </w:tbl>
    <w:p w14:paraId="146F0B7E" w14:textId="77777777" w:rsidR="00342F6C" w:rsidRPr="00C87532" w:rsidRDefault="00342F6C" w:rsidP="00342F6C">
      <w:pPr>
        <w:keepNext/>
        <w:rPr>
          <w:rFonts w:eastAsia="Times New Roman" w:cs="Times New Roman"/>
        </w:rPr>
      </w:pPr>
    </w:p>
    <w:p w14:paraId="0318A929" w14:textId="77777777" w:rsidR="00342F6C" w:rsidRDefault="00342F6C" w:rsidP="00342F6C">
      <w:pPr>
        <w:pStyle w:val="Caption"/>
      </w:pPr>
      <w:bookmarkStart w:id="92" w:name="_Hlk536708288"/>
      <w:r w:rsidRPr="00BE726B">
        <w:rPr>
          <w:highlight w:val="yellow"/>
        </w:rPr>
        <w:t xml:space="preserve">Table </w:t>
      </w:r>
      <w:r w:rsidRPr="00BE726B">
        <w:rPr>
          <w:noProof/>
          <w:highlight w:val="yellow"/>
        </w:rPr>
        <w:fldChar w:fldCharType="begin"/>
      </w:r>
      <w:r w:rsidRPr="00BE726B">
        <w:rPr>
          <w:noProof/>
          <w:highlight w:val="yellow"/>
        </w:rPr>
        <w:instrText xml:space="preserve"> SEQ Table \* ARABIC </w:instrText>
      </w:r>
      <w:r w:rsidRPr="00BE726B">
        <w:rPr>
          <w:noProof/>
          <w:highlight w:val="yellow"/>
        </w:rPr>
        <w:fldChar w:fldCharType="separate"/>
      </w:r>
      <w:r w:rsidRPr="00BE726B">
        <w:rPr>
          <w:noProof/>
          <w:highlight w:val="yellow"/>
        </w:rPr>
        <w:t>13</w:t>
      </w:r>
      <w:r w:rsidRPr="00BE726B">
        <w:rPr>
          <w:noProof/>
          <w:highlight w:val="yellow"/>
        </w:rPr>
        <w:fldChar w:fldCharType="end"/>
      </w:r>
      <w: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42F6C" w14:paraId="4C016FF7" w14:textId="77777777" w:rsidTr="003C146B">
        <w:tc>
          <w:tcPr>
            <w:tcW w:w="1095" w:type="dxa"/>
            <w:tcBorders>
              <w:top w:val="single" w:sz="4" w:space="0" w:color="auto"/>
              <w:left w:val="nil"/>
              <w:bottom w:val="single" w:sz="4" w:space="0" w:color="auto"/>
              <w:right w:val="nil"/>
            </w:tcBorders>
          </w:tcPr>
          <w:p w14:paraId="641E28D7" w14:textId="77777777" w:rsidR="00342F6C" w:rsidRPr="00C87532" w:rsidRDefault="00342F6C" w:rsidP="003C146B">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74119A9E" w14:textId="77777777" w:rsidR="00342F6C" w:rsidRPr="00C87532" w:rsidRDefault="00342F6C" w:rsidP="003C146B">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6265A06C" w14:textId="77777777" w:rsidR="00342F6C" w:rsidRPr="00C87532" w:rsidRDefault="00342F6C" w:rsidP="003C146B">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6FC84758" w14:textId="77777777" w:rsidR="00342F6C" w:rsidRPr="00C87532" w:rsidRDefault="00342F6C" w:rsidP="003C146B">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7165DB53" w14:textId="77777777" w:rsidR="00342F6C" w:rsidRPr="00C87532" w:rsidRDefault="00342F6C" w:rsidP="003C146B">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6B9BEFC4" w14:textId="77777777" w:rsidR="00342F6C" w:rsidRPr="00C87532" w:rsidRDefault="00342F6C" w:rsidP="003C146B">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584A32B4" w14:textId="77777777" w:rsidR="00342F6C" w:rsidRPr="00C87532" w:rsidRDefault="00342F6C" w:rsidP="003C146B">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31881103" w14:textId="77777777" w:rsidR="00342F6C" w:rsidRPr="00C87532" w:rsidRDefault="00342F6C" w:rsidP="003C146B">
            <w:pPr>
              <w:jc w:val="center"/>
              <w:rPr>
                <w:rFonts w:eastAsia="Times New Roman" w:cs="Times New Roman"/>
                <w:b/>
              </w:rPr>
            </w:pPr>
            <w:r w:rsidRPr="00C87532">
              <w:rPr>
                <w:rFonts w:eastAsia="Times New Roman" w:cs="Times New Roman"/>
                <w:b/>
              </w:rPr>
              <w:t>Total</w:t>
            </w:r>
          </w:p>
        </w:tc>
      </w:tr>
      <w:tr w:rsidR="00342F6C" w14:paraId="01E301C8" w14:textId="77777777" w:rsidTr="003C146B">
        <w:tc>
          <w:tcPr>
            <w:tcW w:w="1095" w:type="dxa"/>
            <w:tcBorders>
              <w:top w:val="nil"/>
              <w:left w:val="nil"/>
              <w:bottom w:val="nil"/>
              <w:right w:val="nil"/>
            </w:tcBorders>
          </w:tcPr>
          <w:p w14:paraId="6E312255" w14:textId="77777777" w:rsidR="00342F6C" w:rsidRPr="00C87532" w:rsidRDefault="00342F6C" w:rsidP="003C146B">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6DFEFB48" w14:textId="77777777" w:rsidR="00342F6C" w:rsidRPr="00C87532" w:rsidRDefault="00342F6C" w:rsidP="003C146B">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69FAE247" w14:textId="77777777" w:rsidR="00342F6C" w:rsidRPr="00C87532" w:rsidRDefault="00342F6C" w:rsidP="003C146B">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58C7B800" w14:textId="77777777" w:rsidR="00342F6C" w:rsidRPr="00C87532" w:rsidRDefault="00342F6C" w:rsidP="003C146B">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00EABBA9" w14:textId="77777777" w:rsidR="00342F6C" w:rsidRPr="00C87532" w:rsidRDefault="00342F6C" w:rsidP="003C146B">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482DE5D6" w14:textId="77777777" w:rsidR="00342F6C" w:rsidRPr="00C87532" w:rsidRDefault="00342F6C" w:rsidP="003C146B">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3D7195D" w14:textId="77777777" w:rsidR="00342F6C" w:rsidRPr="00C87532" w:rsidRDefault="00342F6C" w:rsidP="003C146B">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0DF4C2D4" w14:textId="77777777" w:rsidR="00342F6C" w:rsidRPr="00C87532" w:rsidRDefault="00342F6C" w:rsidP="003C146B">
            <w:pPr>
              <w:jc w:val="right"/>
              <w:rPr>
                <w:rFonts w:eastAsia="Times New Roman" w:cs="Times New Roman"/>
              </w:rPr>
            </w:pPr>
            <w:r>
              <w:rPr>
                <w:rFonts w:eastAsia="Times New Roman" w:cs="Times New Roman"/>
              </w:rPr>
              <w:t>62</w:t>
            </w:r>
          </w:p>
        </w:tc>
      </w:tr>
      <w:tr w:rsidR="00342F6C" w14:paraId="5EDCEC9A" w14:textId="77777777" w:rsidTr="003C146B">
        <w:tc>
          <w:tcPr>
            <w:tcW w:w="1095" w:type="dxa"/>
            <w:tcBorders>
              <w:top w:val="nil"/>
              <w:left w:val="nil"/>
              <w:bottom w:val="nil"/>
              <w:right w:val="nil"/>
            </w:tcBorders>
          </w:tcPr>
          <w:p w14:paraId="7CC8030F" w14:textId="77777777" w:rsidR="00342F6C" w:rsidRPr="00C87532" w:rsidRDefault="00342F6C" w:rsidP="003C146B">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202A5981" w14:textId="77777777" w:rsidR="00342F6C" w:rsidRPr="00C87532" w:rsidRDefault="00342F6C" w:rsidP="003C146B">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13B8686E" w14:textId="77777777" w:rsidR="00342F6C" w:rsidRPr="00C87532" w:rsidRDefault="00342F6C" w:rsidP="003C146B">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248B1124" w14:textId="77777777" w:rsidR="00342F6C" w:rsidRPr="00C87532" w:rsidRDefault="00342F6C" w:rsidP="003C146B">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61D4901" w14:textId="77777777" w:rsidR="00342F6C" w:rsidRPr="00C87532" w:rsidRDefault="00342F6C" w:rsidP="003C146B">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2C86644F" w14:textId="77777777" w:rsidR="00342F6C" w:rsidRPr="00C87532" w:rsidRDefault="00342F6C" w:rsidP="003C146B">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AC30656" w14:textId="77777777" w:rsidR="00342F6C" w:rsidRPr="00C87532" w:rsidRDefault="00342F6C" w:rsidP="003C146B">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66D6F0B3" w14:textId="77777777" w:rsidR="00342F6C" w:rsidRPr="00C87532" w:rsidRDefault="00342F6C" w:rsidP="003C146B">
            <w:pPr>
              <w:jc w:val="right"/>
              <w:rPr>
                <w:rFonts w:eastAsia="Times New Roman" w:cs="Times New Roman"/>
              </w:rPr>
            </w:pPr>
            <w:r>
              <w:rPr>
                <w:rFonts w:eastAsia="Times New Roman" w:cs="Times New Roman"/>
              </w:rPr>
              <w:t>179</w:t>
            </w:r>
          </w:p>
        </w:tc>
      </w:tr>
      <w:tr w:rsidR="00342F6C" w14:paraId="303E3EBA" w14:textId="77777777" w:rsidTr="003C146B">
        <w:tc>
          <w:tcPr>
            <w:tcW w:w="1095" w:type="dxa"/>
            <w:tcBorders>
              <w:top w:val="nil"/>
              <w:left w:val="nil"/>
              <w:bottom w:val="nil"/>
              <w:right w:val="nil"/>
            </w:tcBorders>
          </w:tcPr>
          <w:p w14:paraId="5C6DA729" w14:textId="77777777" w:rsidR="00342F6C" w:rsidRPr="00C87532" w:rsidRDefault="00342F6C" w:rsidP="003C146B">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75B2BA37" w14:textId="77777777" w:rsidR="00342F6C" w:rsidRPr="00C87532" w:rsidRDefault="00342F6C" w:rsidP="003C146B">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649EC684" w14:textId="77777777" w:rsidR="00342F6C" w:rsidRPr="00C87532" w:rsidRDefault="00342F6C" w:rsidP="003C146B">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3A329D94" w14:textId="77777777" w:rsidR="00342F6C" w:rsidRPr="00C87532" w:rsidRDefault="00342F6C" w:rsidP="003C146B">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42D4189F" w14:textId="77777777" w:rsidR="00342F6C" w:rsidRPr="00C87532" w:rsidRDefault="00342F6C" w:rsidP="003C146B">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5DC16E24" w14:textId="77777777" w:rsidR="00342F6C" w:rsidRPr="00C87532" w:rsidRDefault="00342F6C" w:rsidP="003C146B">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0AB47DF" w14:textId="77777777" w:rsidR="00342F6C" w:rsidRPr="00C87532" w:rsidRDefault="00342F6C" w:rsidP="003C146B">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25F12C53" w14:textId="77777777" w:rsidR="00342F6C" w:rsidRPr="00C87532" w:rsidRDefault="00342F6C" w:rsidP="003C146B">
            <w:pPr>
              <w:jc w:val="right"/>
              <w:rPr>
                <w:rFonts w:eastAsia="Times New Roman" w:cs="Times New Roman"/>
              </w:rPr>
            </w:pPr>
            <w:r>
              <w:rPr>
                <w:rFonts w:eastAsia="Times New Roman" w:cs="Times New Roman"/>
              </w:rPr>
              <w:t>317</w:t>
            </w:r>
          </w:p>
        </w:tc>
      </w:tr>
      <w:tr w:rsidR="00342F6C" w14:paraId="2E36D796" w14:textId="77777777" w:rsidTr="003C146B">
        <w:tc>
          <w:tcPr>
            <w:tcW w:w="1095" w:type="dxa"/>
            <w:tcBorders>
              <w:top w:val="nil"/>
              <w:left w:val="nil"/>
              <w:bottom w:val="single" w:sz="4" w:space="0" w:color="auto"/>
              <w:right w:val="nil"/>
            </w:tcBorders>
          </w:tcPr>
          <w:p w14:paraId="5EF91F7D" w14:textId="77777777" w:rsidR="00342F6C" w:rsidRPr="00C87532" w:rsidRDefault="00342F6C" w:rsidP="003C146B">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1639E7E9" w14:textId="77777777" w:rsidR="00342F6C" w:rsidRPr="00C87532" w:rsidRDefault="00342F6C" w:rsidP="003C146B">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4682A5E5" w14:textId="77777777" w:rsidR="00342F6C" w:rsidRPr="00C87532" w:rsidRDefault="00342F6C" w:rsidP="003C146B">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1D230A46" w14:textId="77777777" w:rsidR="00342F6C" w:rsidRPr="00C87532" w:rsidRDefault="00342F6C" w:rsidP="003C146B">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644DEF3A" w14:textId="77777777" w:rsidR="00342F6C" w:rsidRPr="00C87532" w:rsidRDefault="00342F6C" w:rsidP="003C146B">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1CDF6F12" w14:textId="77777777" w:rsidR="00342F6C" w:rsidRPr="00C87532" w:rsidRDefault="00342F6C" w:rsidP="003C146B">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42B4C7B3" w14:textId="77777777" w:rsidR="00342F6C" w:rsidRPr="00C87532" w:rsidRDefault="00342F6C" w:rsidP="003C146B">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2C5E06C7" w14:textId="77777777" w:rsidR="00342F6C" w:rsidRPr="00C87532" w:rsidRDefault="00342F6C" w:rsidP="003C146B">
            <w:pPr>
              <w:jc w:val="right"/>
              <w:rPr>
                <w:rFonts w:eastAsia="Times New Roman" w:cs="Times New Roman"/>
              </w:rPr>
            </w:pPr>
            <w:r>
              <w:rPr>
                <w:rFonts w:eastAsia="Times New Roman" w:cs="Times New Roman"/>
              </w:rPr>
              <w:t>283</w:t>
            </w:r>
          </w:p>
        </w:tc>
      </w:tr>
      <w:tr w:rsidR="00342F6C" w14:paraId="182FDF1E" w14:textId="77777777" w:rsidTr="003C146B">
        <w:tc>
          <w:tcPr>
            <w:tcW w:w="1095" w:type="dxa"/>
            <w:tcBorders>
              <w:top w:val="single" w:sz="4" w:space="0" w:color="auto"/>
              <w:left w:val="nil"/>
              <w:bottom w:val="nil"/>
              <w:right w:val="nil"/>
            </w:tcBorders>
          </w:tcPr>
          <w:p w14:paraId="08F9606D" w14:textId="77777777" w:rsidR="00342F6C" w:rsidRPr="00C87532" w:rsidRDefault="00342F6C" w:rsidP="003C146B">
            <w:pPr>
              <w:jc w:val="center"/>
              <w:rPr>
                <w:rFonts w:eastAsia="Times New Roman" w:cs="Times New Roman"/>
              </w:rPr>
            </w:pPr>
          </w:p>
        </w:tc>
        <w:tc>
          <w:tcPr>
            <w:tcW w:w="1515" w:type="dxa"/>
            <w:tcBorders>
              <w:top w:val="single" w:sz="4" w:space="0" w:color="auto"/>
              <w:left w:val="nil"/>
              <w:bottom w:val="nil"/>
              <w:right w:val="nil"/>
            </w:tcBorders>
          </w:tcPr>
          <w:p w14:paraId="61F4DB49" w14:textId="77777777" w:rsidR="00342F6C" w:rsidRPr="00C87532" w:rsidRDefault="00342F6C" w:rsidP="003C146B">
            <w:pPr>
              <w:jc w:val="center"/>
              <w:rPr>
                <w:rFonts w:eastAsia="Times New Roman" w:cs="Times New Roman"/>
              </w:rPr>
            </w:pPr>
          </w:p>
        </w:tc>
        <w:tc>
          <w:tcPr>
            <w:tcW w:w="2213" w:type="dxa"/>
            <w:tcBorders>
              <w:top w:val="single" w:sz="4" w:space="0" w:color="auto"/>
              <w:left w:val="nil"/>
              <w:bottom w:val="single" w:sz="4" w:space="0" w:color="auto"/>
              <w:right w:val="nil"/>
            </w:tcBorders>
          </w:tcPr>
          <w:p w14:paraId="098D6760" w14:textId="77777777" w:rsidR="00342F6C" w:rsidRPr="00C87532" w:rsidRDefault="00342F6C" w:rsidP="003C146B">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10C377EA" w14:textId="77777777" w:rsidR="00342F6C" w:rsidRPr="00C87532" w:rsidRDefault="00342F6C" w:rsidP="003C146B">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35DBFBAA" w14:textId="77777777" w:rsidR="00342F6C" w:rsidRPr="00C87532" w:rsidRDefault="00342F6C" w:rsidP="003C146B">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53527050" w14:textId="77777777" w:rsidR="00342F6C" w:rsidRPr="00C87532" w:rsidRDefault="00342F6C" w:rsidP="003C146B">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1CAB98D0" w14:textId="77777777" w:rsidR="00342F6C" w:rsidRDefault="00342F6C" w:rsidP="003C146B">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7E121EAD" w14:textId="77777777" w:rsidR="00342F6C" w:rsidRPr="00C87532" w:rsidRDefault="00342F6C" w:rsidP="003C146B">
            <w:pPr>
              <w:jc w:val="right"/>
              <w:rPr>
                <w:rFonts w:eastAsia="Times New Roman" w:cs="Times New Roman"/>
              </w:rPr>
            </w:pPr>
            <w:r>
              <w:rPr>
                <w:rFonts w:eastAsia="Times New Roman" w:cs="Times New Roman"/>
              </w:rPr>
              <w:t>841</w:t>
            </w:r>
          </w:p>
        </w:tc>
      </w:tr>
    </w:tbl>
    <w:p w14:paraId="7F8F3692" w14:textId="77777777" w:rsidR="00342F6C" w:rsidRPr="00FE3027" w:rsidRDefault="00342F6C" w:rsidP="00342F6C">
      <w:pPr>
        <w:ind w:firstLine="720"/>
        <w:rPr>
          <w:rFonts w:eastAsia="Times New Roman" w:cs="Times New Roman"/>
          <w:sz w:val="24"/>
          <w:szCs w:val="24"/>
        </w:rPr>
      </w:pPr>
    </w:p>
    <w:bookmarkEnd w:id="92"/>
    <w:p w14:paraId="342D737B" w14:textId="77777777" w:rsidR="00342F6C" w:rsidRPr="0064488F" w:rsidRDefault="00342F6C" w:rsidP="00342F6C">
      <w:r>
        <w:rPr>
          <w:rFonts w:eastAsia="Times New Roman" w:cs="Times New Roman"/>
        </w:rPr>
        <w:lastRenderedPageBreak/>
        <w:t xml:space="preserve">SAV mapping using </w:t>
      </w:r>
      <w:r w:rsidRPr="00C87532">
        <w:rPr>
          <w:rFonts w:eastAsia="Times New Roman" w:cs="Times New Roman"/>
        </w:rPr>
        <w:t>boat</w:t>
      </w:r>
      <w:r>
        <w:rPr>
          <w:rFonts w:eastAsia="Times New Roman" w:cs="Times New Roman"/>
        </w:rPr>
        <w:t>-mounted</w:t>
      </w:r>
      <w:r w:rsidRPr="00C87532">
        <w:rPr>
          <w:rFonts w:eastAsia="Times New Roman" w:cs="Times New Roman"/>
        </w:rPr>
        <w:t xml:space="preserve"> sonar </w:t>
      </w:r>
      <w:r>
        <w:rPr>
          <w:rFonts w:eastAsia="Times New Roman" w:cs="Times New Roman"/>
        </w:rPr>
        <w:t xml:space="preserve">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BioBase’s EcoSound software to convert the sonar tracks to biovolume of SAV (CMAP Inc., </w:t>
      </w:r>
      <w:r w:rsidRPr="00AC5E83">
        <w:rPr>
          <w:rFonts w:eastAsia="Times New Roman" w:cs="Times New Roman"/>
        </w:rPr>
        <w:t>https://www.cibiobase.com/</w:t>
      </w:r>
      <w:r>
        <w:rPr>
          <w:rFonts w:eastAsia="Times New Roman" w:cs="Times New Roman"/>
        </w:rPr>
        <w:t xml:space="preserve">). This software converts sonar data to estimates of water column filled with submerged aquatic vegetation. </w:t>
      </w:r>
      <w:r w:rsidRPr="00C87532">
        <w:rPr>
          <w:rFonts w:eastAsia="Times New Roman" w:cs="Times New Roman"/>
        </w:rPr>
        <w:t xml:space="preserve">Comparisons </w:t>
      </w:r>
      <w:r>
        <w:rPr>
          <w:rFonts w:eastAsia="Times New Roman" w:cs="Times New Roman"/>
        </w:rPr>
        <w:t>between the mapped SAV data and SAV rakes were made to determine the suitability of sonar mapping for shallow tidal wetland monitoring.</w:t>
      </w:r>
    </w:p>
    <w:p w14:paraId="4C16D989" w14:textId="77777777" w:rsidR="00342F6C" w:rsidRDefault="00342F6C" w:rsidP="003918A8">
      <w:pPr>
        <w:pStyle w:val="Body"/>
        <w:spacing w:after="0"/>
        <w:rPr>
          <w:rFonts w:ascii="Times New Roman" w:hAnsi="Times New Roman"/>
          <w:sz w:val="24"/>
          <w:szCs w:val="24"/>
        </w:rPr>
      </w:pP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07C89A12" w14:textId="2667AFD1" w:rsidR="003918A8" w:rsidRDefault="003918A8" w:rsidP="00674BAC">
      <w:pPr>
        <w:pStyle w:val="Body"/>
        <w:rPr>
          <w:rFonts w:ascii="Times New Roman" w:hAnsi="Times New Roman" w:cs="Times New Roman"/>
          <w:sz w:val="24"/>
          <w:szCs w:val="24"/>
        </w:rPr>
      </w:pPr>
    </w:p>
    <w:p w14:paraId="46AFE01F" w14:textId="0BD46FE6" w:rsidR="00253860" w:rsidRPr="00E91A1A" w:rsidRDefault="00ED1142" w:rsidP="00253860">
      <w:r>
        <w:rPr>
          <w:b/>
        </w:rPr>
        <w:t>Algae/</w:t>
      </w:r>
      <w:r w:rsidR="00253860" w:rsidRPr="00F2794E">
        <w:rPr>
          <w:b/>
        </w:rPr>
        <w:t>Phytoplankton:</w:t>
      </w:r>
      <w:r w:rsidR="00253860">
        <w:t xml:space="preserve"> To supplement routine monitoring of phytoplankton communities at all FRP sites, and to better differentiate between the sources of phytoplankton in the water column, we intensively sampled a wide variety of habitats at one site (Liberty Island).</w:t>
      </w:r>
      <w:r w:rsidR="00253860" w:rsidRPr="00253860">
        <w:t xml:space="preserve"> </w:t>
      </w:r>
      <w:r w:rsidR="00253860">
        <w:t xml:space="preserve">Collection methods were be based on standard benthic algae methods developed by the California State Water Resources Control Board Surface Water Ambient Monitoring Program </w:t>
      </w:r>
      <w:r w:rsidR="00253860">
        <w:fldChar w:fldCharType="begin"/>
      </w:r>
      <w:r w:rsidR="00253860">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rsidR="00253860">
        <w:fldChar w:fldCharType="separate"/>
      </w:r>
      <w:r w:rsidR="00253860">
        <w:rPr>
          <w:noProof/>
        </w:rPr>
        <w:t>(Ode et al. 2016)</w:t>
      </w:r>
      <w:r w:rsidR="00253860">
        <w:fldChar w:fldCharType="end"/>
      </w:r>
      <w:r w:rsidR="00253860">
        <w:t xml:space="preserve">.  At Liberty Island, we collected algae from four microhabitats within the wetland (also </w:t>
      </w:r>
      <w:commentRangeStart w:id="93"/>
      <w:r w:rsidR="00253860">
        <w:t xml:space="preserve">see </w:t>
      </w:r>
      <w:r w:rsidR="00253860">
        <w:fldChar w:fldCharType="begin"/>
      </w:r>
      <w:r w:rsidR="00253860">
        <w:instrText xml:space="preserve"> REF _Ref514673417 \h </w:instrText>
      </w:r>
      <w:r w:rsidR="00253860">
        <w:fldChar w:fldCharType="separate"/>
      </w:r>
      <w:r w:rsidR="00253860">
        <w:t xml:space="preserve">Table </w:t>
      </w:r>
      <w:r w:rsidR="00253860">
        <w:rPr>
          <w:noProof/>
        </w:rPr>
        <w:t>2</w:t>
      </w:r>
      <w:r w:rsidR="00253860">
        <w:fldChar w:fldCharType="end"/>
      </w:r>
      <w:commentRangeEnd w:id="93"/>
      <w:r w:rsidR="00253860">
        <w:rPr>
          <w:rStyle w:val="CommentReference"/>
        </w:rPr>
        <w:commentReference w:id="93"/>
      </w:r>
      <w:r w:rsidR="00253860">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517C87BA" w:rsidR="00253860" w:rsidRDefault="00253860" w:rsidP="00253860">
      <w:r>
        <w:t xml:space="preserve">All samples will be preserved in Lugol’s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4" w:name="_Toc415212245"/>
      <w:bookmarkStart w:id="95" w:name="_Toc433352594"/>
      <w:bookmarkStart w:id="96" w:name="_Toc536509203"/>
      <w:r w:rsidRPr="00E170EA">
        <w:t>Analysis</w:t>
      </w:r>
      <w:bookmarkEnd w:id="94"/>
      <w:bookmarkEnd w:id="95"/>
      <w:bookmarkEnd w:id="96"/>
    </w:p>
    <w:p w14:paraId="0B7B0F61" w14:textId="1BD0D5AE" w:rsidR="00ED1142" w:rsidRDefault="00ED1142" w:rsidP="00ED1142">
      <w:bookmarkStart w:id="97" w:name="_Toc536509204"/>
      <w:r w:rsidRPr="003A05E1">
        <w:rPr>
          <w:b/>
        </w:rPr>
        <w:t>Algae:</w:t>
      </w:r>
      <w:r>
        <w:t xml:space="preserve"> We compared the community composition of algae samples from different habitat types with Per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CRAN&lt;/publisher&gt;&lt;urls&gt;&lt;related-urls&gt;&lt;url&gt;https://cran.r-project.org/package=indicspecies&lt;/url&gt;&lt;/related-urls&gt;&lt;/urls&gt;&lt;/record&gt;&lt;/Cite&gt;&lt;/EndNote&gt;</w:instrText>
      </w:r>
      <w:r>
        <w:fldChar w:fldCharType="separate"/>
      </w:r>
      <w:r>
        <w:rPr>
          <w:noProof/>
        </w:rPr>
        <w:t>(Cáceres and Jansen 2016)</w:t>
      </w:r>
      <w:r>
        <w:fldChar w:fldCharType="end"/>
      </w:r>
      <w:r>
        <w:t>.</w:t>
      </w:r>
    </w:p>
    <w:p w14:paraId="0B09B1F7" w14:textId="77777777" w:rsidR="00ED1142" w:rsidRDefault="00ED1142" w:rsidP="00ED1142">
      <w:r>
        <w:t xml:space="preserve">We expect to observe significantly different communities exiting the wetland than are observed in the exterior channel, and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w:t>
      </w:r>
    </w:p>
    <w:p w14:paraId="6F842E58" w14:textId="77777777" w:rsidR="00ED1142" w:rsidRDefault="00ED1142" w:rsidP="00AE09A7">
      <w:pPr>
        <w:pStyle w:val="Heading2"/>
      </w:pPr>
    </w:p>
    <w:p w14:paraId="4C20BC13" w14:textId="183C56FC" w:rsidR="00C0435E" w:rsidRDefault="00AE09A7" w:rsidP="00AE09A7">
      <w:pPr>
        <w:pStyle w:val="Heading2"/>
      </w:pPr>
      <w:r>
        <w:t>Results</w:t>
      </w:r>
      <w:bookmarkEnd w:id="97"/>
    </w:p>
    <w:p w14:paraId="5DE1B612" w14:textId="3712B70B" w:rsidR="00F4333E" w:rsidRDefault="00F4333E" w:rsidP="00F4333E"/>
    <w:p w14:paraId="6404E70D" w14:textId="77F05614"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Microcystis, benthic samples had more Oscillatoria, and </w:t>
      </w:r>
      <w:r w:rsidR="001D7151">
        <w:t>filamentous</w:t>
      </w:r>
      <w:r w:rsidR="0013218D">
        <w:t xml:space="preserve"> algae had more </w:t>
      </w:r>
      <w:proofErr w:type="spellStart"/>
      <w:r w:rsidR="0013218D">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urprisingly few taxa pulled out as indicator species. Only three taxa were indicated as being associated with open water, and one species with benthic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p>
    <w:p w14:paraId="5BA55110" w14:textId="654169E7" w:rsidR="0013218D" w:rsidRDefault="0013218D" w:rsidP="0013218D">
      <w:pPr>
        <w:pStyle w:val="Caption"/>
        <w:keepNext/>
      </w:pPr>
      <w:bookmarkStart w:id="98" w:name="_Ref11409989"/>
      <w:commentRangeStart w:id="99"/>
      <w:commentRangeEnd w:id="99"/>
      <w:r>
        <w:rPr>
          <w:rStyle w:val="CommentReference"/>
          <w:b w:val="0"/>
          <w:bCs w:val="0"/>
          <w:smallCaps w:val="0"/>
          <w:color w:val="auto"/>
        </w:rPr>
        <w:commentReference w:id="99"/>
      </w:r>
      <w:r w:rsidR="001D7151" w:rsidRPr="001D7151">
        <w:rPr>
          <w:b w:val="0"/>
          <w:bCs w:val="0"/>
          <w:smallCaps w:val="0"/>
        </w:rPr>
        <w:t xml:space="preserve"> </w:t>
      </w:r>
      <w:r w:rsidR="001D7151"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100" w:name="_Ref11410463"/>
      <w:r>
        <w:t xml:space="preserve">Figure </w:t>
      </w:r>
      <w:fldSimple w:instr=" SEQ Figure \* ARABIC ">
        <w:r>
          <w:rPr>
            <w:noProof/>
          </w:rPr>
          <w:t>24</w:t>
        </w:r>
      </w:fldSimple>
      <w:bookmarkEnd w:id="100"/>
      <w:r>
        <w:t xml:space="preserve"> - community composition of algal samples from different microhabitats in Liberty Island.</w:t>
      </w:r>
    </w:p>
    <w:p w14:paraId="0818C637" w14:textId="48C54F79" w:rsidR="00F4333E" w:rsidRDefault="00F4333E" w:rsidP="00F4333E">
      <w:pPr>
        <w:pStyle w:val="Caption"/>
        <w:keepNext/>
      </w:pPr>
      <w:r>
        <w:lastRenderedPageBreak/>
        <w:t xml:space="preserve">Table </w:t>
      </w:r>
      <w:fldSimple w:instr=" SEQ Table \* ARABIC ">
        <w:r>
          <w:rPr>
            <w:noProof/>
          </w:rPr>
          <w:t>16</w:t>
        </w:r>
      </w:fldSimple>
      <w:bookmarkEnd w:id="98"/>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777777" w:rsidR="00F4333E" w:rsidRPr="00F4333E" w:rsidRDefault="00F4333E" w:rsidP="00F4333E">
            <w:pPr>
              <w:spacing w:after="0" w:line="240" w:lineRule="auto"/>
              <w:rPr>
                <w:rFonts w:ascii="Calibri" w:eastAsia="Times New Roman" w:hAnsi="Calibri" w:cs="Calibri"/>
                <w:color w:val="000000"/>
              </w:rPr>
            </w:pPr>
            <w:proofErr w:type="spellStart"/>
            <w:proofErr w:type="gramStart"/>
            <w:r w:rsidRPr="00F4333E">
              <w:rPr>
                <w:rFonts w:ascii="Calibri" w:eastAsia="Times New Roman" w:hAnsi="Calibri" w:cs="Calibri"/>
                <w:color w:val="000000"/>
              </w:rPr>
              <w:t>F.Model</w:t>
            </w:r>
            <w:proofErr w:type="spellEnd"/>
            <w:proofErr w:type="gramEnd"/>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R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Pr</w:t>
            </w:r>
            <w:proofErr w:type="spellEnd"/>
            <w:r w:rsidRPr="00F4333E">
              <w:rPr>
                <w:rFonts w:ascii="Calibri" w:eastAsia="Times New Roman" w:hAnsi="Calibri" w:cs="Calibri"/>
                <w:color w:val="000000"/>
              </w:rPr>
              <w:t>(&gt;F)</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F4333E">
            <w:pPr>
              <w:spacing w:after="0" w:line="240" w:lineRule="auto"/>
              <w:jc w:val="right"/>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F4333E">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F4333E">
            <w:pPr>
              <w:spacing w:after="0" w:line="240" w:lineRule="auto"/>
              <w:rPr>
                <w:rFonts w:ascii="Times New Roman" w:eastAsia="Times New Roman" w:hAnsi="Times New Roman" w:cs="Times New Roman"/>
                <w:sz w:val="20"/>
                <w:szCs w:val="20"/>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86EFD6" w:rsidR="00ED1142" w:rsidRDefault="000412DF" w:rsidP="000412DF">
      <w:pPr>
        <w:pStyle w:val="Caption"/>
      </w:pPr>
      <w:bookmarkStart w:id="101" w:name="_Ref11410122"/>
      <w:r>
        <w:t xml:space="preserve">Figure </w:t>
      </w:r>
      <w:fldSimple w:instr=" SEQ Figure \* ARABIC ">
        <w:r w:rsidR="0013218D">
          <w:rPr>
            <w:noProof/>
          </w:rPr>
          <w:t>25</w:t>
        </w:r>
      </w:fldSimple>
      <w:bookmarkEnd w:id="101"/>
      <w:r>
        <w:t xml:space="preserve"> –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3B4DFA0B" w:rsidR="00F4333E" w:rsidRDefault="00F4333E" w:rsidP="00F4333E">
      <w:pPr>
        <w:pStyle w:val="Caption"/>
        <w:keepNext/>
      </w:pPr>
      <w:bookmarkStart w:id="102" w:name="_Ref11410553"/>
      <w:r>
        <w:t xml:space="preserve">Table </w:t>
      </w:r>
      <w:fldSimple w:instr=" SEQ Table \* ARABIC ">
        <w:r>
          <w:rPr>
            <w:noProof/>
          </w:rPr>
          <w:t>17</w:t>
        </w:r>
      </w:fldSimple>
      <w:bookmarkEnd w:id="102"/>
      <w:r>
        <w:t xml:space="preserve"> - Multilevel pattern analysis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B06AD8">
        <w:trPr>
          <w:trHeight w:val="288"/>
        </w:trPr>
        <w:tc>
          <w:tcPr>
            <w:tcW w:w="3043" w:type="dxa"/>
            <w:tcBorders>
              <w:top w:val="single" w:sz="4" w:space="0" w:color="auto"/>
              <w:left w:val="nil"/>
              <w:bottom w:val="nil"/>
              <w:right w:val="nil"/>
            </w:tcBorders>
            <w:shd w:val="clear" w:color="000000" w:fill="E7E6E6"/>
            <w:noWrap/>
            <w:vAlign w:val="bottom"/>
            <w:hideMark/>
          </w:tcPr>
          <w:p w14:paraId="33E6CEF8" w14:textId="33EFC620"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Pelagic</w:t>
            </w:r>
          </w:p>
        </w:tc>
        <w:tc>
          <w:tcPr>
            <w:tcW w:w="960" w:type="dxa"/>
            <w:tcBorders>
              <w:top w:val="single" w:sz="4" w:space="0" w:color="auto"/>
              <w:left w:val="nil"/>
              <w:bottom w:val="nil"/>
              <w:right w:val="nil"/>
            </w:tcBorders>
            <w:shd w:val="clear" w:color="000000" w:fill="E7E6E6"/>
            <w:noWrap/>
            <w:vAlign w:val="bottom"/>
            <w:hideMark/>
          </w:tcPr>
          <w:p w14:paraId="389EC09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D4FE33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CCC4D7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1C431438" w14:textId="77777777" w:rsidTr="00F4333E">
        <w:trPr>
          <w:trHeight w:val="288"/>
        </w:trPr>
        <w:tc>
          <w:tcPr>
            <w:tcW w:w="3043" w:type="dxa"/>
            <w:tcBorders>
              <w:top w:val="single" w:sz="4" w:space="0" w:color="auto"/>
              <w:left w:val="nil"/>
              <w:right w:val="nil"/>
            </w:tcBorders>
            <w:shd w:val="clear" w:color="auto" w:fill="auto"/>
            <w:noWrap/>
            <w:vAlign w:val="bottom"/>
            <w:hideMark/>
          </w:tcPr>
          <w:p w14:paraId="20B7091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lastRenderedPageBreak/>
              <w:t> </w:t>
            </w:r>
          </w:p>
        </w:tc>
        <w:tc>
          <w:tcPr>
            <w:tcW w:w="960" w:type="dxa"/>
            <w:tcBorders>
              <w:top w:val="single" w:sz="4" w:space="0" w:color="auto"/>
              <w:left w:val="nil"/>
              <w:right w:val="nil"/>
            </w:tcBorders>
            <w:shd w:val="clear" w:color="auto" w:fill="auto"/>
            <w:noWrap/>
            <w:vAlign w:val="bottom"/>
            <w:hideMark/>
          </w:tcPr>
          <w:p w14:paraId="28E4E4E4"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right w:val="nil"/>
            </w:tcBorders>
            <w:shd w:val="clear" w:color="auto" w:fill="auto"/>
            <w:noWrap/>
            <w:vAlign w:val="bottom"/>
            <w:hideMark/>
          </w:tcPr>
          <w:p w14:paraId="702DCC60"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right w:val="nil"/>
            </w:tcBorders>
            <w:shd w:val="clear" w:color="auto" w:fill="auto"/>
            <w:noWrap/>
            <w:vAlign w:val="bottom"/>
            <w:hideMark/>
          </w:tcPr>
          <w:p w14:paraId="28067F01"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BEB92D7" w14:textId="77777777" w:rsidTr="00F4333E">
        <w:trPr>
          <w:trHeight w:val="288"/>
        </w:trPr>
        <w:tc>
          <w:tcPr>
            <w:tcW w:w="3043" w:type="dxa"/>
            <w:tcBorders>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0A1B22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3308F1D4" w14:textId="17151D5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835089"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51E0CCAD" w:rsidR="00F4333E" w:rsidRPr="00835089" w:rsidRDefault="00F4333E" w:rsidP="00B06AD8">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Benth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6BE2581" w14:textId="77777777" w:rsidTr="00B06AD8">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7CD830E8" w14:textId="77777777" w:rsidTr="00B06AD8">
        <w:trPr>
          <w:trHeight w:val="288"/>
        </w:trPr>
        <w:tc>
          <w:tcPr>
            <w:tcW w:w="3043" w:type="dxa"/>
            <w:tcBorders>
              <w:top w:val="nil"/>
              <w:left w:val="nil"/>
              <w:bottom w:val="single" w:sz="4" w:space="0" w:color="auto"/>
              <w:right w:val="nil"/>
            </w:tcBorders>
            <w:shd w:val="clear" w:color="auto" w:fill="auto"/>
            <w:noWrap/>
            <w:vAlign w:val="center"/>
            <w:hideMark/>
          </w:tcPr>
          <w:p w14:paraId="1783BB08" w14:textId="2BA1FA70" w:rsidR="00F4333E" w:rsidRPr="00F4333E" w:rsidRDefault="00F4333E" w:rsidP="00B06AD8">
            <w:pPr>
              <w:spacing w:after="0" w:line="240" w:lineRule="auto"/>
              <w:rPr>
                <w:rFonts w:ascii="Lucida Console" w:eastAsia="Times New Roman" w:hAnsi="Lucida Console" w:cs="Calibri"/>
                <w:i/>
                <w:color w:val="000000"/>
                <w:sz w:val="20"/>
                <w:szCs w:val="20"/>
              </w:rPr>
            </w:pPr>
            <w:proofErr w:type="spellStart"/>
            <w:r w:rsidRPr="00F4333E">
              <w:rPr>
                <w:rFonts w:ascii="Lucida Console" w:eastAsia="Times New Roman" w:hAnsi="Lucida Console" w:cs="Calibri"/>
                <w:i/>
                <w:color w:val="000000"/>
                <w:sz w:val="20"/>
                <w:szCs w:val="20"/>
              </w:rPr>
              <w:t>Diploneis</w:t>
            </w:r>
            <w:proofErr w:type="spellEnd"/>
          </w:p>
        </w:tc>
        <w:tc>
          <w:tcPr>
            <w:tcW w:w="960" w:type="dxa"/>
            <w:tcBorders>
              <w:top w:val="nil"/>
              <w:left w:val="nil"/>
              <w:bottom w:val="single" w:sz="4" w:space="0" w:color="auto"/>
              <w:right w:val="nil"/>
            </w:tcBorders>
            <w:shd w:val="clear" w:color="auto" w:fill="auto"/>
            <w:noWrap/>
            <w:vAlign w:val="bottom"/>
            <w:hideMark/>
          </w:tcPr>
          <w:p w14:paraId="33AAEAF6" w14:textId="368A71C1"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766</w:t>
            </w:r>
          </w:p>
        </w:tc>
        <w:tc>
          <w:tcPr>
            <w:tcW w:w="960" w:type="dxa"/>
            <w:tcBorders>
              <w:top w:val="nil"/>
              <w:left w:val="nil"/>
              <w:bottom w:val="single" w:sz="4" w:space="0" w:color="auto"/>
              <w:right w:val="nil"/>
            </w:tcBorders>
            <w:shd w:val="clear" w:color="auto" w:fill="auto"/>
            <w:noWrap/>
            <w:vAlign w:val="bottom"/>
            <w:hideMark/>
          </w:tcPr>
          <w:p w14:paraId="3F04BD07" w14:textId="73369463"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5</w:t>
            </w:r>
          </w:p>
        </w:tc>
        <w:tc>
          <w:tcPr>
            <w:tcW w:w="960" w:type="dxa"/>
            <w:tcBorders>
              <w:top w:val="nil"/>
              <w:left w:val="nil"/>
              <w:bottom w:val="single" w:sz="4" w:space="0" w:color="auto"/>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36D3A6E" w14:textId="77777777" w:rsidR="00342F6C" w:rsidRDefault="00342F6C" w:rsidP="00342F6C">
      <w:pPr>
        <w:rPr>
          <w:rFonts w:ascii="Times New Roman" w:hAnsi="Times New Roman" w:cs="Times New Roman"/>
          <w:sz w:val="24"/>
          <w:szCs w:val="24"/>
        </w:rPr>
      </w:pPr>
    </w:p>
    <w:p w14:paraId="10672F4F" w14:textId="77777777" w:rsidR="00342F6C" w:rsidRDefault="00342F6C" w:rsidP="00342F6C">
      <w:pPr>
        <w:pStyle w:val="Heading2"/>
      </w:pPr>
      <w:r>
        <w:t>Results</w:t>
      </w:r>
    </w:p>
    <w:p w14:paraId="618E96A8" w14:textId="77777777" w:rsidR="00342F6C" w:rsidRDefault="00342F6C" w:rsidP="00342F6C">
      <w:r>
        <w:t xml:space="preserve">More than eleven varieties of floating and submersed aquatic vegetation found at the four sites. Additional, rarer, species were present as well, but not dominant enough to be sampled. Non-native species made up </w:t>
      </w:r>
      <w:proofErr w:type="gramStart"/>
      <w:r>
        <w:t>the majority of</w:t>
      </w:r>
      <w:proofErr w:type="gramEnd"/>
      <w:r>
        <w:t xml:space="preserve"> aerial coverage at all sites excluding Browns Island in August and October of 2018. Percent coverage of vegetation within a given site changed drastically over the course of the year: at Browns Island, % vegetative cover went from 2% in </w:t>
      </w:r>
      <w:proofErr w:type="gramStart"/>
      <w:r>
        <w:t>March,</w:t>
      </w:r>
      <w:proofErr w:type="gramEnd"/>
      <w:r>
        <w:t xml:space="preserve"> 2018 to 24% in August, 2018 and at Prospect Island, vegetative cover went from 66% in March, 2018 to 87% in August, 2018. Relative composition of vegetative communities differed somewhat over the year, but </w:t>
      </w:r>
      <w:proofErr w:type="gramStart"/>
      <w:r>
        <w:t>the majority of</w:t>
      </w:r>
      <w:proofErr w:type="gramEnd"/>
      <w:r>
        <w:t xml:space="preserve"> the change occurring at the sites appears to be due to an increase in </w:t>
      </w:r>
      <w:proofErr w:type="spellStart"/>
      <w:r>
        <w:t>biomas</w:t>
      </w:r>
      <w:proofErr w:type="spellEnd"/>
      <w:r>
        <w:t xml:space="preserve"> during the </w:t>
      </w:r>
      <w:proofErr w:type="spellStart"/>
      <w:r>
        <w:t>grouwing</w:t>
      </w:r>
      <w:proofErr w:type="spellEnd"/>
      <w:r>
        <w:t xml:space="preserve"> season, followed by a reduction thereafter. Vegetative communities over the </w:t>
      </w:r>
      <w:proofErr w:type="gramStart"/>
      <w:r>
        <w:t>one year</w:t>
      </w:r>
      <w:proofErr w:type="gramEnd"/>
      <w:r>
        <w:t xml:space="preserve"> study interval did not appear to change substantially, vegetation was reduced, but returned in the following growing period. SAV communities differed between the Cache Slough and Confluence regions in the time concurrent sampling occurred. In general, SAV was associated with depths shallower than ____. Shallow ponds and expanses at the sites filled in with SAV and/or Ludwigia in the summer. Along deeper channels, SAV and Ludwigia was present along the edges where depths were shallower. This likely results in reduced access to depths less than ____ at tidal sites. At Prospect and Winter Islands, both future restoration sites, the </w:t>
      </w:r>
      <w:proofErr w:type="spellStart"/>
      <w:proofErr w:type="gramStart"/>
      <w:r>
        <w:t>non native</w:t>
      </w:r>
      <w:proofErr w:type="spellEnd"/>
      <w:proofErr w:type="gramEnd"/>
      <w:r>
        <w:t xml:space="preserve"> Ludwigia and SAV species clearly reduce water flow across the sites. At Liberty and Browns Islands, </w:t>
      </w:r>
      <w:proofErr w:type="spellStart"/>
      <w:proofErr w:type="gramStart"/>
      <w:r>
        <w:t>non native</w:t>
      </w:r>
      <w:proofErr w:type="spellEnd"/>
      <w:proofErr w:type="gramEnd"/>
      <w:r>
        <w:t xml:space="preserve"> species result in reduced flows, but only in restricted portions of the sites. </w:t>
      </w:r>
    </w:p>
    <w:p w14:paraId="36368446" w14:textId="77777777" w:rsidR="00342F6C" w:rsidRDefault="00342F6C" w:rsidP="00342F6C"/>
    <w:p w14:paraId="647D31B7" w14:textId="77777777" w:rsidR="00342F6C" w:rsidRDefault="00342F6C" w:rsidP="00342F6C"/>
    <w:p w14:paraId="42C8A434" w14:textId="77777777" w:rsidR="00342F6C" w:rsidRDefault="00342F6C" w:rsidP="00342F6C"/>
    <w:p w14:paraId="6C1B56CB" w14:textId="77777777" w:rsidR="00CB56D1" w:rsidRPr="00C87532" w:rsidRDefault="00CB56D1" w:rsidP="00CB56D1">
      <w:pPr>
        <w:keepNext/>
        <w:rPr>
          <w:rFonts w:eastAsia="Times New Roman" w:cs="Times New Roman"/>
        </w:rPr>
      </w:pPr>
    </w:p>
    <w:p w14:paraId="6FDDA826" w14:textId="77777777" w:rsidR="00CB56D1" w:rsidRDefault="00CB56D1" w:rsidP="00CB56D1">
      <w:pPr>
        <w:pStyle w:val="Caption"/>
      </w:pPr>
      <w:r w:rsidRPr="00BE726B">
        <w:rPr>
          <w:highlight w:val="yellow"/>
        </w:rPr>
        <w:t xml:space="preserve">Table </w:t>
      </w:r>
      <w:r w:rsidRPr="00BE726B">
        <w:rPr>
          <w:noProof/>
          <w:highlight w:val="yellow"/>
        </w:rPr>
        <w:fldChar w:fldCharType="begin"/>
      </w:r>
      <w:r w:rsidRPr="00BE726B">
        <w:rPr>
          <w:noProof/>
          <w:highlight w:val="yellow"/>
        </w:rPr>
        <w:instrText xml:space="preserve"> SEQ Table \* ARABIC </w:instrText>
      </w:r>
      <w:r w:rsidRPr="00BE726B">
        <w:rPr>
          <w:noProof/>
          <w:highlight w:val="yellow"/>
        </w:rPr>
        <w:fldChar w:fldCharType="separate"/>
      </w:r>
      <w:r w:rsidRPr="00BE726B">
        <w:rPr>
          <w:noProof/>
          <w:highlight w:val="yellow"/>
        </w:rPr>
        <w:t>13</w:t>
      </w:r>
      <w:r w:rsidRPr="00BE726B">
        <w:rPr>
          <w:noProof/>
          <w:highlight w:val="yellow"/>
        </w:rPr>
        <w:fldChar w:fldCharType="end"/>
      </w:r>
      <w: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CB56D1" w14:paraId="4FC4FFA3" w14:textId="77777777" w:rsidTr="00C36CE9">
        <w:tc>
          <w:tcPr>
            <w:tcW w:w="1095" w:type="dxa"/>
            <w:tcBorders>
              <w:top w:val="single" w:sz="4" w:space="0" w:color="auto"/>
              <w:left w:val="nil"/>
              <w:bottom w:val="single" w:sz="4" w:space="0" w:color="auto"/>
              <w:right w:val="nil"/>
            </w:tcBorders>
          </w:tcPr>
          <w:p w14:paraId="2588A421" w14:textId="77777777" w:rsidR="00CB56D1" w:rsidRPr="00C87532" w:rsidRDefault="00CB56D1" w:rsidP="00C36CE9">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060D563E" w14:textId="77777777" w:rsidR="00CB56D1" w:rsidRPr="00C87532" w:rsidRDefault="00CB56D1" w:rsidP="00C36CE9">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48B22A3E" w14:textId="77777777" w:rsidR="00CB56D1" w:rsidRPr="00C87532" w:rsidRDefault="00CB56D1" w:rsidP="00C36CE9">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760B5C52" w14:textId="77777777" w:rsidR="00CB56D1" w:rsidRPr="00C87532" w:rsidRDefault="00CB56D1" w:rsidP="00C36CE9">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2CE1A0CA" w14:textId="77777777" w:rsidR="00CB56D1" w:rsidRPr="00C87532" w:rsidRDefault="00CB56D1" w:rsidP="00C36CE9">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66E2278B" w14:textId="77777777" w:rsidR="00CB56D1" w:rsidRPr="00C87532" w:rsidRDefault="00CB56D1" w:rsidP="00C36CE9">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0D13E840" w14:textId="77777777" w:rsidR="00CB56D1" w:rsidRPr="00C87532" w:rsidRDefault="00CB56D1" w:rsidP="00C36CE9">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4FC1902D" w14:textId="77777777" w:rsidR="00CB56D1" w:rsidRPr="00C87532" w:rsidRDefault="00CB56D1" w:rsidP="00C36CE9">
            <w:pPr>
              <w:jc w:val="center"/>
              <w:rPr>
                <w:rFonts w:eastAsia="Times New Roman" w:cs="Times New Roman"/>
                <w:b/>
              </w:rPr>
            </w:pPr>
            <w:r w:rsidRPr="00C87532">
              <w:rPr>
                <w:rFonts w:eastAsia="Times New Roman" w:cs="Times New Roman"/>
                <w:b/>
              </w:rPr>
              <w:t>Total</w:t>
            </w:r>
          </w:p>
        </w:tc>
      </w:tr>
      <w:tr w:rsidR="00CB56D1" w14:paraId="30ED34EB" w14:textId="77777777" w:rsidTr="00C36CE9">
        <w:tc>
          <w:tcPr>
            <w:tcW w:w="1095" w:type="dxa"/>
            <w:tcBorders>
              <w:top w:val="nil"/>
              <w:left w:val="nil"/>
              <w:bottom w:val="nil"/>
              <w:right w:val="nil"/>
            </w:tcBorders>
          </w:tcPr>
          <w:p w14:paraId="539002A1" w14:textId="77777777" w:rsidR="00CB56D1" w:rsidRPr="00C87532" w:rsidRDefault="00CB56D1" w:rsidP="00C36CE9">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56C1C256" w14:textId="77777777" w:rsidR="00CB56D1" w:rsidRPr="00C87532" w:rsidRDefault="00CB56D1" w:rsidP="00C36CE9">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62495400" w14:textId="77777777" w:rsidR="00CB56D1" w:rsidRPr="00C87532" w:rsidRDefault="00CB56D1" w:rsidP="00C36CE9">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32288062" w14:textId="77777777" w:rsidR="00CB56D1" w:rsidRPr="00C87532" w:rsidRDefault="00CB56D1" w:rsidP="00C36CE9">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56D1F728" w14:textId="77777777" w:rsidR="00CB56D1" w:rsidRPr="00C87532" w:rsidRDefault="00CB56D1" w:rsidP="00C36CE9">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5003A547" w14:textId="77777777" w:rsidR="00CB56D1" w:rsidRPr="00C87532" w:rsidRDefault="00CB56D1" w:rsidP="00C36CE9">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6E87647" w14:textId="77777777" w:rsidR="00CB56D1" w:rsidRPr="00C87532" w:rsidRDefault="00CB56D1" w:rsidP="00C36CE9">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0F0E4156" w14:textId="77777777" w:rsidR="00CB56D1" w:rsidRPr="00C87532" w:rsidRDefault="00CB56D1" w:rsidP="00C36CE9">
            <w:pPr>
              <w:jc w:val="right"/>
              <w:rPr>
                <w:rFonts w:eastAsia="Times New Roman" w:cs="Times New Roman"/>
              </w:rPr>
            </w:pPr>
            <w:r>
              <w:rPr>
                <w:rFonts w:eastAsia="Times New Roman" w:cs="Times New Roman"/>
              </w:rPr>
              <w:t>62</w:t>
            </w:r>
          </w:p>
        </w:tc>
      </w:tr>
      <w:tr w:rsidR="00CB56D1" w14:paraId="27E33D89" w14:textId="77777777" w:rsidTr="00C36CE9">
        <w:tc>
          <w:tcPr>
            <w:tcW w:w="1095" w:type="dxa"/>
            <w:tcBorders>
              <w:top w:val="nil"/>
              <w:left w:val="nil"/>
              <w:bottom w:val="nil"/>
              <w:right w:val="nil"/>
            </w:tcBorders>
          </w:tcPr>
          <w:p w14:paraId="1713E973" w14:textId="77777777" w:rsidR="00CB56D1" w:rsidRPr="00C87532" w:rsidRDefault="00CB56D1" w:rsidP="00C36CE9">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71EF9E97" w14:textId="77777777" w:rsidR="00CB56D1" w:rsidRPr="00C87532" w:rsidRDefault="00CB56D1" w:rsidP="00C36CE9">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10A40171" w14:textId="77777777" w:rsidR="00CB56D1" w:rsidRPr="00C87532" w:rsidRDefault="00CB56D1" w:rsidP="00C36CE9">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7ED805D1" w14:textId="77777777" w:rsidR="00CB56D1" w:rsidRPr="00C87532" w:rsidRDefault="00CB56D1" w:rsidP="00C36CE9">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406424DA" w14:textId="77777777" w:rsidR="00CB56D1" w:rsidRPr="00C87532" w:rsidRDefault="00CB56D1" w:rsidP="00C36CE9">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5CE697D6" w14:textId="77777777" w:rsidR="00CB56D1" w:rsidRPr="00C87532" w:rsidRDefault="00CB56D1" w:rsidP="00C36CE9">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155BC203" w14:textId="77777777" w:rsidR="00CB56D1" w:rsidRPr="00C87532" w:rsidRDefault="00CB56D1" w:rsidP="00C36CE9">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7C2EBBB0" w14:textId="77777777" w:rsidR="00CB56D1" w:rsidRPr="00C87532" w:rsidRDefault="00CB56D1" w:rsidP="00C36CE9">
            <w:pPr>
              <w:jc w:val="right"/>
              <w:rPr>
                <w:rFonts w:eastAsia="Times New Roman" w:cs="Times New Roman"/>
              </w:rPr>
            </w:pPr>
            <w:r>
              <w:rPr>
                <w:rFonts w:eastAsia="Times New Roman" w:cs="Times New Roman"/>
              </w:rPr>
              <w:t>179</w:t>
            </w:r>
          </w:p>
        </w:tc>
      </w:tr>
      <w:tr w:rsidR="00CB56D1" w14:paraId="4246F3E7" w14:textId="77777777" w:rsidTr="00C36CE9">
        <w:tc>
          <w:tcPr>
            <w:tcW w:w="1095" w:type="dxa"/>
            <w:tcBorders>
              <w:top w:val="nil"/>
              <w:left w:val="nil"/>
              <w:bottom w:val="nil"/>
              <w:right w:val="nil"/>
            </w:tcBorders>
          </w:tcPr>
          <w:p w14:paraId="53BC6824" w14:textId="77777777" w:rsidR="00CB56D1" w:rsidRPr="00C87532" w:rsidRDefault="00CB56D1" w:rsidP="00C36CE9">
            <w:pPr>
              <w:jc w:val="right"/>
              <w:rPr>
                <w:rFonts w:eastAsia="Times New Roman" w:cs="Times New Roman"/>
              </w:rPr>
            </w:pPr>
            <w:r w:rsidRPr="00C87532">
              <w:rPr>
                <w:rFonts w:eastAsia="Times New Roman" w:cs="Times New Roman"/>
              </w:rPr>
              <w:lastRenderedPageBreak/>
              <w:t>Winter Island</w:t>
            </w:r>
          </w:p>
        </w:tc>
        <w:tc>
          <w:tcPr>
            <w:tcW w:w="1515" w:type="dxa"/>
            <w:tcBorders>
              <w:top w:val="nil"/>
              <w:left w:val="nil"/>
              <w:bottom w:val="nil"/>
              <w:right w:val="nil"/>
            </w:tcBorders>
          </w:tcPr>
          <w:p w14:paraId="7DF40FD5" w14:textId="77777777" w:rsidR="00CB56D1" w:rsidRPr="00C87532" w:rsidRDefault="00CB56D1" w:rsidP="00C36CE9">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171047A8" w14:textId="77777777" w:rsidR="00CB56D1" w:rsidRPr="00C87532" w:rsidRDefault="00CB56D1" w:rsidP="00C36CE9">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6699B373" w14:textId="77777777" w:rsidR="00CB56D1" w:rsidRPr="00C87532" w:rsidRDefault="00CB56D1" w:rsidP="00C36CE9">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31861E31" w14:textId="77777777" w:rsidR="00CB56D1" w:rsidRPr="00C87532" w:rsidRDefault="00CB56D1" w:rsidP="00C36CE9">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0141085C" w14:textId="77777777" w:rsidR="00CB56D1" w:rsidRPr="00C87532" w:rsidRDefault="00CB56D1" w:rsidP="00C36CE9">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36EA5AA2" w14:textId="77777777" w:rsidR="00CB56D1" w:rsidRPr="00C87532" w:rsidRDefault="00CB56D1" w:rsidP="00C36CE9">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57A3CEF2" w14:textId="77777777" w:rsidR="00CB56D1" w:rsidRPr="00C87532" w:rsidRDefault="00CB56D1" w:rsidP="00C36CE9">
            <w:pPr>
              <w:jc w:val="right"/>
              <w:rPr>
                <w:rFonts w:eastAsia="Times New Roman" w:cs="Times New Roman"/>
              </w:rPr>
            </w:pPr>
            <w:r>
              <w:rPr>
                <w:rFonts w:eastAsia="Times New Roman" w:cs="Times New Roman"/>
              </w:rPr>
              <w:t>317</w:t>
            </w:r>
          </w:p>
        </w:tc>
      </w:tr>
      <w:tr w:rsidR="00CB56D1" w14:paraId="36408ADE" w14:textId="77777777" w:rsidTr="00C36CE9">
        <w:tc>
          <w:tcPr>
            <w:tcW w:w="1095" w:type="dxa"/>
            <w:tcBorders>
              <w:top w:val="nil"/>
              <w:left w:val="nil"/>
              <w:bottom w:val="single" w:sz="4" w:space="0" w:color="auto"/>
              <w:right w:val="nil"/>
            </w:tcBorders>
          </w:tcPr>
          <w:p w14:paraId="3707C487" w14:textId="77777777" w:rsidR="00CB56D1" w:rsidRPr="00C87532" w:rsidRDefault="00CB56D1" w:rsidP="00C36CE9">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400B4031" w14:textId="77777777" w:rsidR="00CB56D1" w:rsidRPr="00C87532" w:rsidRDefault="00CB56D1" w:rsidP="00C36CE9">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AAA66C7" w14:textId="77777777" w:rsidR="00CB56D1" w:rsidRPr="00C87532" w:rsidRDefault="00CB56D1" w:rsidP="00C36CE9">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4635A501" w14:textId="77777777" w:rsidR="00CB56D1" w:rsidRPr="00C87532" w:rsidRDefault="00CB56D1" w:rsidP="00C36CE9">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1307E07F" w14:textId="77777777" w:rsidR="00CB56D1" w:rsidRPr="00C87532" w:rsidRDefault="00CB56D1" w:rsidP="00C36CE9">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303C2667" w14:textId="77777777" w:rsidR="00CB56D1" w:rsidRPr="00C87532" w:rsidRDefault="00CB56D1" w:rsidP="00C36CE9">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0E9A1516" w14:textId="77777777" w:rsidR="00CB56D1" w:rsidRPr="00C87532" w:rsidRDefault="00CB56D1" w:rsidP="00C36CE9">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4827B466" w14:textId="77777777" w:rsidR="00CB56D1" w:rsidRPr="00C87532" w:rsidRDefault="00CB56D1" w:rsidP="00C36CE9">
            <w:pPr>
              <w:jc w:val="right"/>
              <w:rPr>
                <w:rFonts w:eastAsia="Times New Roman" w:cs="Times New Roman"/>
              </w:rPr>
            </w:pPr>
            <w:r>
              <w:rPr>
                <w:rFonts w:eastAsia="Times New Roman" w:cs="Times New Roman"/>
              </w:rPr>
              <w:t>283</w:t>
            </w:r>
          </w:p>
        </w:tc>
      </w:tr>
      <w:tr w:rsidR="00CB56D1" w14:paraId="5CD35F8F" w14:textId="77777777" w:rsidTr="00C36CE9">
        <w:tc>
          <w:tcPr>
            <w:tcW w:w="1095" w:type="dxa"/>
            <w:tcBorders>
              <w:top w:val="single" w:sz="4" w:space="0" w:color="auto"/>
              <w:left w:val="nil"/>
              <w:bottom w:val="nil"/>
              <w:right w:val="nil"/>
            </w:tcBorders>
          </w:tcPr>
          <w:p w14:paraId="651C2A02" w14:textId="77777777" w:rsidR="00CB56D1" w:rsidRPr="00C87532" w:rsidRDefault="00CB56D1" w:rsidP="00C36CE9">
            <w:pPr>
              <w:jc w:val="center"/>
              <w:rPr>
                <w:rFonts w:eastAsia="Times New Roman" w:cs="Times New Roman"/>
              </w:rPr>
            </w:pPr>
          </w:p>
        </w:tc>
        <w:tc>
          <w:tcPr>
            <w:tcW w:w="1515" w:type="dxa"/>
            <w:tcBorders>
              <w:top w:val="single" w:sz="4" w:space="0" w:color="auto"/>
              <w:left w:val="nil"/>
              <w:bottom w:val="nil"/>
              <w:right w:val="nil"/>
            </w:tcBorders>
          </w:tcPr>
          <w:p w14:paraId="048473E2" w14:textId="77777777" w:rsidR="00CB56D1" w:rsidRPr="00C87532" w:rsidRDefault="00CB56D1" w:rsidP="00C36CE9">
            <w:pPr>
              <w:jc w:val="center"/>
              <w:rPr>
                <w:rFonts w:eastAsia="Times New Roman" w:cs="Times New Roman"/>
              </w:rPr>
            </w:pPr>
          </w:p>
        </w:tc>
        <w:tc>
          <w:tcPr>
            <w:tcW w:w="2213" w:type="dxa"/>
            <w:tcBorders>
              <w:top w:val="single" w:sz="4" w:space="0" w:color="auto"/>
              <w:left w:val="nil"/>
              <w:bottom w:val="single" w:sz="4" w:space="0" w:color="auto"/>
              <w:right w:val="nil"/>
            </w:tcBorders>
          </w:tcPr>
          <w:p w14:paraId="685E60D1" w14:textId="77777777" w:rsidR="00CB56D1" w:rsidRPr="00C87532" w:rsidRDefault="00CB56D1" w:rsidP="00C36CE9">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07B52937" w14:textId="77777777" w:rsidR="00CB56D1" w:rsidRPr="00C87532" w:rsidRDefault="00CB56D1" w:rsidP="00C36CE9">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4BFADD0D" w14:textId="77777777" w:rsidR="00CB56D1" w:rsidRPr="00C87532" w:rsidRDefault="00CB56D1" w:rsidP="00C36CE9">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1FF0CCB" w14:textId="77777777" w:rsidR="00CB56D1" w:rsidRPr="00C87532" w:rsidRDefault="00CB56D1" w:rsidP="00C36CE9">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609AB61D" w14:textId="77777777" w:rsidR="00CB56D1" w:rsidRDefault="00CB56D1" w:rsidP="00C36CE9">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2A4965CE" w14:textId="77777777" w:rsidR="00CB56D1" w:rsidRPr="00C87532" w:rsidRDefault="00CB56D1" w:rsidP="00C36CE9">
            <w:pPr>
              <w:jc w:val="right"/>
              <w:rPr>
                <w:rFonts w:eastAsia="Times New Roman" w:cs="Times New Roman"/>
              </w:rPr>
            </w:pPr>
            <w:r>
              <w:rPr>
                <w:rFonts w:eastAsia="Times New Roman" w:cs="Times New Roman"/>
              </w:rPr>
              <w:t>841</w:t>
            </w:r>
          </w:p>
        </w:tc>
      </w:tr>
    </w:tbl>
    <w:p w14:paraId="3405D4FB" w14:textId="77777777" w:rsidR="00CB56D1" w:rsidRPr="00FE3027" w:rsidRDefault="00CB56D1" w:rsidP="00CB56D1">
      <w:pPr>
        <w:ind w:firstLine="720"/>
        <w:rPr>
          <w:rFonts w:eastAsia="Times New Roman" w:cs="Times New Roman"/>
          <w:sz w:val="24"/>
          <w:szCs w:val="24"/>
        </w:rPr>
      </w:pPr>
    </w:p>
    <w:p w14:paraId="265030CA" w14:textId="77777777" w:rsidR="00342F6C" w:rsidRDefault="00342F6C" w:rsidP="00342F6C"/>
    <w:p w14:paraId="6D6C7D50" w14:textId="77777777" w:rsidR="00342F6C" w:rsidRDefault="00342F6C" w:rsidP="00342F6C"/>
    <w:p w14:paraId="76104E49" w14:textId="77777777" w:rsidR="00342F6C" w:rsidRDefault="00342F6C" w:rsidP="00342F6C"/>
    <w:tbl>
      <w:tblPr>
        <w:tblStyle w:val="TableGrid"/>
        <w:tblW w:w="0" w:type="auto"/>
        <w:tblLook w:val="04A0" w:firstRow="1" w:lastRow="0" w:firstColumn="1" w:lastColumn="0" w:noHBand="0" w:noVBand="1"/>
      </w:tblPr>
      <w:tblGrid>
        <w:gridCol w:w="4617"/>
        <w:gridCol w:w="1053"/>
        <w:gridCol w:w="962"/>
        <w:gridCol w:w="962"/>
      </w:tblGrid>
      <w:tr w:rsidR="004F672E" w:rsidRPr="004F672E" w14:paraId="4CB731F5" w14:textId="77777777" w:rsidTr="004F672E">
        <w:trPr>
          <w:trHeight w:val="300"/>
        </w:trPr>
        <w:tc>
          <w:tcPr>
            <w:tcW w:w="4617" w:type="dxa"/>
            <w:noWrap/>
            <w:hideMark/>
          </w:tcPr>
          <w:p w14:paraId="19D645A6" w14:textId="77777777" w:rsidR="004F672E" w:rsidRPr="004F672E" w:rsidRDefault="004F672E">
            <w:r w:rsidRPr="004F672E">
              <w:t>Call:</w:t>
            </w:r>
          </w:p>
        </w:tc>
        <w:tc>
          <w:tcPr>
            <w:tcW w:w="962" w:type="dxa"/>
            <w:noWrap/>
            <w:hideMark/>
          </w:tcPr>
          <w:p w14:paraId="4C3ABBDC" w14:textId="77777777" w:rsidR="004F672E" w:rsidRPr="004F672E" w:rsidRDefault="004F672E"/>
        </w:tc>
        <w:tc>
          <w:tcPr>
            <w:tcW w:w="962" w:type="dxa"/>
            <w:noWrap/>
            <w:hideMark/>
          </w:tcPr>
          <w:p w14:paraId="0445B680" w14:textId="77777777" w:rsidR="004F672E" w:rsidRPr="004F672E" w:rsidRDefault="004F672E"/>
        </w:tc>
        <w:tc>
          <w:tcPr>
            <w:tcW w:w="962" w:type="dxa"/>
            <w:noWrap/>
            <w:hideMark/>
          </w:tcPr>
          <w:p w14:paraId="0176FC3C" w14:textId="77777777" w:rsidR="004F672E" w:rsidRPr="004F672E" w:rsidRDefault="004F672E"/>
        </w:tc>
      </w:tr>
      <w:tr w:rsidR="004F672E" w:rsidRPr="004F672E" w14:paraId="63A1ECCF" w14:textId="77777777" w:rsidTr="004F672E">
        <w:trPr>
          <w:trHeight w:val="300"/>
        </w:trPr>
        <w:tc>
          <w:tcPr>
            <w:tcW w:w="7503" w:type="dxa"/>
            <w:gridSpan w:val="4"/>
            <w:noWrap/>
            <w:hideMark/>
          </w:tcPr>
          <w:p w14:paraId="2B046BA2" w14:textId="77777777" w:rsidR="004F672E" w:rsidRPr="004F672E" w:rsidRDefault="004F672E">
            <w:proofErr w:type="spellStart"/>
            <w:proofErr w:type="gramStart"/>
            <w:r w:rsidRPr="004F672E">
              <w:t>glm</w:t>
            </w:r>
            <w:proofErr w:type="spellEnd"/>
            <w:r w:rsidRPr="004F672E">
              <w:t>(</w:t>
            </w:r>
            <w:proofErr w:type="gramEnd"/>
            <w:r w:rsidRPr="004F672E">
              <w:t xml:space="preserve">formula = </w:t>
            </w:r>
            <w:proofErr w:type="spellStart"/>
            <w:r w:rsidRPr="004F672E">
              <w:t>wetweight</w:t>
            </w:r>
            <w:proofErr w:type="spellEnd"/>
            <w:r w:rsidRPr="004F672E">
              <w:t xml:space="preserve"> ~ Location + month + </w:t>
            </w:r>
            <w:proofErr w:type="spellStart"/>
            <w:r w:rsidRPr="004F672E">
              <w:t>Depth.of.water</w:t>
            </w:r>
            <w:proofErr w:type="spellEnd"/>
            <w:r w:rsidRPr="004F672E">
              <w:t xml:space="preserve"> + </w:t>
            </w:r>
          </w:p>
        </w:tc>
      </w:tr>
      <w:tr w:rsidR="004F672E" w:rsidRPr="004F672E" w14:paraId="23DD8EF6" w14:textId="77777777" w:rsidTr="004F672E">
        <w:trPr>
          <w:trHeight w:val="300"/>
        </w:trPr>
        <w:tc>
          <w:tcPr>
            <w:tcW w:w="6541" w:type="dxa"/>
            <w:gridSpan w:val="3"/>
            <w:noWrap/>
            <w:hideMark/>
          </w:tcPr>
          <w:p w14:paraId="56069B90" w14:textId="77777777" w:rsidR="004F672E" w:rsidRPr="004F672E" w:rsidRDefault="004F672E">
            <w:r w:rsidRPr="004F672E">
              <w:t xml:space="preserve">    NADA + LUDWIG, data = </w:t>
            </w:r>
            <w:proofErr w:type="spellStart"/>
            <w:r w:rsidRPr="004F672E">
              <w:t>biom</w:t>
            </w:r>
            <w:proofErr w:type="spellEnd"/>
            <w:r w:rsidRPr="004F672E">
              <w:t>)</w:t>
            </w:r>
          </w:p>
        </w:tc>
        <w:tc>
          <w:tcPr>
            <w:tcW w:w="962" w:type="dxa"/>
            <w:noWrap/>
            <w:hideMark/>
          </w:tcPr>
          <w:p w14:paraId="568ABF66" w14:textId="77777777" w:rsidR="004F672E" w:rsidRPr="004F672E" w:rsidRDefault="004F672E"/>
        </w:tc>
      </w:tr>
      <w:tr w:rsidR="004F672E" w:rsidRPr="004F672E" w14:paraId="1EC0B5B1" w14:textId="77777777" w:rsidTr="004F672E">
        <w:trPr>
          <w:trHeight w:val="300"/>
        </w:trPr>
        <w:tc>
          <w:tcPr>
            <w:tcW w:w="4617" w:type="dxa"/>
            <w:noWrap/>
            <w:hideMark/>
          </w:tcPr>
          <w:p w14:paraId="05C24438" w14:textId="77777777" w:rsidR="004F672E" w:rsidRPr="004F672E" w:rsidRDefault="004F672E"/>
        </w:tc>
        <w:tc>
          <w:tcPr>
            <w:tcW w:w="962" w:type="dxa"/>
            <w:noWrap/>
            <w:hideMark/>
          </w:tcPr>
          <w:p w14:paraId="08BFCB73" w14:textId="77777777" w:rsidR="004F672E" w:rsidRPr="004F672E" w:rsidRDefault="004F672E"/>
        </w:tc>
        <w:tc>
          <w:tcPr>
            <w:tcW w:w="962" w:type="dxa"/>
            <w:noWrap/>
            <w:hideMark/>
          </w:tcPr>
          <w:p w14:paraId="40ECA99C" w14:textId="77777777" w:rsidR="004F672E" w:rsidRPr="004F672E" w:rsidRDefault="004F672E"/>
        </w:tc>
        <w:tc>
          <w:tcPr>
            <w:tcW w:w="962" w:type="dxa"/>
            <w:noWrap/>
            <w:hideMark/>
          </w:tcPr>
          <w:p w14:paraId="52338D4D" w14:textId="77777777" w:rsidR="004F672E" w:rsidRPr="004F672E" w:rsidRDefault="004F672E"/>
        </w:tc>
      </w:tr>
      <w:tr w:rsidR="004F672E" w:rsidRPr="004F672E" w14:paraId="55435304" w14:textId="77777777" w:rsidTr="004F672E">
        <w:trPr>
          <w:trHeight w:val="300"/>
        </w:trPr>
        <w:tc>
          <w:tcPr>
            <w:tcW w:w="5579" w:type="dxa"/>
            <w:gridSpan w:val="2"/>
            <w:noWrap/>
            <w:hideMark/>
          </w:tcPr>
          <w:p w14:paraId="6206FE4C" w14:textId="77777777" w:rsidR="004F672E" w:rsidRPr="004F672E" w:rsidRDefault="004F672E">
            <w:r w:rsidRPr="004F672E">
              <w:t xml:space="preserve">Deviance Residuals: </w:t>
            </w:r>
          </w:p>
        </w:tc>
        <w:tc>
          <w:tcPr>
            <w:tcW w:w="962" w:type="dxa"/>
            <w:noWrap/>
            <w:hideMark/>
          </w:tcPr>
          <w:p w14:paraId="41568FE3" w14:textId="77777777" w:rsidR="004F672E" w:rsidRPr="004F672E" w:rsidRDefault="004F672E"/>
        </w:tc>
        <w:tc>
          <w:tcPr>
            <w:tcW w:w="962" w:type="dxa"/>
            <w:noWrap/>
            <w:hideMark/>
          </w:tcPr>
          <w:p w14:paraId="30DACEFB" w14:textId="77777777" w:rsidR="004F672E" w:rsidRPr="004F672E" w:rsidRDefault="004F672E"/>
        </w:tc>
      </w:tr>
      <w:tr w:rsidR="004F672E" w:rsidRPr="004F672E" w14:paraId="03048BD8" w14:textId="77777777" w:rsidTr="004F672E">
        <w:trPr>
          <w:trHeight w:val="300"/>
        </w:trPr>
        <w:tc>
          <w:tcPr>
            <w:tcW w:w="7503" w:type="dxa"/>
            <w:gridSpan w:val="4"/>
            <w:noWrap/>
            <w:hideMark/>
          </w:tcPr>
          <w:p w14:paraId="12D4A682" w14:textId="77777777" w:rsidR="004F672E" w:rsidRPr="004F672E" w:rsidRDefault="004F672E">
            <w:r w:rsidRPr="004F672E">
              <w:t xml:space="preserve">    Min       1Q   Median       3Q      Max  </w:t>
            </w:r>
          </w:p>
        </w:tc>
      </w:tr>
      <w:tr w:rsidR="004F672E" w:rsidRPr="004F672E" w14:paraId="1646E81F" w14:textId="77777777" w:rsidTr="004F672E">
        <w:trPr>
          <w:trHeight w:val="300"/>
        </w:trPr>
        <w:tc>
          <w:tcPr>
            <w:tcW w:w="7503" w:type="dxa"/>
            <w:gridSpan w:val="4"/>
            <w:noWrap/>
            <w:hideMark/>
          </w:tcPr>
          <w:p w14:paraId="60757CF0" w14:textId="77777777" w:rsidR="004F672E" w:rsidRPr="004F672E" w:rsidRDefault="004F672E">
            <w:r w:rsidRPr="004F672E">
              <w:t xml:space="preserve">-557.78   -25.92     5.71    </w:t>
            </w:r>
            <w:proofErr w:type="gramStart"/>
            <w:r w:rsidRPr="004F672E">
              <w:t>31.02  2618.43</w:t>
            </w:r>
            <w:proofErr w:type="gramEnd"/>
            <w:r w:rsidRPr="004F672E">
              <w:t xml:space="preserve">  </w:t>
            </w:r>
          </w:p>
        </w:tc>
      </w:tr>
      <w:tr w:rsidR="004F672E" w:rsidRPr="004F672E" w14:paraId="570D8CCA" w14:textId="77777777" w:rsidTr="004F672E">
        <w:trPr>
          <w:trHeight w:val="300"/>
        </w:trPr>
        <w:tc>
          <w:tcPr>
            <w:tcW w:w="4617" w:type="dxa"/>
            <w:noWrap/>
            <w:hideMark/>
          </w:tcPr>
          <w:p w14:paraId="3943AB14" w14:textId="77777777" w:rsidR="004F672E" w:rsidRPr="004F672E" w:rsidRDefault="004F672E"/>
        </w:tc>
        <w:tc>
          <w:tcPr>
            <w:tcW w:w="962" w:type="dxa"/>
            <w:noWrap/>
            <w:hideMark/>
          </w:tcPr>
          <w:p w14:paraId="7406F27B" w14:textId="77777777" w:rsidR="004F672E" w:rsidRPr="004F672E" w:rsidRDefault="004F672E"/>
        </w:tc>
        <w:tc>
          <w:tcPr>
            <w:tcW w:w="962" w:type="dxa"/>
            <w:noWrap/>
            <w:hideMark/>
          </w:tcPr>
          <w:p w14:paraId="49915F2E" w14:textId="77777777" w:rsidR="004F672E" w:rsidRPr="004F672E" w:rsidRDefault="004F672E"/>
        </w:tc>
        <w:tc>
          <w:tcPr>
            <w:tcW w:w="962" w:type="dxa"/>
            <w:noWrap/>
            <w:hideMark/>
          </w:tcPr>
          <w:p w14:paraId="68FD4359" w14:textId="77777777" w:rsidR="004F672E" w:rsidRPr="004F672E" w:rsidRDefault="004F672E"/>
        </w:tc>
      </w:tr>
      <w:tr w:rsidR="004F672E" w:rsidRPr="004F672E" w14:paraId="260402B9" w14:textId="77777777" w:rsidTr="004F672E">
        <w:trPr>
          <w:trHeight w:val="300"/>
        </w:trPr>
        <w:tc>
          <w:tcPr>
            <w:tcW w:w="4617" w:type="dxa"/>
            <w:noWrap/>
            <w:hideMark/>
          </w:tcPr>
          <w:p w14:paraId="3DDF0AF5" w14:textId="77777777" w:rsidR="004F672E" w:rsidRPr="004F672E" w:rsidRDefault="004F672E">
            <w:r w:rsidRPr="004F672E">
              <w:t>Coefficients:</w:t>
            </w:r>
          </w:p>
        </w:tc>
        <w:tc>
          <w:tcPr>
            <w:tcW w:w="962" w:type="dxa"/>
            <w:noWrap/>
            <w:hideMark/>
          </w:tcPr>
          <w:p w14:paraId="30B43039" w14:textId="77777777" w:rsidR="004F672E" w:rsidRPr="004F672E" w:rsidRDefault="004F672E"/>
        </w:tc>
        <w:tc>
          <w:tcPr>
            <w:tcW w:w="962" w:type="dxa"/>
            <w:noWrap/>
            <w:hideMark/>
          </w:tcPr>
          <w:p w14:paraId="0BAABEAC" w14:textId="77777777" w:rsidR="004F672E" w:rsidRPr="004F672E" w:rsidRDefault="004F672E"/>
        </w:tc>
        <w:tc>
          <w:tcPr>
            <w:tcW w:w="962" w:type="dxa"/>
            <w:noWrap/>
            <w:hideMark/>
          </w:tcPr>
          <w:p w14:paraId="3061764C" w14:textId="77777777" w:rsidR="004F672E" w:rsidRPr="004F672E" w:rsidRDefault="004F672E"/>
        </w:tc>
      </w:tr>
      <w:tr w:rsidR="004F672E" w:rsidRPr="004F672E" w14:paraId="1E1C0BA5" w14:textId="77777777" w:rsidTr="004F672E">
        <w:trPr>
          <w:trHeight w:val="300"/>
        </w:trPr>
        <w:tc>
          <w:tcPr>
            <w:tcW w:w="4617" w:type="dxa"/>
            <w:noWrap/>
            <w:hideMark/>
          </w:tcPr>
          <w:p w14:paraId="02E94721" w14:textId="77777777" w:rsidR="004F672E" w:rsidRPr="004F672E" w:rsidRDefault="004F672E"/>
        </w:tc>
        <w:tc>
          <w:tcPr>
            <w:tcW w:w="962" w:type="dxa"/>
            <w:noWrap/>
            <w:hideMark/>
          </w:tcPr>
          <w:p w14:paraId="4A5A813F" w14:textId="77777777" w:rsidR="004F672E" w:rsidRPr="004F672E" w:rsidRDefault="004F672E">
            <w:r w:rsidRPr="004F672E">
              <w:t>Estimate</w:t>
            </w:r>
          </w:p>
        </w:tc>
        <w:tc>
          <w:tcPr>
            <w:tcW w:w="962" w:type="dxa"/>
            <w:noWrap/>
            <w:hideMark/>
          </w:tcPr>
          <w:p w14:paraId="0D1D39F0" w14:textId="77777777" w:rsidR="004F672E" w:rsidRPr="004F672E" w:rsidRDefault="004F672E">
            <w:r w:rsidRPr="004F672E">
              <w:t>Std.</w:t>
            </w:r>
          </w:p>
        </w:tc>
        <w:tc>
          <w:tcPr>
            <w:tcW w:w="962" w:type="dxa"/>
            <w:noWrap/>
            <w:hideMark/>
          </w:tcPr>
          <w:p w14:paraId="354473D2" w14:textId="77777777" w:rsidR="004F672E" w:rsidRPr="004F672E" w:rsidRDefault="004F672E">
            <w:r w:rsidRPr="004F672E">
              <w:t>Error</w:t>
            </w:r>
          </w:p>
        </w:tc>
      </w:tr>
      <w:tr w:rsidR="004F672E" w:rsidRPr="004F672E" w14:paraId="6D5A6965" w14:textId="77777777" w:rsidTr="004F672E">
        <w:trPr>
          <w:trHeight w:val="300"/>
        </w:trPr>
        <w:tc>
          <w:tcPr>
            <w:tcW w:w="4617" w:type="dxa"/>
            <w:noWrap/>
            <w:hideMark/>
          </w:tcPr>
          <w:p w14:paraId="34F76FF1" w14:textId="77777777" w:rsidR="004F672E" w:rsidRPr="004F672E" w:rsidRDefault="004F672E">
            <w:r w:rsidRPr="004F672E">
              <w:t>(Intercept)</w:t>
            </w:r>
          </w:p>
        </w:tc>
        <w:tc>
          <w:tcPr>
            <w:tcW w:w="962" w:type="dxa"/>
            <w:noWrap/>
            <w:hideMark/>
          </w:tcPr>
          <w:p w14:paraId="138E3078" w14:textId="77777777" w:rsidR="004F672E" w:rsidRPr="004F672E" w:rsidRDefault="004F672E" w:rsidP="004F672E">
            <w:r w:rsidRPr="004F672E">
              <w:t>775.4288</w:t>
            </w:r>
          </w:p>
        </w:tc>
        <w:tc>
          <w:tcPr>
            <w:tcW w:w="962" w:type="dxa"/>
            <w:noWrap/>
            <w:hideMark/>
          </w:tcPr>
          <w:p w14:paraId="50E61CBF" w14:textId="77777777" w:rsidR="004F672E" w:rsidRPr="004F672E" w:rsidRDefault="004F672E" w:rsidP="004F672E">
            <w:r w:rsidRPr="004F672E">
              <w:t>40.7921</w:t>
            </w:r>
          </w:p>
        </w:tc>
        <w:tc>
          <w:tcPr>
            <w:tcW w:w="962" w:type="dxa"/>
            <w:noWrap/>
            <w:hideMark/>
          </w:tcPr>
          <w:p w14:paraId="26E9AB39" w14:textId="77777777" w:rsidR="004F672E" w:rsidRPr="004F672E" w:rsidRDefault="004F672E" w:rsidP="004F672E">
            <w:r w:rsidRPr="004F672E">
              <w:t>19.009</w:t>
            </w:r>
          </w:p>
        </w:tc>
      </w:tr>
      <w:tr w:rsidR="004F672E" w:rsidRPr="004F672E" w14:paraId="57CDA778" w14:textId="77777777" w:rsidTr="004F672E">
        <w:trPr>
          <w:trHeight w:val="300"/>
        </w:trPr>
        <w:tc>
          <w:tcPr>
            <w:tcW w:w="4617" w:type="dxa"/>
            <w:noWrap/>
            <w:hideMark/>
          </w:tcPr>
          <w:p w14:paraId="408A30AB" w14:textId="77777777" w:rsidR="004F672E" w:rsidRPr="004F672E" w:rsidRDefault="004F672E">
            <w:proofErr w:type="spellStart"/>
            <w:r w:rsidRPr="004F672E">
              <w:t>LocationProspect</w:t>
            </w:r>
            <w:proofErr w:type="spellEnd"/>
          </w:p>
        </w:tc>
        <w:tc>
          <w:tcPr>
            <w:tcW w:w="962" w:type="dxa"/>
            <w:noWrap/>
            <w:hideMark/>
          </w:tcPr>
          <w:p w14:paraId="1079D608" w14:textId="77777777" w:rsidR="004F672E" w:rsidRPr="004F672E" w:rsidRDefault="004F672E" w:rsidP="004F672E">
            <w:r w:rsidRPr="004F672E">
              <w:t>-21.4936</w:t>
            </w:r>
          </w:p>
        </w:tc>
        <w:tc>
          <w:tcPr>
            <w:tcW w:w="962" w:type="dxa"/>
            <w:noWrap/>
            <w:hideMark/>
          </w:tcPr>
          <w:p w14:paraId="2D14B671" w14:textId="77777777" w:rsidR="004F672E" w:rsidRPr="004F672E" w:rsidRDefault="004F672E" w:rsidP="004F672E">
            <w:r w:rsidRPr="004F672E">
              <w:t>30.4469</w:t>
            </w:r>
          </w:p>
        </w:tc>
        <w:tc>
          <w:tcPr>
            <w:tcW w:w="962" w:type="dxa"/>
            <w:noWrap/>
            <w:hideMark/>
          </w:tcPr>
          <w:p w14:paraId="0EA7D61C" w14:textId="77777777" w:rsidR="004F672E" w:rsidRPr="004F672E" w:rsidRDefault="004F672E" w:rsidP="004F672E">
            <w:r w:rsidRPr="004F672E">
              <w:t>-0.706</w:t>
            </w:r>
          </w:p>
        </w:tc>
      </w:tr>
      <w:tr w:rsidR="004F672E" w:rsidRPr="004F672E" w14:paraId="781DB1E9" w14:textId="77777777" w:rsidTr="004F672E">
        <w:trPr>
          <w:trHeight w:val="300"/>
        </w:trPr>
        <w:tc>
          <w:tcPr>
            <w:tcW w:w="4617" w:type="dxa"/>
            <w:noWrap/>
            <w:hideMark/>
          </w:tcPr>
          <w:p w14:paraId="079E8262" w14:textId="77777777" w:rsidR="004F672E" w:rsidRPr="004F672E" w:rsidRDefault="004F672E">
            <w:proofErr w:type="spellStart"/>
            <w:r w:rsidRPr="004F672E">
              <w:t>LocationWinter</w:t>
            </w:r>
            <w:proofErr w:type="spellEnd"/>
          </w:p>
        </w:tc>
        <w:tc>
          <w:tcPr>
            <w:tcW w:w="962" w:type="dxa"/>
            <w:noWrap/>
            <w:hideMark/>
          </w:tcPr>
          <w:p w14:paraId="66FCB0A2" w14:textId="77777777" w:rsidR="004F672E" w:rsidRPr="004F672E" w:rsidRDefault="004F672E" w:rsidP="004F672E">
            <w:r w:rsidRPr="004F672E">
              <w:t>9.8243</w:t>
            </w:r>
          </w:p>
        </w:tc>
        <w:tc>
          <w:tcPr>
            <w:tcW w:w="962" w:type="dxa"/>
            <w:noWrap/>
            <w:hideMark/>
          </w:tcPr>
          <w:p w14:paraId="07111830" w14:textId="77777777" w:rsidR="004F672E" w:rsidRPr="004F672E" w:rsidRDefault="004F672E" w:rsidP="004F672E">
            <w:r w:rsidRPr="004F672E">
              <w:t>19.1843</w:t>
            </w:r>
          </w:p>
        </w:tc>
        <w:tc>
          <w:tcPr>
            <w:tcW w:w="962" w:type="dxa"/>
            <w:noWrap/>
            <w:hideMark/>
          </w:tcPr>
          <w:p w14:paraId="35D99B0A" w14:textId="77777777" w:rsidR="004F672E" w:rsidRPr="004F672E" w:rsidRDefault="004F672E" w:rsidP="004F672E">
            <w:r w:rsidRPr="004F672E">
              <w:t>0.512</w:t>
            </w:r>
          </w:p>
        </w:tc>
      </w:tr>
      <w:tr w:rsidR="004F672E" w:rsidRPr="004F672E" w14:paraId="361CB73D" w14:textId="77777777" w:rsidTr="004F672E">
        <w:trPr>
          <w:trHeight w:val="300"/>
        </w:trPr>
        <w:tc>
          <w:tcPr>
            <w:tcW w:w="4617" w:type="dxa"/>
            <w:noWrap/>
            <w:hideMark/>
          </w:tcPr>
          <w:p w14:paraId="263F2B56" w14:textId="77777777" w:rsidR="004F672E" w:rsidRPr="004F672E" w:rsidRDefault="004F672E">
            <w:r w:rsidRPr="004F672E">
              <w:t>month</w:t>
            </w:r>
          </w:p>
        </w:tc>
        <w:tc>
          <w:tcPr>
            <w:tcW w:w="962" w:type="dxa"/>
            <w:noWrap/>
            <w:hideMark/>
          </w:tcPr>
          <w:p w14:paraId="606E471A" w14:textId="77777777" w:rsidR="004F672E" w:rsidRPr="004F672E" w:rsidRDefault="004F672E" w:rsidP="004F672E">
            <w:r w:rsidRPr="004F672E">
              <w:t>-1.1152</w:t>
            </w:r>
          </w:p>
        </w:tc>
        <w:tc>
          <w:tcPr>
            <w:tcW w:w="962" w:type="dxa"/>
            <w:noWrap/>
            <w:hideMark/>
          </w:tcPr>
          <w:p w14:paraId="01AA8784" w14:textId="77777777" w:rsidR="004F672E" w:rsidRPr="004F672E" w:rsidRDefault="004F672E" w:rsidP="004F672E">
            <w:r w:rsidRPr="004F672E">
              <w:t>2.3413</w:t>
            </w:r>
          </w:p>
        </w:tc>
        <w:tc>
          <w:tcPr>
            <w:tcW w:w="962" w:type="dxa"/>
            <w:noWrap/>
            <w:hideMark/>
          </w:tcPr>
          <w:p w14:paraId="061D88FB" w14:textId="77777777" w:rsidR="004F672E" w:rsidRPr="004F672E" w:rsidRDefault="004F672E" w:rsidP="004F672E">
            <w:r w:rsidRPr="004F672E">
              <w:t>-0.476</w:t>
            </w:r>
          </w:p>
        </w:tc>
      </w:tr>
      <w:tr w:rsidR="004F672E" w:rsidRPr="004F672E" w14:paraId="3AA79B86" w14:textId="77777777" w:rsidTr="004F672E">
        <w:trPr>
          <w:trHeight w:val="300"/>
        </w:trPr>
        <w:tc>
          <w:tcPr>
            <w:tcW w:w="4617" w:type="dxa"/>
            <w:noWrap/>
            <w:hideMark/>
          </w:tcPr>
          <w:p w14:paraId="06AE7685" w14:textId="77777777" w:rsidR="004F672E" w:rsidRPr="004F672E" w:rsidRDefault="004F672E">
            <w:proofErr w:type="spellStart"/>
            <w:proofErr w:type="gramStart"/>
            <w:r w:rsidRPr="004F672E">
              <w:t>Depth.of.water</w:t>
            </w:r>
            <w:proofErr w:type="spellEnd"/>
            <w:proofErr w:type="gramEnd"/>
          </w:p>
        </w:tc>
        <w:tc>
          <w:tcPr>
            <w:tcW w:w="962" w:type="dxa"/>
            <w:noWrap/>
            <w:hideMark/>
          </w:tcPr>
          <w:p w14:paraId="6E058EED" w14:textId="77777777" w:rsidR="004F672E" w:rsidRPr="004F672E" w:rsidRDefault="004F672E" w:rsidP="004F672E">
            <w:r w:rsidRPr="004F672E">
              <w:t>12.5104</w:t>
            </w:r>
          </w:p>
        </w:tc>
        <w:tc>
          <w:tcPr>
            <w:tcW w:w="962" w:type="dxa"/>
            <w:noWrap/>
            <w:hideMark/>
          </w:tcPr>
          <w:p w14:paraId="6649064B" w14:textId="77777777" w:rsidR="004F672E" w:rsidRPr="004F672E" w:rsidRDefault="004F672E" w:rsidP="004F672E">
            <w:r w:rsidRPr="004F672E">
              <w:t>4.0701</w:t>
            </w:r>
          </w:p>
        </w:tc>
        <w:tc>
          <w:tcPr>
            <w:tcW w:w="962" w:type="dxa"/>
            <w:noWrap/>
            <w:hideMark/>
          </w:tcPr>
          <w:p w14:paraId="1A83502D" w14:textId="77777777" w:rsidR="004F672E" w:rsidRPr="004F672E" w:rsidRDefault="004F672E" w:rsidP="004F672E">
            <w:r w:rsidRPr="004F672E">
              <w:t>3.074</w:t>
            </w:r>
          </w:p>
        </w:tc>
      </w:tr>
      <w:tr w:rsidR="004F672E" w:rsidRPr="004F672E" w14:paraId="7F33BE40" w14:textId="77777777" w:rsidTr="004F672E">
        <w:trPr>
          <w:trHeight w:val="300"/>
        </w:trPr>
        <w:tc>
          <w:tcPr>
            <w:tcW w:w="4617" w:type="dxa"/>
            <w:noWrap/>
            <w:hideMark/>
          </w:tcPr>
          <w:p w14:paraId="4B0640F7" w14:textId="77777777" w:rsidR="004F672E" w:rsidRPr="004F672E" w:rsidRDefault="004F672E">
            <w:r w:rsidRPr="004F672E">
              <w:t>NADA</w:t>
            </w:r>
          </w:p>
        </w:tc>
        <w:tc>
          <w:tcPr>
            <w:tcW w:w="962" w:type="dxa"/>
            <w:noWrap/>
            <w:hideMark/>
          </w:tcPr>
          <w:p w14:paraId="49F7230A" w14:textId="77777777" w:rsidR="004F672E" w:rsidRPr="004F672E" w:rsidRDefault="004F672E" w:rsidP="004F672E">
            <w:r w:rsidRPr="004F672E">
              <w:t>-8.5482</w:t>
            </w:r>
          </w:p>
        </w:tc>
        <w:tc>
          <w:tcPr>
            <w:tcW w:w="962" w:type="dxa"/>
            <w:noWrap/>
            <w:hideMark/>
          </w:tcPr>
          <w:p w14:paraId="29081246" w14:textId="77777777" w:rsidR="004F672E" w:rsidRPr="004F672E" w:rsidRDefault="004F672E" w:rsidP="004F672E">
            <w:r w:rsidRPr="004F672E">
              <w:t>0.2991</w:t>
            </w:r>
          </w:p>
        </w:tc>
        <w:tc>
          <w:tcPr>
            <w:tcW w:w="962" w:type="dxa"/>
            <w:noWrap/>
            <w:hideMark/>
          </w:tcPr>
          <w:p w14:paraId="35B1C087" w14:textId="77777777" w:rsidR="004F672E" w:rsidRPr="004F672E" w:rsidRDefault="004F672E" w:rsidP="004F672E">
            <w:r w:rsidRPr="004F672E">
              <w:t>-28.577</w:t>
            </w:r>
          </w:p>
        </w:tc>
      </w:tr>
      <w:tr w:rsidR="004F672E" w:rsidRPr="004F672E" w14:paraId="49ED7E87" w14:textId="77777777" w:rsidTr="004F672E">
        <w:trPr>
          <w:trHeight w:val="300"/>
        </w:trPr>
        <w:tc>
          <w:tcPr>
            <w:tcW w:w="4617" w:type="dxa"/>
            <w:noWrap/>
            <w:hideMark/>
          </w:tcPr>
          <w:p w14:paraId="7F169AD4" w14:textId="77777777" w:rsidR="004F672E" w:rsidRPr="004F672E" w:rsidRDefault="004F672E">
            <w:r w:rsidRPr="004F672E">
              <w:t>LUDWIG</w:t>
            </w:r>
          </w:p>
        </w:tc>
        <w:tc>
          <w:tcPr>
            <w:tcW w:w="962" w:type="dxa"/>
            <w:noWrap/>
            <w:hideMark/>
          </w:tcPr>
          <w:p w14:paraId="213EA157" w14:textId="77777777" w:rsidR="004F672E" w:rsidRPr="004F672E" w:rsidRDefault="004F672E" w:rsidP="004F672E">
            <w:r w:rsidRPr="004F672E">
              <w:t>-7.9686</w:t>
            </w:r>
          </w:p>
        </w:tc>
        <w:tc>
          <w:tcPr>
            <w:tcW w:w="962" w:type="dxa"/>
            <w:noWrap/>
            <w:hideMark/>
          </w:tcPr>
          <w:p w14:paraId="7AC056DA" w14:textId="77777777" w:rsidR="004F672E" w:rsidRPr="004F672E" w:rsidRDefault="004F672E" w:rsidP="004F672E">
            <w:r w:rsidRPr="004F672E">
              <w:t>0.3439</w:t>
            </w:r>
          </w:p>
        </w:tc>
        <w:tc>
          <w:tcPr>
            <w:tcW w:w="962" w:type="dxa"/>
            <w:noWrap/>
            <w:hideMark/>
          </w:tcPr>
          <w:p w14:paraId="3FD0D7A4" w14:textId="77777777" w:rsidR="004F672E" w:rsidRPr="004F672E" w:rsidRDefault="004F672E" w:rsidP="004F672E">
            <w:r w:rsidRPr="004F672E">
              <w:t>-23.17</w:t>
            </w:r>
          </w:p>
        </w:tc>
      </w:tr>
      <w:tr w:rsidR="004F672E" w:rsidRPr="004F672E" w14:paraId="4D71546A" w14:textId="77777777" w:rsidTr="004F672E">
        <w:trPr>
          <w:trHeight w:val="300"/>
        </w:trPr>
        <w:tc>
          <w:tcPr>
            <w:tcW w:w="4617" w:type="dxa"/>
            <w:noWrap/>
            <w:hideMark/>
          </w:tcPr>
          <w:p w14:paraId="371BD39D" w14:textId="77777777" w:rsidR="004F672E" w:rsidRPr="004F672E" w:rsidRDefault="004F672E">
            <w:r w:rsidRPr="004F672E">
              <w:t>---</w:t>
            </w:r>
          </w:p>
        </w:tc>
        <w:tc>
          <w:tcPr>
            <w:tcW w:w="962" w:type="dxa"/>
            <w:noWrap/>
            <w:hideMark/>
          </w:tcPr>
          <w:p w14:paraId="41920E51" w14:textId="77777777" w:rsidR="004F672E" w:rsidRPr="004F672E" w:rsidRDefault="004F672E"/>
        </w:tc>
        <w:tc>
          <w:tcPr>
            <w:tcW w:w="962" w:type="dxa"/>
            <w:noWrap/>
            <w:hideMark/>
          </w:tcPr>
          <w:p w14:paraId="1B3C22ED" w14:textId="77777777" w:rsidR="004F672E" w:rsidRPr="004F672E" w:rsidRDefault="004F672E"/>
        </w:tc>
        <w:tc>
          <w:tcPr>
            <w:tcW w:w="962" w:type="dxa"/>
            <w:noWrap/>
            <w:hideMark/>
          </w:tcPr>
          <w:p w14:paraId="6D14AE58" w14:textId="77777777" w:rsidR="004F672E" w:rsidRPr="004F672E" w:rsidRDefault="004F672E"/>
        </w:tc>
      </w:tr>
      <w:tr w:rsidR="004F672E" w:rsidRPr="004F672E" w14:paraId="5BF5F913" w14:textId="77777777" w:rsidTr="004F672E">
        <w:trPr>
          <w:trHeight w:val="300"/>
        </w:trPr>
        <w:tc>
          <w:tcPr>
            <w:tcW w:w="7503" w:type="dxa"/>
            <w:gridSpan w:val="4"/>
            <w:noWrap/>
            <w:hideMark/>
          </w:tcPr>
          <w:p w14:paraId="0FC03676" w14:textId="77777777" w:rsidR="004F672E" w:rsidRPr="004F672E" w:rsidRDefault="004F672E">
            <w:proofErr w:type="spellStart"/>
            <w:r w:rsidRPr="004F672E">
              <w:t>Signif</w:t>
            </w:r>
            <w:proofErr w:type="spellEnd"/>
            <w:r w:rsidRPr="004F672E">
              <w:t xml:space="preserve">. codes:  0 ‘***’ 0.001 ‘**’ 0.01 ‘*’ 0.05 ‘.’ 0.1 </w:t>
            </w:r>
            <w:proofErr w:type="gramStart"/>
            <w:r w:rsidRPr="004F672E">
              <w:t>‘ ’</w:t>
            </w:r>
            <w:proofErr w:type="gramEnd"/>
            <w:r w:rsidRPr="004F672E">
              <w:t xml:space="preserve"> 1</w:t>
            </w:r>
          </w:p>
        </w:tc>
      </w:tr>
      <w:tr w:rsidR="004F672E" w:rsidRPr="004F672E" w14:paraId="4D6B8CB3" w14:textId="77777777" w:rsidTr="004F672E">
        <w:trPr>
          <w:trHeight w:val="300"/>
        </w:trPr>
        <w:tc>
          <w:tcPr>
            <w:tcW w:w="4617" w:type="dxa"/>
            <w:noWrap/>
            <w:hideMark/>
          </w:tcPr>
          <w:p w14:paraId="06612E30" w14:textId="77777777" w:rsidR="004F672E" w:rsidRPr="004F672E" w:rsidRDefault="004F672E"/>
        </w:tc>
        <w:tc>
          <w:tcPr>
            <w:tcW w:w="962" w:type="dxa"/>
            <w:noWrap/>
            <w:hideMark/>
          </w:tcPr>
          <w:p w14:paraId="5935AA92" w14:textId="77777777" w:rsidR="004F672E" w:rsidRPr="004F672E" w:rsidRDefault="004F672E"/>
        </w:tc>
        <w:tc>
          <w:tcPr>
            <w:tcW w:w="962" w:type="dxa"/>
            <w:noWrap/>
            <w:hideMark/>
          </w:tcPr>
          <w:p w14:paraId="7ADD99A6" w14:textId="77777777" w:rsidR="004F672E" w:rsidRPr="004F672E" w:rsidRDefault="004F672E"/>
        </w:tc>
        <w:tc>
          <w:tcPr>
            <w:tcW w:w="962" w:type="dxa"/>
            <w:noWrap/>
            <w:hideMark/>
          </w:tcPr>
          <w:p w14:paraId="225C63C0" w14:textId="77777777" w:rsidR="004F672E" w:rsidRPr="004F672E" w:rsidRDefault="004F672E"/>
        </w:tc>
      </w:tr>
      <w:tr w:rsidR="004F672E" w:rsidRPr="004F672E" w14:paraId="7ED5AADD" w14:textId="77777777" w:rsidTr="004F672E">
        <w:trPr>
          <w:trHeight w:val="300"/>
        </w:trPr>
        <w:tc>
          <w:tcPr>
            <w:tcW w:w="7503" w:type="dxa"/>
            <w:gridSpan w:val="4"/>
            <w:noWrap/>
            <w:hideMark/>
          </w:tcPr>
          <w:p w14:paraId="32018199" w14:textId="77777777" w:rsidR="004F672E" w:rsidRPr="004F672E" w:rsidRDefault="004F672E">
            <w:r w:rsidRPr="004F672E">
              <w:t>(Dispersion parameter for gaussian family taken to be 46004.4)</w:t>
            </w:r>
          </w:p>
        </w:tc>
      </w:tr>
      <w:tr w:rsidR="004F672E" w:rsidRPr="004F672E" w14:paraId="2DACB6B0" w14:textId="77777777" w:rsidTr="004F672E">
        <w:trPr>
          <w:trHeight w:val="300"/>
        </w:trPr>
        <w:tc>
          <w:tcPr>
            <w:tcW w:w="4617" w:type="dxa"/>
            <w:noWrap/>
            <w:hideMark/>
          </w:tcPr>
          <w:p w14:paraId="6608C9C8" w14:textId="77777777" w:rsidR="004F672E" w:rsidRPr="004F672E" w:rsidRDefault="004F672E"/>
        </w:tc>
        <w:tc>
          <w:tcPr>
            <w:tcW w:w="962" w:type="dxa"/>
            <w:noWrap/>
            <w:hideMark/>
          </w:tcPr>
          <w:p w14:paraId="7A31F444" w14:textId="77777777" w:rsidR="004F672E" w:rsidRPr="004F672E" w:rsidRDefault="004F672E"/>
        </w:tc>
        <w:tc>
          <w:tcPr>
            <w:tcW w:w="962" w:type="dxa"/>
            <w:noWrap/>
            <w:hideMark/>
          </w:tcPr>
          <w:p w14:paraId="6974C325" w14:textId="77777777" w:rsidR="004F672E" w:rsidRPr="004F672E" w:rsidRDefault="004F672E"/>
        </w:tc>
        <w:tc>
          <w:tcPr>
            <w:tcW w:w="962" w:type="dxa"/>
            <w:noWrap/>
            <w:hideMark/>
          </w:tcPr>
          <w:p w14:paraId="3F6F58C1" w14:textId="77777777" w:rsidR="004F672E" w:rsidRPr="004F672E" w:rsidRDefault="004F672E"/>
        </w:tc>
      </w:tr>
      <w:tr w:rsidR="004F672E" w:rsidRPr="004F672E" w14:paraId="6F10B60E" w14:textId="77777777" w:rsidTr="004F672E">
        <w:trPr>
          <w:trHeight w:val="300"/>
        </w:trPr>
        <w:tc>
          <w:tcPr>
            <w:tcW w:w="7503" w:type="dxa"/>
            <w:gridSpan w:val="4"/>
            <w:noWrap/>
            <w:hideMark/>
          </w:tcPr>
          <w:p w14:paraId="55E937DB" w14:textId="77777777" w:rsidR="004F672E" w:rsidRPr="004F672E" w:rsidRDefault="004F672E">
            <w:r w:rsidRPr="004F672E">
              <w:t xml:space="preserve">    Null deviance: </w:t>
            </w:r>
            <w:proofErr w:type="gramStart"/>
            <w:r w:rsidRPr="004F672E">
              <w:t>79770315  on</w:t>
            </w:r>
            <w:proofErr w:type="gramEnd"/>
            <w:r w:rsidRPr="004F672E">
              <w:t xml:space="preserve"> 696  degrees of freedom</w:t>
            </w:r>
          </w:p>
        </w:tc>
      </w:tr>
      <w:tr w:rsidR="004F672E" w:rsidRPr="004F672E" w14:paraId="0056F430" w14:textId="77777777" w:rsidTr="004F672E">
        <w:trPr>
          <w:trHeight w:val="300"/>
        </w:trPr>
        <w:tc>
          <w:tcPr>
            <w:tcW w:w="7503" w:type="dxa"/>
            <w:gridSpan w:val="4"/>
            <w:noWrap/>
            <w:hideMark/>
          </w:tcPr>
          <w:p w14:paraId="6F252DB2" w14:textId="77777777" w:rsidR="004F672E" w:rsidRPr="004F672E" w:rsidRDefault="004F672E">
            <w:r w:rsidRPr="004F672E">
              <w:t xml:space="preserve">Residual deviance: </w:t>
            </w:r>
            <w:proofErr w:type="gramStart"/>
            <w:r w:rsidRPr="004F672E">
              <w:t>31743038  on</w:t>
            </w:r>
            <w:proofErr w:type="gramEnd"/>
            <w:r w:rsidRPr="004F672E">
              <w:t xml:space="preserve"> 690  degrees of freedom</w:t>
            </w:r>
          </w:p>
        </w:tc>
      </w:tr>
      <w:tr w:rsidR="004F672E" w:rsidRPr="004F672E" w14:paraId="67384FDA" w14:textId="77777777" w:rsidTr="004F672E">
        <w:trPr>
          <w:trHeight w:val="300"/>
        </w:trPr>
        <w:tc>
          <w:tcPr>
            <w:tcW w:w="7503" w:type="dxa"/>
            <w:gridSpan w:val="4"/>
            <w:noWrap/>
            <w:hideMark/>
          </w:tcPr>
          <w:p w14:paraId="22E285EB" w14:textId="77777777" w:rsidR="004F672E" w:rsidRPr="004F672E" w:rsidRDefault="004F672E">
            <w:r w:rsidRPr="004F672E">
              <w:t xml:space="preserve">  (74 observations deleted due to missingness)</w:t>
            </w:r>
          </w:p>
        </w:tc>
      </w:tr>
      <w:tr w:rsidR="004F672E" w:rsidRPr="004F672E" w14:paraId="7A2607EA" w14:textId="77777777" w:rsidTr="004F672E">
        <w:trPr>
          <w:trHeight w:val="300"/>
        </w:trPr>
        <w:tc>
          <w:tcPr>
            <w:tcW w:w="4617" w:type="dxa"/>
            <w:noWrap/>
            <w:hideMark/>
          </w:tcPr>
          <w:p w14:paraId="765C515B" w14:textId="77777777" w:rsidR="004F672E" w:rsidRPr="004F672E" w:rsidRDefault="004F672E">
            <w:r w:rsidRPr="004F672E">
              <w:t>AIC: 9470.3</w:t>
            </w:r>
          </w:p>
        </w:tc>
        <w:tc>
          <w:tcPr>
            <w:tcW w:w="962" w:type="dxa"/>
            <w:noWrap/>
            <w:hideMark/>
          </w:tcPr>
          <w:p w14:paraId="4EAA173B" w14:textId="77777777" w:rsidR="004F672E" w:rsidRPr="004F672E" w:rsidRDefault="004F672E"/>
        </w:tc>
        <w:tc>
          <w:tcPr>
            <w:tcW w:w="962" w:type="dxa"/>
            <w:noWrap/>
            <w:hideMark/>
          </w:tcPr>
          <w:p w14:paraId="6E49FFFB" w14:textId="77777777" w:rsidR="004F672E" w:rsidRPr="004F672E" w:rsidRDefault="004F672E"/>
        </w:tc>
        <w:tc>
          <w:tcPr>
            <w:tcW w:w="962" w:type="dxa"/>
            <w:noWrap/>
            <w:hideMark/>
          </w:tcPr>
          <w:p w14:paraId="27EE4050" w14:textId="77777777" w:rsidR="004F672E" w:rsidRPr="004F672E" w:rsidRDefault="004F672E"/>
        </w:tc>
      </w:tr>
      <w:tr w:rsidR="004F672E" w:rsidRPr="004F672E" w14:paraId="1A2727FB" w14:textId="77777777" w:rsidTr="004F672E">
        <w:trPr>
          <w:trHeight w:val="300"/>
        </w:trPr>
        <w:tc>
          <w:tcPr>
            <w:tcW w:w="4617" w:type="dxa"/>
            <w:noWrap/>
            <w:hideMark/>
          </w:tcPr>
          <w:p w14:paraId="200A8775" w14:textId="77777777" w:rsidR="004F672E" w:rsidRPr="004F672E" w:rsidRDefault="004F672E">
            <w:r w:rsidRPr="004F672E">
              <w:t> </w:t>
            </w:r>
          </w:p>
        </w:tc>
        <w:tc>
          <w:tcPr>
            <w:tcW w:w="962" w:type="dxa"/>
            <w:noWrap/>
            <w:hideMark/>
          </w:tcPr>
          <w:p w14:paraId="4EFB5943" w14:textId="77777777" w:rsidR="004F672E" w:rsidRPr="004F672E" w:rsidRDefault="004F672E"/>
        </w:tc>
        <w:tc>
          <w:tcPr>
            <w:tcW w:w="962" w:type="dxa"/>
            <w:noWrap/>
            <w:hideMark/>
          </w:tcPr>
          <w:p w14:paraId="1B9C3D4D" w14:textId="77777777" w:rsidR="004F672E" w:rsidRPr="004F672E" w:rsidRDefault="004F672E"/>
        </w:tc>
        <w:tc>
          <w:tcPr>
            <w:tcW w:w="962" w:type="dxa"/>
            <w:noWrap/>
            <w:hideMark/>
          </w:tcPr>
          <w:p w14:paraId="53E88445" w14:textId="77777777" w:rsidR="004F672E" w:rsidRPr="004F672E" w:rsidRDefault="004F672E"/>
        </w:tc>
      </w:tr>
      <w:tr w:rsidR="004F672E" w:rsidRPr="004F672E" w14:paraId="4553EA9A" w14:textId="77777777" w:rsidTr="004F672E">
        <w:trPr>
          <w:trHeight w:val="300"/>
        </w:trPr>
        <w:tc>
          <w:tcPr>
            <w:tcW w:w="4617" w:type="dxa"/>
            <w:noWrap/>
            <w:hideMark/>
          </w:tcPr>
          <w:p w14:paraId="6B3584A6" w14:textId="77777777" w:rsidR="004F672E" w:rsidRPr="004F672E" w:rsidRDefault="004F672E">
            <w:r w:rsidRPr="004F672E">
              <w:t>Number of Fisher Scoring iterations: 2</w:t>
            </w:r>
          </w:p>
        </w:tc>
        <w:tc>
          <w:tcPr>
            <w:tcW w:w="962" w:type="dxa"/>
            <w:noWrap/>
            <w:hideMark/>
          </w:tcPr>
          <w:p w14:paraId="7F2EC48B" w14:textId="77777777" w:rsidR="004F672E" w:rsidRPr="004F672E" w:rsidRDefault="004F672E"/>
        </w:tc>
        <w:tc>
          <w:tcPr>
            <w:tcW w:w="962" w:type="dxa"/>
            <w:noWrap/>
            <w:hideMark/>
          </w:tcPr>
          <w:p w14:paraId="40370C98" w14:textId="77777777" w:rsidR="004F672E" w:rsidRPr="004F672E" w:rsidRDefault="004F672E"/>
        </w:tc>
        <w:tc>
          <w:tcPr>
            <w:tcW w:w="962" w:type="dxa"/>
            <w:noWrap/>
            <w:hideMark/>
          </w:tcPr>
          <w:p w14:paraId="1AEB060D" w14:textId="77777777" w:rsidR="004F672E" w:rsidRPr="004F672E" w:rsidRDefault="004F672E"/>
        </w:tc>
      </w:tr>
    </w:tbl>
    <w:p w14:paraId="6A9839D5" w14:textId="77777777" w:rsidR="00342F6C" w:rsidRDefault="00342F6C" w:rsidP="00342F6C"/>
    <w:p w14:paraId="6CEF8F32" w14:textId="675A8E60" w:rsidR="00342F6C" w:rsidRDefault="004F672E" w:rsidP="00342F6C">
      <w:r>
        <w:rPr>
          <w:noProof/>
        </w:rPr>
        <w:lastRenderedPageBreak/>
        <w:drawing>
          <wp:inline distT="0" distB="0" distL="0" distR="0" wp14:anchorId="5643BF64" wp14:editId="77ECEA7C">
            <wp:extent cx="5686425" cy="5057775"/>
            <wp:effectExtent l="0" t="0" r="9525" b="9525"/>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AV biomass- GLM- Quadrats_depthwater_27JUN2019.jpeg"/>
                    <pic:cNvPicPr/>
                  </pic:nvPicPr>
                  <pic:blipFill>
                    <a:blip r:embed="rId141">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Pr>
          <w:noProof/>
        </w:rPr>
        <w:lastRenderedPageBreak/>
        <w:drawing>
          <wp:inline distT="0" distB="0" distL="0" distR="0" wp14:anchorId="151C654A" wp14:editId="56ECA0C4">
            <wp:extent cx="5686425" cy="5057775"/>
            <wp:effectExtent l="0" t="0" r="9525" b="9525"/>
            <wp:docPr id="3468" name="Picture 34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AV biomass- GLM- Quadrats_ludwig_27JUN2019.jpeg"/>
                    <pic:cNvPicPr/>
                  </pic:nvPicPr>
                  <pic:blipFill>
                    <a:blip r:embed="rId142">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Pr>
          <w:noProof/>
        </w:rPr>
        <w:lastRenderedPageBreak/>
        <w:drawing>
          <wp:inline distT="0" distB="0" distL="0" distR="0" wp14:anchorId="0B340082" wp14:editId="4EE053A6">
            <wp:extent cx="5686425" cy="5057775"/>
            <wp:effectExtent l="0" t="0" r="9525" b="9525"/>
            <wp:docPr id="3469" name="Picture 34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AV biomass- GLM- Quadrats_month_27JUN2019.jpeg"/>
                    <pic:cNvPicPr/>
                  </pic:nvPicPr>
                  <pic:blipFill>
                    <a:blip r:embed="rId143">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Pr>
          <w:noProof/>
        </w:rPr>
        <w:lastRenderedPageBreak/>
        <w:drawing>
          <wp:inline distT="0" distB="0" distL="0" distR="0" wp14:anchorId="46371410" wp14:editId="0EF5D5FC">
            <wp:extent cx="5686425" cy="5057775"/>
            <wp:effectExtent l="0" t="0" r="9525" b="9525"/>
            <wp:docPr id="3470" name="Picture 34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0" name="SAV biomass- GLM- Quadrats_nada_27JUN2019.jpeg"/>
                    <pic:cNvPicPr/>
                  </pic:nvPicPr>
                  <pic:blipFill>
                    <a:blip r:embed="rId144">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r>
        <w:rPr>
          <w:noProof/>
        </w:rPr>
        <w:lastRenderedPageBreak/>
        <w:drawing>
          <wp:inline distT="0" distB="0" distL="0" distR="0" wp14:anchorId="1814F03D" wp14:editId="476C386D">
            <wp:extent cx="5686425" cy="5057775"/>
            <wp:effectExtent l="0" t="0" r="9525" b="9525"/>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1" name="SAV biomass- GLM- Quadrats_site_27JUN2019.jpeg"/>
                    <pic:cNvPicPr/>
                  </pic:nvPicPr>
                  <pic:blipFill>
                    <a:blip r:embed="rId145">
                      <a:extLst>
                        <a:ext uri="{28A0092B-C50C-407E-A947-70E740481C1C}">
                          <a14:useLocalDpi xmlns:a14="http://schemas.microsoft.com/office/drawing/2010/main" val="0"/>
                        </a:ext>
                      </a:extLst>
                    </a:blip>
                    <a:stretch>
                      <a:fillRect/>
                    </a:stretch>
                  </pic:blipFill>
                  <pic:spPr>
                    <a:xfrm>
                      <a:off x="0" y="0"/>
                      <a:ext cx="5686425" cy="5057775"/>
                    </a:xfrm>
                    <a:prstGeom prst="rect">
                      <a:avLst/>
                    </a:prstGeom>
                  </pic:spPr>
                </pic:pic>
              </a:graphicData>
            </a:graphic>
          </wp:inline>
        </w:drawing>
      </w:r>
    </w:p>
    <w:p w14:paraId="3D5563CE" w14:textId="77777777" w:rsidR="00342F6C" w:rsidRDefault="00342F6C" w:rsidP="00342F6C"/>
    <w:p w14:paraId="0FE2AC62" w14:textId="77777777" w:rsidR="00342F6C" w:rsidRDefault="00342F6C" w:rsidP="00342F6C"/>
    <w:p w14:paraId="05FBD737" w14:textId="77777777" w:rsidR="00342F6C" w:rsidRDefault="00342F6C" w:rsidP="00342F6C"/>
    <w:p w14:paraId="297C0185" w14:textId="77777777" w:rsidR="00342F6C" w:rsidRDefault="00342F6C" w:rsidP="00342F6C"/>
    <w:p w14:paraId="1553090F" w14:textId="77777777" w:rsidR="00342F6C" w:rsidRDefault="00342F6C" w:rsidP="00342F6C"/>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E1165D" w:rsidRPr="00F5165D" w14:paraId="378AFA79" w14:textId="77777777" w:rsidTr="00E1165D">
        <w:trPr>
          <w:gridAfter w:val="1"/>
          <w:trHeight w:val="1399"/>
        </w:trPr>
        <w:tc>
          <w:tcPr>
            <w:tcW w:w="1542" w:type="dxa"/>
            <w:tcBorders>
              <w:top w:val="single" w:sz="4" w:space="0" w:color="auto"/>
              <w:bottom w:val="single" w:sz="4" w:space="0" w:color="auto"/>
            </w:tcBorders>
            <w:shd w:val="clear" w:color="auto" w:fill="auto"/>
            <w:noWrap/>
            <w:vAlign w:val="center"/>
            <w:hideMark/>
          </w:tcPr>
          <w:p w14:paraId="2D8F51B4"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Site</w:t>
            </w:r>
          </w:p>
        </w:tc>
        <w:tc>
          <w:tcPr>
            <w:tcW w:w="675" w:type="dxa"/>
            <w:tcBorders>
              <w:top w:val="single" w:sz="4" w:space="0" w:color="auto"/>
              <w:bottom w:val="single" w:sz="4" w:space="0" w:color="auto"/>
            </w:tcBorders>
            <w:shd w:val="clear" w:color="auto" w:fill="auto"/>
            <w:noWrap/>
            <w:vAlign w:val="center"/>
            <w:hideMark/>
          </w:tcPr>
          <w:p w14:paraId="6E3E2447"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Year</w:t>
            </w:r>
          </w:p>
        </w:tc>
        <w:tc>
          <w:tcPr>
            <w:tcW w:w="966" w:type="dxa"/>
            <w:tcBorders>
              <w:top w:val="single" w:sz="4" w:space="0" w:color="auto"/>
              <w:bottom w:val="single" w:sz="4" w:space="0" w:color="auto"/>
            </w:tcBorders>
            <w:shd w:val="clear" w:color="auto" w:fill="auto"/>
            <w:noWrap/>
            <w:vAlign w:val="center"/>
            <w:hideMark/>
          </w:tcPr>
          <w:p w14:paraId="6102B958"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Month</w:t>
            </w:r>
          </w:p>
        </w:tc>
        <w:tc>
          <w:tcPr>
            <w:tcW w:w="0" w:type="auto"/>
            <w:tcBorders>
              <w:top w:val="single" w:sz="4" w:space="0" w:color="auto"/>
              <w:bottom w:val="single" w:sz="4" w:space="0" w:color="auto"/>
            </w:tcBorders>
            <w:shd w:val="clear" w:color="auto" w:fill="auto"/>
            <w:textDirection w:val="tbRl"/>
            <w:vAlign w:val="center"/>
            <w:hideMark/>
          </w:tcPr>
          <w:p w14:paraId="408D410E"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Azolla spp.</w:t>
            </w:r>
          </w:p>
        </w:tc>
        <w:tc>
          <w:tcPr>
            <w:tcW w:w="0" w:type="auto"/>
            <w:tcBorders>
              <w:top w:val="single" w:sz="4" w:space="0" w:color="auto"/>
              <w:bottom w:val="single" w:sz="4" w:space="0" w:color="auto"/>
            </w:tcBorders>
            <w:shd w:val="clear" w:color="auto" w:fill="auto"/>
            <w:noWrap/>
            <w:textDirection w:val="tbRl"/>
            <w:vAlign w:val="center"/>
            <w:hideMark/>
          </w:tcPr>
          <w:p w14:paraId="1FCB1920" w14:textId="77777777" w:rsidR="002E356A" w:rsidRPr="005B514A" w:rsidRDefault="002E356A" w:rsidP="002E356A">
            <w:pPr>
              <w:spacing w:after="0" w:line="240" w:lineRule="auto"/>
              <w:jc w:val="center"/>
              <w:rPr>
                <w:rFonts w:ascii="Calibri" w:eastAsia="Times New Roman" w:hAnsi="Calibri" w:cs="Times New Roman"/>
                <w:b/>
                <w:bCs/>
                <w:color w:val="000000"/>
              </w:rPr>
            </w:pPr>
            <w:proofErr w:type="spellStart"/>
            <w:r w:rsidRPr="005B514A">
              <w:rPr>
                <w:rFonts w:ascii="Calibri" w:eastAsia="Times New Roman" w:hAnsi="Calibri" w:cs="Times New Roman"/>
                <w:b/>
                <w:bCs/>
                <w:color w:val="000000"/>
              </w:rPr>
              <w:t>Ceratophyllum</w:t>
            </w:r>
            <w:proofErr w:type="spellEnd"/>
            <w:r w:rsidRPr="005B514A">
              <w:rPr>
                <w:rFonts w:ascii="Calibri" w:eastAsia="Times New Roman" w:hAnsi="Calibri" w:cs="Times New Roman"/>
                <w:b/>
                <w:bCs/>
                <w:color w:val="000000"/>
              </w:rPr>
              <w:t xml:space="preserve"> </w:t>
            </w:r>
            <w:proofErr w:type="spellStart"/>
            <w:r w:rsidRPr="005B514A">
              <w:rPr>
                <w:rFonts w:ascii="Calibri" w:eastAsia="Times New Roman" w:hAnsi="Calibri" w:cs="Times New Roman"/>
                <w:b/>
                <w:bCs/>
                <w:color w:val="000000"/>
              </w:rPr>
              <w:t>demersum</w:t>
            </w:r>
            <w:proofErr w:type="spellEnd"/>
          </w:p>
        </w:tc>
        <w:tc>
          <w:tcPr>
            <w:tcW w:w="0" w:type="auto"/>
            <w:tcBorders>
              <w:top w:val="single" w:sz="4" w:space="0" w:color="auto"/>
              <w:bottom w:val="single" w:sz="4" w:space="0" w:color="auto"/>
            </w:tcBorders>
            <w:textDirection w:val="tbRl"/>
            <w:vAlign w:val="center"/>
          </w:tcPr>
          <w:p w14:paraId="18231BC4"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Calibri"/>
                <w:b/>
                <w:bCs/>
                <w:color w:val="000000"/>
              </w:rPr>
              <w:t>Elodia spp.</w:t>
            </w:r>
          </w:p>
        </w:tc>
        <w:tc>
          <w:tcPr>
            <w:tcW w:w="0" w:type="auto"/>
            <w:tcBorders>
              <w:top w:val="single" w:sz="4" w:space="0" w:color="auto"/>
              <w:bottom w:val="single" w:sz="4" w:space="0" w:color="auto"/>
            </w:tcBorders>
            <w:textDirection w:val="tbRl"/>
            <w:vAlign w:val="center"/>
          </w:tcPr>
          <w:p w14:paraId="0B18A7A4" w14:textId="62557051" w:rsidR="002E356A" w:rsidRPr="005B514A" w:rsidRDefault="002E356A" w:rsidP="002E356A">
            <w:pPr>
              <w:jc w:val="center"/>
              <w:rPr>
                <w:rFonts w:ascii="Calibri" w:hAnsi="Calibri" w:cs="Calibri"/>
                <w:b/>
                <w:bCs/>
                <w:color w:val="000000"/>
              </w:rPr>
            </w:pPr>
            <w:r w:rsidRPr="005B514A">
              <w:rPr>
                <w:rFonts w:ascii="Calibri" w:eastAsia="Times New Roman" w:hAnsi="Calibri" w:cs="Calibri"/>
                <w:b/>
                <w:bCs/>
                <w:color w:val="000000"/>
              </w:rPr>
              <w:t>Filamentous algae</w:t>
            </w:r>
          </w:p>
        </w:tc>
        <w:tc>
          <w:tcPr>
            <w:tcW w:w="0" w:type="auto"/>
            <w:tcBorders>
              <w:top w:val="single" w:sz="4" w:space="0" w:color="auto"/>
              <w:bottom w:val="single" w:sz="4" w:space="0" w:color="auto"/>
            </w:tcBorders>
            <w:textDirection w:val="tbRl"/>
          </w:tcPr>
          <w:p w14:paraId="4C635BFA" w14:textId="7F7A8CA9" w:rsidR="002E356A" w:rsidRPr="005B514A" w:rsidRDefault="002E356A" w:rsidP="002E356A">
            <w:pPr>
              <w:jc w:val="center"/>
              <w:rPr>
                <w:rFonts w:ascii="Calibri" w:hAnsi="Calibri" w:cs="Calibri"/>
                <w:b/>
                <w:bCs/>
                <w:color w:val="000000"/>
              </w:rPr>
            </w:pPr>
            <w:r w:rsidRPr="005B514A">
              <w:rPr>
                <w:rFonts w:ascii="Calibri" w:eastAsia="Times New Roman" w:hAnsi="Calibri" w:cs="Calibri"/>
                <w:b/>
                <w:bCs/>
                <w:color w:val="000000"/>
              </w:rPr>
              <w:t>Stuckenia pectinata</w:t>
            </w:r>
          </w:p>
        </w:tc>
        <w:tc>
          <w:tcPr>
            <w:tcW w:w="0" w:type="auto"/>
            <w:tcBorders>
              <w:top w:val="single" w:sz="4" w:space="0" w:color="auto"/>
              <w:bottom w:val="single" w:sz="4" w:space="0" w:color="auto"/>
            </w:tcBorders>
            <w:textDirection w:val="tbRl"/>
          </w:tcPr>
          <w:p w14:paraId="77EC2131" w14:textId="2F723B8D" w:rsidR="002E356A" w:rsidRPr="005B514A" w:rsidRDefault="002E356A" w:rsidP="002E356A">
            <w:pPr>
              <w:jc w:val="center"/>
              <w:rPr>
                <w:rFonts w:ascii="Calibri" w:hAnsi="Calibri" w:cs="Calibri"/>
                <w:b/>
                <w:bCs/>
                <w:color w:val="000000"/>
              </w:rPr>
            </w:pPr>
            <w:r w:rsidRPr="005B514A">
              <w:rPr>
                <w:rFonts w:ascii="Calibri" w:hAnsi="Calibri" w:cs="Calibri"/>
                <w:b/>
                <w:bCs/>
                <w:color w:val="000000"/>
              </w:rPr>
              <w:t>Sum natives</w:t>
            </w:r>
          </w:p>
        </w:tc>
        <w:tc>
          <w:tcPr>
            <w:tcW w:w="0" w:type="auto"/>
            <w:gridSpan w:val="2"/>
            <w:tcBorders>
              <w:top w:val="single" w:sz="4" w:space="0" w:color="auto"/>
              <w:bottom w:val="single" w:sz="4" w:space="0" w:color="auto"/>
            </w:tcBorders>
            <w:textDirection w:val="tbRl"/>
            <w:vAlign w:val="center"/>
          </w:tcPr>
          <w:p w14:paraId="15ECF5D6" w14:textId="5EC3FE28" w:rsidR="002E356A" w:rsidRPr="005B514A" w:rsidRDefault="002E356A" w:rsidP="002E356A">
            <w:pPr>
              <w:spacing w:after="0" w:line="240" w:lineRule="auto"/>
              <w:jc w:val="center"/>
              <w:rPr>
                <w:rFonts w:ascii="Calibri" w:eastAsia="Times New Roman" w:hAnsi="Calibri" w:cs="Times New Roman"/>
                <w:b/>
                <w:bCs/>
                <w:color w:val="000000"/>
              </w:rPr>
            </w:pPr>
          </w:p>
        </w:tc>
        <w:tc>
          <w:tcPr>
            <w:tcW w:w="0" w:type="auto"/>
            <w:gridSpan w:val="2"/>
            <w:tcBorders>
              <w:top w:val="single" w:sz="4" w:space="0" w:color="auto"/>
              <w:bottom w:val="single" w:sz="4" w:space="0" w:color="auto"/>
            </w:tcBorders>
            <w:textDirection w:val="tbRl"/>
          </w:tcPr>
          <w:p w14:paraId="47E3386A" w14:textId="208805EC" w:rsidR="002E356A" w:rsidRPr="005B514A" w:rsidRDefault="002E356A" w:rsidP="002E356A">
            <w:pPr>
              <w:spacing w:after="0" w:line="240" w:lineRule="auto"/>
              <w:jc w:val="center"/>
              <w:rPr>
                <w:rFonts w:ascii="Calibri" w:eastAsia="Times New Roman" w:hAnsi="Calibri" w:cs="Calibri"/>
                <w:b/>
                <w:bCs/>
              </w:rPr>
            </w:pPr>
            <w:proofErr w:type="spellStart"/>
            <w:r w:rsidRPr="005B514A">
              <w:rPr>
                <w:rFonts w:ascii="Calibri" w:eastAsia="Times New Roman" w:hAnsi="Calibri" w:cs="Calibri"/>
                <w:b/>
                <w:bCs/>
              </w:rPr>
              <w:t>Cabomba</w:t>
            </w:r>
            <w:proofErr w:type="spellEnd"/>
            <w:r w:rsidRPr="005B514A">
              <w:rPr>
                <w:rFonts w:ascii="Calibri" w:eastAsia="Times New Roman" w:hAnsi="Calibri" w:cs="Calibri"/>
                <w:b/>
                <w:bCs/>
              </w:rPr>
              <w:t xml:space="preserve"> </w:t>
            </w:r>
            <w:proofErr w:type="spellStart"/>
            <w:r w:rsidRPr="005B514A">
              <w:rPr>
                <w:rFonts w:ascii="Calibri" w:eastAsia="Times New Roman" w:hAnsi="Calibri" w:cs="Calibri"/>
                <w:b/>
                <w:bCs/>
              </w:rPr>
              <w:t>caroliniana</w:t>
            </w:r>
            <w:proofErr w:type="spellEnd"/>
          </w:p>
        </w:tc>
        <w:tc>
          <w:tcPr>
            <w:tcW w:w="0" w:type="auto"/>
            <w:tcBorders>
              <w:top w:val="single" w:sz="4" w:space="0" w:color="auto"/>
              <w:bottom w:val="single" w:sz="4" w:space="0" w:color="auto"/>
            </w:tcBorders>
            <w:textDirection w:val="tbRl"/>
          </w:tcPr>
          <w:p w14:paraId="31B945FA" w14:textId="470D05CE" w:rsidR="002E356A" w:rsidRPr="005B514A" w:rsidRDefault="002E356A" w:rsidP="002E356A">
            <w:pPr>
              <w:spacing w:after="0" w:line="240" w:lineRule="auto"/>
              <w:jc w:val="center"/>
              <w:rPr>
                <w:rFonts w:ascii="Calibri" w:eastAsia="Times New Roman" w:hAnsi="Calibri" w:cs="Calibri"/>
                <w:b/>
                <w:bCs/>
              </w:rPr>
            </w:pPr>
            <w:r w:rsidRPr="005B514A">
              <w:rPr>
                <w:rFonts w:ascii="Calibri" w:eastAsia="Times New Roman" w:hAnsi="Calibri" w:cs="Calibri"/>
                <w:b/>
                <w:bCs/>
              </w:rPr>
              <w:t xml:space="preserve">Egeria </w:t>
            </w:r>
            <w:proofErr w:type="spellStart"/>
            <w:r w:rsidRPr="005B514A">
              <w:rPr>
                <w:rFonts w:ascii="Calibri" w:eastAsia="Times New Roman" w:hAnsi="Calibri" w:cs="Calibri"/>
                <w:b/>
                <w:bCs/>
              </w:rPr>
              <w:t>densa</w:t>
            </w:r>
            <w:proofErr w:type="spellEnd"/>
          </w:p>
        </w:tc>
        <w:tc>
          <w:tcPr>
            <w:tcW w:w="0" w:type="auto"/>
            <w:tcBorders>
              <w:top w:val="single" w:sz="4" w:space="0" w:color="auto"/>
              <w:bottom w:val="single" w:sz="4" w:space="0" w:color="auto"/>
            </w:tcBorders>
            <w:textDirection w:val="tbRl"/>
            <w:vAlign w:val="center"/>
          </w:tcPr>
          <w:p w14:paraId="3E9FDF18" w14:textId="7FDBE3A6" w:rsidR="002E356A" w:rsidRPr="005B514A" w:rsidRDefault="002E356A" w:rsidP="002E356A">
            <w:pPr>
              <w:spacing w:after="0" w:line="240" w:lineRule="auto"/>
              <w:jc w:val="center"/>
              <w:rPr>
                <w:rFonts w:ascii="Calibri" w:eastAsia="Times New Roman" w:hAnsi="Calibri" w:cs="Times New Roman"/>
                <w:b/>
                <w:bCs/>
              </w:rPr>
            </w:pPr>
            <w:r w:rsidRPr="005B514A">
              <w:rPr>
                <w:rFonts w:ascii="Calibri" w:eastAsia="Times New Roman" w:hAnsi="Calibri" w:cs="Calibri"/>
                <w:b/>
                <w:bCs/>
              </w:rPr>
              <w:t>Ludwigia spp.</w:t>
            </w:r>
          </w:p>
        </w:tc>
        <w:tc>
          <w:tcPr>
            <w:tcW w:w="0" w:type="auto"/>
            <w:tcBorders>
              <w:top w:val="single" w:sz="4" w:space="0" w:color="auto"/>
              <w:bottom w:val="single" w:sz="4" w:space="0" w:color="auto"/>
            </w:tcBorders>
            <w:textDirection w:val="tbRl"/>
            <w:vAlign w:val="center"/>
          </w:tcPr>
          <w:p w14:paraId="163E7915" w14:textId="77777777" w:rsidR="002E356A" w:rsidRPr="005B514A" w:rsidRDefault="002E356A" w:rsidP="002E356A">
            <w:pPr>
              <w:spacing w:after="0" w:line="240" w:lineRule="auto"/>
              <w:jc w:val="center"/>
              <w:rPr>
                <w:rFonts w:ascii="Calibri" w:eastAsia="Times New Roman" w:hAnsi="Calibri" w:cs="Times New Roman"/>
                <w:b/>
                <w:bCs/>
              </w:rPr>
            </w:pPr>
            <w:proofErr w:type="spellStart"/>
            <w:r w:rsidRPr="005B514A">
              <w:rPr>
                <w:rFonts w:ascii="Calibri" w:eastAsia="Times New Roman" w:hAnsi="Calibri" w:cs="Calibri"/>
                <w:b/>
                <w:bCs/>
              </w:rPr>
              <w:t>Myriophyllum</w:t>
            </w:r>
            <w:proofErr w:type="spellEnd"/>
            <w:r w:rsidRPr="005B514A">
              <w:rPr>
                <w:rFonts w:ascii="Calibri" w:eastAsia="Times New Roman" w:hAnsi="Calibri" w:cs="Calibri"/>
                <w:b/>
                <w:bCs/>
              </w:rPr>
              <w:t xml:space="preserve"> spicatum</w:t>
            </w:r>
          </w:p>
        </w:tc>
        <w:tc>
          <w:tcPr>
            <w:tcW w:w="0" w:type="auto"/>
            <w:tcBorders>
              <w:top w:val="single" w:sz="4" w:space="0" w:color="auto"/>
              <w:bottom w:val="single" w:sz="4" w:space="0" w:color="auto"/>
            </w:tcBorders>
            <w:textDirection w:val="tbRl"/>
          </w:tcPr>
          <w:p w14:paraId="75B7DA8A" w14:textId="77777777" w:rsidR="002E356A" w:rsidRPr="005B514A" w:rsidRDefault="002E356A" w:rsidP="002E356A">
            <w:pPr>
              <w:spacing w:after="0" w:line="240" w:lineRule="auto"/>
              <w:jc w:val="center"/>
              <w:rPr>
                <w:rFonts w:ascii="Calibri" w:eastAsia="Times New Roman" w:hAnsi="Calibri" w:cs="Times New Roman"/>
                <w:b/>
                <w:bCs/>
              </w:rPr>
            </w:pPr>
            <w:proofErr w:type="spellStart"/>
            <w:r w:rsidRPr="005B514A">
              <w:rPr>
                <w:rFonts w:ascii="Calibri" w:eastAsia="Times New Roman" w:hAnsi="Calibri" w:cs="Calibri"/>
                <w:b/>
                <w:bCs/>
              </w:rPr>
              <w:t>Potamogeton</w:t>
            </w:r>
            <w:proofErr w:type="spellEnd"/>
            <w:r w:rsidRPr="005B514A">
              <w:rPr>
                <w:rFonts w:ascii="Calibri" w:eastAsia="Times New Roman" w:hAnsi="Calibri" w:cs="Calibri"/>
                <w:b/>
                <w:bCs/>
              </w:rPr>
              <w:t xml:space="preserve"> </w:t>
            </w:r>
            <w:proofErr w:type="spellStart"/>
            <w:r w:rsidRPr="005B514A">
              <w:rPr>
                <w:rFonts w:ascii="Calibri" w:eastAsia="Times New Roman" w:hAnsi="Calibri" w:cs="Calibri"/>
                <w:b/>
                <w:bCs/>
              </w:rPr>
              <w:t>crispis</w:t>
            </w:r>
            <w:proofErr w:type="spellEnd"/>
          </w:p>
        </w:tc>
        <w:tc>
          <w:tcPr>
            <w:tcW w:w="718" w:type="dxa"/>
            <w:tcBorders>
              <w:top w:val="single" w:sz="4" w:space="0" w:color="auto"/>
              <w:bottom w:val="single" w:sz="4" w:space="0" w:color="auto"/>
            </w:tcBorders>
            <w:textDirection w:val="tbRl"/>
          </w:tcPr>
          <w:p w14:paraId="2947DE04" w14:textId="51682780" w:rsidR="002E356A" w:rsidRPr="005B514A" w:rsidRDefault="00B17855" w:rsidP="002E356A">
            <w:pPr>
              <w:spacing w:after="0" w:line="240" w:lineRule="auto"/>
              <w:jc w:val="center"/>
              <w:rPr>
                <w:rFonts w:ascii="Calibri" w:eastAsia="Times New Roman" w:hAnsi="Calibri" w:cs="Times New Roman"/>
                <w:b/>
                <w:bCs/>
              </w:rPr>
            </w:pPr>
            <w:r w:rsidRPr="005B514A">
              <w:rPr>
                <w:rFonts w:ascii="Calibri" w:eastAsia="Times New Roman" w:hAnsi="Calibri" w:cs="Times New Roman"/>
                <w:b/>
                <w:bCs/>
              </w:rPr>
              <w:t xml:space="preserve">Sum </w:t>
            </w:r>
            <w:proofErr w:type="spellStart"/>
            <w:r w:rsidRPr="005B514A">
              <w:rPr>
                <w:rFonts w:ascii="Calibri" w:eastAsia="Times New Roman" w:hAnsi="Calibri" w:cs="Times New Roman"/>
                <w:b/>
                <w:bCs/>
              </w:rPr>
              <w:t>invasives</w:t>
            </w:r>
            <w:proofErr w:type="spellEnd"/>
          </w:p>
        </w:tc>
        <w:tc>
          <w:tcPr>
            <w:tcW w:w="836" w:type="dxa"/>
            <w:tcBorders>
              <w:top w:val="single" w:sz="4" w:space="0" w:color="auto"/>
              <w:bottom w:val="single" w:sz="4" w:space="0" w:color="auto"/>
            </w:tcBorders>
            <w:textDirection w:val="tbRl"/>
          </w:tcPr>
          <w:p w14:paraId="451CF8EC" w14:textId="76415524"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Unidentified species</w:t>
            </w:r>
          </w:p>
        </w:tc>
        <w:tc>
          <w:tcPr>
            <w:tcW w:w="0" w:type="auto"/>
            <w:tcBorders>
              <w:top w:val="single" w:sz="4" w:space="0" w:color="auto"/>
              <w:bottom w:val="single" w:sz="4" w:space="0" w:color="auto"/>
            </w:tcBorders>
            <w:textDirection w:val="tbRl"/>
          </w:tcPr>
          <w:p w14:paraId="03865BCA" w14:textId="77777777" w:rsidR="002E356A" w:rsidRPr="005B514A" w:rsidRDefault="002E356A"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Nothing</w:t>
            </w:r>
          </w:p>
        </w:tc>
        <w:tc>
          <w:tcPr>
            <w:tcW w:w="0" w:type="auto"/>
            <w:tcBorders>
              <w:top w:val="single" w:sz="4" w:space="0" w:color="auto"/>
              <w:bottom w:val="single" w:sz="4" w:space="0" w:color="auto"/>
            </w:tcBorders>
            <w:textDirection w:val="tbRl"/>
          </w:tcPr>
          <w:p w14:paraId="547C16FE" w14:textId="2E71142E" w:rsidR="002E356A" w:rsidRPr="005B514A" w:rsidRDefault="00B17855" w:rsidP="002E356A">
            <w:pPr>
              <w:spacing w:after="0" w:line="240" w:lineRule="auto"/>
              <w:jc w:val="center"/>
              <w:rPr>
                <w:rFonts w:ascii="Calibri" w:eastAsia="Times New Roman" w:hAnsi="Calibri" w:cs="Times New Roman"/>
                <w:b/>
                <w:bCs/>
                <w:color w:val="000000"/>
              </w:rPr>
            </w:pPr>
            <w:r w:rsidRPr="005B514A">
              <w:rPr>
                <w:rFonts w:ascii="Calibri" w:eastAsia="Times New Roman" w:hAnsi="Calibri" w:cs="Times New Roman"/>
                <w:b/>
                <w:bCs/>
                <w:color w:val="000000"/>
              </w:rPr>
              <w:t>Average rake biomass (g)</w:t>
            </w:r>
          </w:p>
        </w:tc>
      </w:tr>
      <w:tr w:rsidR="00E1165D" w:rsidRPr="00F5165D" w14:paraId="667A919E" w14:textId="77777777" w:rsidTr="00E1165D">
        <w:trPr>
          <w:gridAfter w:val="1"/>
          <w:trHeight w:val="337"/>
        </w:trPr>
        <w:tc>
          <w:tcPr>
            <w:tcW w:w="1542" w:type="dxa"/>
            <w:tcBorders>
              <w:top w:val="single" w:sz="4" w:space="0" w:color="auto"/>
            </w:tcBorders>
            <w:shd w:val="clear" w:color="auto" w:fill="auto"/>
            <w:noWrap/>
            <w:vAlign w:val="bottom"/>
            <w:hideMark/>
          </w:tcPr>
          <w:p w14:paraId="69B7B285" w14:textId="6DF6C408" w:rsidR="00B17855" w:rsidRPr="00F5165D" w:rsidRDefault="00B17855" w:rsidP="00B17855">
            <w:pPr>
              <w:spacing w:after="0" w:line="240" w:lineRule="auto"/>
              <w:rPr>
                <w:rFonts w:ascii="Calibri" w:eastAsia="Times New Roman" w:hAnsi="Calibri" w:cs="Times New Roman"/>
                <w:color w:val="000000"/>
              </w:rPr>
            </w:pPr>
            <w:r>
              <w:rPr>
                <w:rFonts w:ascii="Calibri" w:hAnsi="Calibri" w:cs="Calibri"/>
                <w:color w:val="000000"/>
              </w:rPr>
              <w:t>Browns Island</w:t>
            </w:r>
          </w:p>
        </w:tc>
        <w:tc>
          <w:tcPr>
            <w:tcW w:w="675" w:type="dxa"/>
            <w:tcBorders>
              <w:top w:val="single" w:sz="4" w:space="0" w:color="auto"/>
            </w:tcBorders>
            <w:shd w:val="clear" w:color="auto" w:fill="auto"/>
            <w:noWrap/>
            <w:vAlign w:val="bottom"/>
            <w:hideMark/>
          </w:tcPr>
          <w:p w14:paraId="47488BDB" w14:textId="70BAA12A"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tcBorders>
              <w:top w:val="single" w:sz="4" w:space="0" w:color="auto"/>
            </w:tcBorders>
            <w:shd w:val="clear" w:color="auto" w:fill="auto"/>
            <w:noWrap/>
            <w:vAlign w:val="bottom"/>
            <w:hideMark/>
          </w:tcPr>
          <w:p w14:paraId="452A2DD8" w14:textId="646D5706"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March</w:t>
            </w:r>
          </w:p>
        </w:tc>
        <w:tc>
          <w:tcPr>
            <w:tcW w:w="0" w:type="auto"/>
            <w:tcBorders>
              <w:top w:val="single" w:sz="4" w:space="0" w:color="auto"/>
            </w:tcBorders>
            <w:shd w:val="clear" w:color="auto" w:fill="auto"/>
            <w:noWrap/>
            <w:vAlign w:val="bottom"/>
            <w:hideMark/>
          </w:tcPr>
          <w:p w14:paraId="7E2D96C6" w14:textId="21482162"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tcBorders>
              <w:top w:val="single" w:sz="4" w:space="0" w:color="auto"/>
            </w:tcBorders>
            <w:shd w:val="clear" w:color="auto" w:fill="auto"/>
            <w:noWrap/>
            <w:vAlign w:val="bottom"/>
            <w:hideMark/>
          </w:tcPr>
          <w:p w14:paraId="72E828FE" w14:textId="5A4F6908"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30</w:t>
            </w:r>
          </w:p>
        </w:tc>
        <w:tc>
          <w:tcPr>
            <w:tcW w:w="0" w:type="auto"/>
            <w:tcBorders>
              <w:top w:val="single" w:sz="4" w:space="0" w:color="auto"/>
            </w:tcBorders>
            <w:vAlign w:val="bottom"/>
          </w:tcPr>
          <w:p w14:paraId="04828D2D" w14:textId="09147320"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6</w:t>
            </w:r>
          </w:p>
        </w:tc>
        <w:tc>
          <w:tcPr>
            <w:tcW w:w="0" w:type="auto"/>
            <w:tcBorders>
              <w:top w:val="single" w:sz="4" w:space="0" w:color="auto"/>
            </w:tcBorders>
            <w:vAlign w:val="bottom"/>
          </w:tcPr>
          <w:p w14:paraId="02345B7D" w14:textId="02C2BECD" w:rsidR="00B17855" w:rsidRDefault="00B17855" w:rsidP="00B17855">
            <w:pPr>
              <w:spacing w:after="0" w:line="240" w:lineRule="auto"/>
              <w:jc w:val="center"/>
              <w:rPr>
                <w:rFonts w:ascii="Calibri" w:hAnsi="Calibri" w:cs="Calibri"/>
                <w:color w:val="000000"/>
              </w:rPr>
            </w:pPr>
            <w:r>
              <w:rPr>
                <w:rFonts w:ascii="Calibri" w:hAnsi="Calibri" w:cs="Calibri"/>
                <w:color w:val="000000"/>
              </w:rPr>
              <w:t>0.12</w:t>
            </w:r>
          </w:p>
        </w:tc>
        <w:tc>
          <w:tcPr>
            <w:tcW w:w="0" w:type="auto"/>
            <w:tcBorders>
              <w:top w:val="single" w:sz="4" w:space="0" w:color="auto"/>
            </w:tcBorders>
            <w:vAlign w:val="bottom"/>
          </w:tcPr>
          <w:p w14:paraId="2B6ADFFE" w14:textId="1B732542" w:rsidR="00B17855" w:rsidRDefault="00B17855" w:rsidP="00B17855">
            <w:pPr>
              <w:spacing w:after="0" w:line="240" w:lineRule="auto"/>
              <w:jc w:val="center"/>
              <w:rPr>
                <w:rFonts w:ascii="Calibri" w:hAnsi="Calibri" w:cs="Calibri"/>
                <w:color w:val="000000"/>
              </w:rPr>
            </w:pPr>
            <w:r>
              <w:rPr>
                <w:rFonts w:ascii="Calibri" w:hAnsi="Calibri" w:cs="Calibri"/>
                <w:color w:val="000000"/>
              </w:rPr>
              <w:t>0.06</w:t>
            </w:r>
          </w:p>
        </w:tc>
        <w:tc>
          <w:tcPr>
            <w:tcW w:w="0" w:type="auto"/>
            <w:tcBorders>
              <w:top w:val="single" w:sz="4" w:space="0" w:color="auto"/>
            </w:tcBorders>
            <w:vAlign w:val="bottom"/>
          </w:tcPr>
          <w:p w14:paraId="131E4F49" w14:textId="1ACC51CD"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0.55</w:t>
            </w:r>
          </w:p>
        </w:tc>
        <w:tc>
          <w:tcPr>
            <w:tcW w:w="0" w:type="auto"/>
            <w:gridSpan w:val="2"/>
            <w:tcBorders>
              <w:top w:val="single" w:sz="4" w:space="0" w:color="auto"/>
            </w:tcBorders>
            <w:vAlign w:val="bottom"/>
          </w:tcPr>
          <w:p w14:paraId="1F6EA342" w14:textId="1FFA3C92" w:rsidR="00B17855" w:rsidRDefault="00B17855" w:rsidP="00B17855">
            <w:pPr>
              <w:spacing w:after="0" w:line="240" w:lineRule="auto"/>
              <w:jc w:val="center"/>
              <w:rPr>
                <w:rFonts w:ascii="Calibri" w:eastAsia="Times New Roman" w:hAnsi="Calibri" w:cs="Times New Roman"/>
                <w:b/>
                <w:bCs/>
                <w:color w:val="000000"/>
              </w:rPr>
            </w:pPr>
          </w:p>
        </w:tc>
        <w:tc>
          <w:tcPr>
            <w:tcW w:w="0" w:type="auto"/>
            <w:gridSpan w:val="2"/>
            <w:tcBorders>
              <w:top w:val="single" w:sz="4" w:space="0" w:color="auto"/>
            </w:tcBorders>
            <w:vAlign w:val="bottom"/>
          </w:tcPr>
          <w:p w14:paraId="303D4282" w14:textId="675C69AB"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tcBorders>
              <w:top w:val="single" w:sz="4" w:space="0" w:color="auto"/>
            </w:tcBorders>
            <w:vAlign w:val="bottom"/>
          </w:tcPr>
          <w:p w14:paraId="3D995166" w14:textId="068393C0" w:rsidR="00B17855" w:rsidRDefault="00B17855" w:rsidP="00B17855">
            <w:pPr>
              <w:spacing w:after="0" w:line="240" w:lineRule="auto"/>
              <w:jc w:val="center"/>
              <w:rPr>
                <w:rFonts w:ascii="Calibri" w:hAnsi="Calibri" w:cs="Calibri"/>
                <w:color w:val="000000"/>
              </w:rPr>
            </w:pPr>
            <w:r>
              <w:rPr>
                <w:rFonts w:ascii="Calibri" w:hAnsi="Calibri" w:cs="Calibri"/>
                <w:color w:val="000000"/>
              </w:rPr>
              <w:t>0.12</w:t>
            </w:r>
          </w:p>
        </w:tc>
        <w:tc>
          <w:tcPr>
            <w:tcW w:w="0" w:type="auto"/>
            <w:tcBorders>
              <w:top w:val="single" w:sz="4" w:space="0" w:color="auto"/>
            </w:tcBorders>
            <w:vAlign w:val="bottom"/>
          </w:tcPr>
          <w:p w14:paraId="7279DF62" w14:textId="2BBE463D"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tcBorders>
              <w:top w:val="single" w:sz="4" w:space="0" w:color="auto"/>
            </w:tcBorders>
            <w:vAlign w:val="bottom"/>
          </w:tcPr>
          <w:p w14:paraId="487BAC96" w14:textId="46246DA4"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30</w:t>
            </w:r>
          </w:p>
        </w:tc>
        <w:tc>
          <w:tcPr>
            <w:tcW w:w="0" w:type="auto"/>
            <w:tcBorders>
              <w:top w:val="single" w:sz="4" w:space="0" w:color="auto"/>
            </w:tcBorders>
            <w:vAlign w:val="bottom"/>
          </w:tcPr>
          <w:p w14:paraId="4B98C53E" w14:textId="2ED26A33"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67</w:t>
            </w:r>
          </w:p>
        </w:tc>
        <w:tc>
          <w:tcPr>
            <w:tcW w:w="718" w:type="dxa"/>
            <w:tcBorders>
              <w:top w:val="single" w:sz="4" w:space="0" w:color="auto"/>
            </w:tcBorders>
            <w:vAlign w:val="bottom"/>
          </w:tcPr>
          <w:p w14:paraId="3ED3B1B1" w14:textId="6D1B2B35"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1.10</w:t>
            </w:r>
          </w:p>
        </w:tc>
        <w:tc>
          <w:tcPr>
            <w:tcW w:w="836" w:type="dxa"/>
            <w:tcBorders>
              <w:top w:val="single" w:sz="4" w:space="0" w:color="auto"/>
            </w:tcBorders>
            <w:vAlign w:val="bottom"/>
          </w:tcPr>
          <w:p w14:paraId="5A54A8CB" w14:textId="441EA1C7"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tcBorders>
              <w:top w:val="single" w:sz="4" w:space="0" w:color="auto"/>
            </w:tcBorders>
            <w:vAlign w:val="bottom"/>
          </w:tcPr>
          <w:p w14:paraId="7CDC573F" w14:textId="1B35229C"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98.35</w:t>
            </w:r>
          </w:p>
        </w:tc>
        <w:tc>
          <w:tcPr>
            <w:tcW w:w="0" w:type="auto"/>
            <w:tcBorders>
              <w:top w:val="single" w:sz="4" w:space="0" w:color="auto"/>
            </w:tcBorders>
            <w:vAlign w:val="bottom"/>
          </w:tcPr>
          <w:p w14:paraId="2C0C147C" w14:textId="4BA747DF"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98</w:t>
            </w:r>
          </w:p>
        </w:tc>
      </w:tr>
      <w:tr w:rsidR="00E1165D" w:rsidRPr="00F5165D" w14:paraId="499757B3" w14:textId="77777777" w:rsidTr="00E1165D">
        <w:trPr>
          <w:gridAfter w:val="1"/>
          <w:trHeight w:val="337"/>
        </w:trPr>
        <w:tc>
          <w:tcPr>
            <w:tcW w:w="1542" w:type="dxa"/>
            <w:shd w:val="clear" w:color="auto" w:fill="auto"/>
            <w:noWrap/>
            <w:vAlign w:val="bottom"/>
            <w:hideMark/>
          </w:tcPr>
          <w:p w14:paraId="07313990" w14:textId="4842FCC1" w:rsidR="00B17855" w:rsidRPr="00F5165D" w:rsidRDefault="00B17855" w:rsidP="00B17855">
            <w:pPr>
              <w:spacing w:after="0" w:line="240" w:lineRule="auto"/>
              <w:rPr>
                <w:rFonts w:ascii="Calibri" w:eastAsia="Times New Roman" w:hAnsi="Calibri" w:cs="Times New Roman"/>
                <w:color w:val="000000"/>
              </w:rPr>
            </w:pPr>
            <w:r>
              <w:rPr>
                <w:rFonts w:ascii="Calibri" w:hAnsi="Calibri" w:cs="Calibri"/>
                <w:color w:val="000000"/>
              </w:rPr>
              <w:t>Browns Island</w:t>
            </w:r>
          </w:p>
        </w:tc>
        <w:tc>
          <w:tcPr>
            <w:tcW w:w="675" w:type="dxa"/>
            <w:shd w:val="clear" w:color="auto" w:fill="auto"/>
            <w:noWrap/>
            <w:vAlign w:val="bottom"/>
            <w:hideMark/>
          </w:tcPr>
          <w:p w14:paraId="0679F0A7" w14:textId="34A8D6A8"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hideMark/>
          </w:tcPr>
          <w:p w14:paraId="0F11F802" w14:textId="792A17BF"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August</w:t>
            </w:r>
          </w:p>
        </w:tc>
        <w:tc>
          <w:tcPr>
            <w:tcW w:w="0" w:type="auto"/>
            <w:shd w:val="clear" w:color="auto" w:fill="auto"/>
            <w:noWrap/>
            <w:vAlign w:val="bottom"/>
            <w:hideMark/>
          </w:tcPr>
          <w:p w14:paraId="3F642730" w14:textId="0A98F88E"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hideMark/>
          </w:tcPr>
          <w:p w14:paraId="3B18ABD6" w14:textId="659F55E9"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91</w:t>
            </w:r>
          </w:p>
        </w:tc>
        <w:tc>
          <w:tcPr>
            <w:tcW w:w="0" w:type="auto"/>
            <w:vAlign w:val="bottom"/>
          </w:tcPr>
          <w:p w14:paraId="54F14D56" w14:textId="105503F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19</w:t>
            </w:r>
          </w:p>
        </w:tc>
        <w:tc>
          <w:tcPr>
            <w:tcW w:w="0" w:type="auto"/>
            <w:vAlign w:val="bottom"/>
          </w:tcPr>
          <w:p w14:paraId="64C59B55" w14:textId="041E7D1E" w:rsidR="00B17855" w:rsidRDefault="00B17855" w:rsidP="00B17855">
            <w:pPr>
              <w:spacing w:after="0" w:line="240" w:lineRule="auto"/>
              <w:jc w:val="center"/>
              <w:rPr>
                <w:rFonts w:ascii="Calibri" w:hAnsi="Calibri" w:cs="Calibri"/>
                <w:color w:val="000000"/>
              </w:rPr>
            </w:pPr>
            <w:r>
              <w:rPr>
                <w:rFonts w:ascii="Calibri" w:hAnsi="Calibri" w:cs="Calibri"/>
                <w:color w:val="000000"/>
              </w:rPr>
              <w:t>2.59</w:t>
            </w:r>
          </w:p>
        </w:tc>
        <w:tc>
          <w:tcPr>
            <w:tcW w:w="0" w:type="auto"/>
            <w:vAlign w:val="bottom"/>
          </w:tcPr>
          <w:p w14:paraId="690C2C63" w14:textId="2B69242D" w:rsidR="00B17855" w:rsidRDefault="00B17855" w:rsidP="00B17855">
            <w:pPr>
              <w:spacing w:after="0" w:line="240" w:lineRule="auto"/>
              <w:jc w:val="center"/>
              <w:rPr>
                <w:rFonts w:ascii="Calibri" w:hAnsi="Calibri" w:cs="Calibri"/>
                <w:color w:val="000000"/>
              </w:rPr>
            </w:pPr>
            <w:r>
              <w:rPr>
                <w:rFonts w:ascii="Calibri" w:hAnsi="Calibri" w:cs="Calibri"/>
                <w:color w:val="000000"/>
              </w:rPr>
              <w:t>10.61</w:t>
            </w:r>
          </w:p>
        </w:tc>
        <w:tc>
          <w:tcPr>
            <w:tcW w:w="0" w:type="auto"/>
            <w:vAlign w:val="bottom"/>
          </w:tcPr>
          <w:p w14:paraId="4922E5EC" w14:textId="3E1FE7CB"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17.30</w:t>
            </w:r>
          </w:p>
        </w:tc>
        <w:tc>
          <w:tcPr>
            <w:tcW w:w="0" w:type="auto"/>
            <w:gridSpan w:val="2"/>
            <w:vAlign w:val="bottom"/>
          </w:tcPr>
          <w:p w14:paraId="4830B99A" w14:textId="5DF26010"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1867A60F" w14:textId="5F4EBBBB"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206181B1" w14:textId="00C7EAF2" w:rsidR="00B17855" w:rsidRDefault="00B17855" w:rsidP="00B17855">
            <w:pPr>
              <w:spacing w:after="0" w:line="240" w:lineRule="auto"/>
              <w:jc w:val="center"/>
              <w:rPr>
                <w:rFonts w:ascii="Calibri" w:hAnsi="Calibri" w:cs="Calibri"/>
                <w:color w:val="000000"/>
              </w:rPr>
            </w:pPr>
            <w:r>
              <w:rPr>
                <w:rFonts w:ascii="Calibri" w:hAnsi="Calibri" w:cs="Calibri"/>
                <w:color w:val="000000"/>
              </w:rPr>
              <w:t>1.08</w:t>
            </w:r>
          </w:p>
        </w:tc>
        <w:tc>
          <w:tcPr>
            <w:tcW w:w="0" w:type="auto"/>
            <w:vAlign w:val="bottom"/>
          </w:tcPr>
          <w:p w14:paraId="104D2F3A" w14:textId="3DD49B9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7C197538" w14:textId="4DEDBFF3"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3.05</w:t>
            </w:r>
          </w:p>
        </w:tc>
        <w:tc>
          <w:tcPr>
            <w:tcW w:w="0" w:type="auto"/>
            <w:vAlign w:val="bottom"/>
          </w:tcPr>
          <w:p w14:paraId="77B2EB8A" w14:textId="297398F7"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24</w:t>
            </w:r>
          </w:p>
        </w:tc>
        <w:tc>
          <w:tcPr>
            <w:tcW w:w="718" w:type="dxa"/>
            <w:vAlign w:val="bottom"/>
          </w:tcPr>
          <w:p w14:paraId="2602F343" w14:textId="46557269"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6.38</w:t>
            </w:r>
          </w:p>
        </w:tc>
        <w:tc>
          <w:tcPr>
            <w:tcW w:w="836" w:type="dxa"/>
            <w:vAlign w:val="bottom"/>
          </w:tcPr>
          <w:p w14:paraId="5A3B1AFE" w14:textId="06DB90D6"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15</w:t>
            </w:r>
          </w:p>
        </w:tc>
        <w:tc>
          <w:tcPr>
            <w:tcW w:w="0" w:type="auto"/>
            <w:vAlign w:val="bottom"/>
          </w:tcPr>
          <w:p w14:paraId="28877152" w14:textId="4AA08F51"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76.28</w:t>
            </w:r>
          </w:p>
        </w:tc>
        <w:tc>
          <w:tcPr>
            <w:tcW w:w="0" w:type="auto"/>
            <w:vAlign w:val="bottom"/>
          </w:tcPr>
          <w:p w14:paraId="6F13119B" w14:textId="6B7D0D57"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41.82</w:t>
            </w:r>
          </w:p>
        </w:tc>
      </w:tr>
      <w:tr w:rsidR="00E1165D" w:rsidRPr="00F5165D" w14:paraId="65DCAAEC" w14:textId="77777777" w:rsidTr="00E1165D">
        <w:trPr>
          <w:gridAfter w:val="1"/>
          <w:trHeight w:val="337"/>
        </w:trPr>
        <w:tc>
          <w:tcPr>
            <w:tcW w:w="1542" w:type="dxa"/>
            <w:shd w:val="clear" w:color="auto" w:fill="auto"/>
            <w:noWrap/>
            <w:vAlign w:val="bottom"/>
            <w:hideMark/>
          </w:tcPr>
          <w:p w14:paraId="4E0C598D" w14:textId="61F4E72A" w:rsidR="00B17855" w:rsidRPr="00F5165D" w:rsidRDefault="00B17855" w:rsidP="00B17855">
            <w:pPr>
              <w:spacing w:after="0" w:line="240" w:lineRule="auto"/>
              <w:rPr>
                <w:rFonts w:ascii="Calibri" w:eastAsia="Times New Roman" w:hAnsi="Calibri" w:cs="Times New Roman"/>
                <w:color w:val="000000"/>
              </w:rPr>
            </w:pPr>
            <w:r>
              <w:rPr>
                <w:rFonts w:ascii="Calibri" w:hAnsi="Calibri" w:cs="Calibri"/>
                <w:color w:val="000000"/>
              </w:rPr>
              <w:t>Browns Island</w:t>
            </w:r>
          </w:p>
        </w:tc>
        <w:tc>
          <w:tcPr>
            <w:tcW w:w="675" w:type="dxa"/>
            <w:shd w:val="clear" w:color="auto" w:fill="auto"/>
            <w:noWrap/>
            <w:vAlign w:val="bottom"/>
            <w:hideMark/>
          </w:tcPr>
          <w:p w14:paraId="4AD442CD" w14:textId="420F379C"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hideMark/>
          </w:tcPr>
          <w:p w14:paraId="4C137E60" w14:textId="05C09A93"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October</w:t>
            </w:r>
          </w:p>
        </w:tc>
        <w:tc>
          <w:tcPr>
            <w:tcW w:w="0" w:type="auto"/>
            <w:shd w:val="clear" w:color="auto" w:fill="auto"/>
            <w:noWrap/>
            <w:vAlign w:val="bottom"/>
            <w:hideMark/>
          </w:tcPr>
          <w:p w14:paraId="22E402CB" w14:textId="4BBC5466"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hideMark/>
          </w:tcPr>
          <w:p w14:paraId="18AB3373" w14:textId="6AB1291A"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3.41</w:t>
            </w:r>
          </w:p>
        </w:tc>
        <w:tc>
          <w:tcPr>
            <w:tcW w:w="0" w:type="auto"/>
            <w:vAlign w:val="bottom"/>
          </w:tcPr>
          <w:p w14:paraId="3A92FE78" w14:textId="24E79BC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3.61</w:t>
            </w:r>
          </w:p>
        </w:tc>
        <w:tc>
          <w:tcPr>
            <w:tcW w:w="0" w:type="auto"/>
            <w:vAlign w:val="bottom"/>
          </w:tcPr>
          <w:p w14:paraId="67563520" w14:textId="20B295AF" w:rsidR="00B17855" w:rsidRDefault="00B17855" w:rsidP="00B17855">
            <w:pPr>
              <w:spacing w:after="0" w:line="240" w:lineRule="auto"/>
              <w:jc w:val="center"/>
              <w:rPr>
                <w:rFonts w:ascii="Calibri" w:hAnsi="Calibri" w:cs="Calibri"/>
                <w:color w:val="000000"/>
              </w:rPr>
            </w:pPr>
            <w:r>
              <w:rPr>
                <w:rFonts w:ascii="Calibri" w:hAnsi="Calibri" w:cs="Calibri"/>
                <w:color w:val="000000"/>
              </w:rPr>
              <w:t>0.71</w:t>
            </w:r>
          </w:p>
        </w:tc>
        <w:tc>
          <w:tcPr>
            <w:tcW w:w="0" w:type="auto"/>
            <w:vAlign w:val="bottom"/>
          </w:tcPr>
          <w:p w14:paraId="5EC846C5" w14:textId="7B9DABF5" w:rsidR="00B17855" w:rsidRDefault="00B17855" w:rsidP="00B17855">
            <w:pPr>
              <w:spacing w:after="0" w:line="240" w:lineRule="auto"/>
              <w:jc w:val="center"/>
              <w:rPr>
                <w:rFonts w:ascii="Calibri" w:hAnsi="Calibri" w:cs="Calibri"/>
                <w:color w:val="000000"/>
              </w:rPr>
            </w:pPr>
            <w:r>
              <w:rPr>
                <w:rFonts w:ascii="Calibri" w:hAnsi="Calibri" w:cs="Calibri"/>
                <w:color w:val="000000"/>
              </w:rPr>
              <w:t>3.64</w:t>
            </w:r>
          </w:p>
        </w:tc>
        <w:tc>
          <w:tcPr>
            <w:tcW w:w="0" w:type="auto"/>
            <w:vAlign w:val="bottom"/>
          </w:tcPr>
          <w:p w14:paraId="2C5C1731" w14:textId="130FC369"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11.36</w:t>
            </w:r>
          </w:p>
        </w:tc>
        <w:tc>
          <w:tcPr>
            <w:tcW w:w="0" w:type="auto"/>
            <w:gridSpan w:val="2"/>
            <w:vAlign w:val="bottom"/>
          </w:tcPr>
          <w:p w14:paraId="34391F55" w14:textId="365C3A67"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33F4ADAE" w14:textId="6A84E360"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73FED2B4" w14:textId="108CF040" w:rsidR="00B17855" w:rsidRDefault="00B17855" w:rsidP="00B17855">
            <w:pPr>
              <w:spacing w:after="0" w:line="240" w:lineRule="auto"/>
              <w:jc w:val="center"/>
              <w:rPr>
                <w:rFonts w:ascii="Calibri" w:hAnsi="Calibri" w:cs="Calibri"/>
                <w:color w:val="000000"/>
              </w:rPr>
            </w:pPr>
            <w:r>
              <w:rPr>
                <w:rFonts w:ascii="Calibri" w:hAnsi="Calibri" w:cs="Calibri"/>
                <w:color w:val="000000"/>
              </w:rPr>
              <w:t>1.53</w:t>
            </w:r>
          </w:p>
        </w:tc>
        <w:tc>
          <w:tcPr>
            <w:tcW w:w="0" w:type="auto"/>
            <w:vAlign w:val="bottom"/>
          </w:tcPr>
          <w:p w14:paraId="0E73BC46" w14:textId="57B91F9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090A8C58" w14:textId="053B1EDD"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30</w:t>
            </w:r>
          </w:p>
        </w:tc>
        <w:tc>
          <w:tcPr>
            <w:tcW w:w="0" w:type="auto"/>
            <w:vAlign w:val="bottom"/>
          </w:tcPr>
          <w:p w14:paraId="74B6C74F" w14:textId="2CEEA063"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41</w:t>
            </w:r>
          </w:p>
        </w:tc>
        <w:tc>
          <w:tcPr>
            <w:tcW w:w="718" w:type="dxa"/>
            <w:vAlign w:val="bottom"/>
          </w:tcPr>
          <w:p w14:paraId="23091C82" w14:textId="5712FE2F"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5.24</w:t>
            </w:r>
          </w:p>
        </w:tc>
        <w:tc>
          <w:tcPr>
            <w:tcW w:w="836" w:type="dxa"/>
            <w:vAlign w:val="bottom"/>
          </w:tcPr>
          <w:p w14:paraId="2F9775FA" w14:textId="0E1F366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6095CDFC" w14:textId="7B2E3471"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83.64</w:t>
            </w:r>
          </w:p>
        </w:tc>
        <w:tc>
          <w:tcPr>
            <w:tcW w:w="0" w:type="auto"/>
            <w:vAlign w:val="bottom"/>
          </w:tcPr>
          <w:p w14:paraId="6E0C3867" w14:textId="3775A42A"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55.87</w:t>
            </w:r>
          </w:p>
        </w:tc>
      </w:tr>
      <w:tr w:rsidR="00E1165D" w:rsidRPr="00F5165D" w14:paraId="1CA34473" w14:textId="77777777" w:rsidTr="00E1165D">
        <w:trPr>
          <w:gridAfter w:val="1"/>
          <w:trHeight w:val="337"/>
        </w:trPr>
        <w:tc>
          <w:tcPr>
            <w:tcW w:w="1542" w:type="dxa"/>
            <w:shd w:val="clear" w:color="auto" w:fill="auto"/>
            <w:noWrap/>
            <w:vAlign w:val="bottom"/>
            <w:hideMark/>
          </w:tcPr>
          <w:p w14:paraId="5D9601F7" w14:textId="5A9C3224" w:rsidR="00B17855" w:rsidRPr="00F5165D" w:rsidRDefault="00B17855" w:rsidP="00B17855">
            <w:pPr>
              <w:spacing w:after="0" w:line="240" w:lineRule="auto"/>
              <w:rPr>
                <w:rFonts w:ascii="Calibri" w:eastAsia="Times New Roman" w:hAnsi="Calibri" w:cs="Times New Roman"/>
                <w:color w:val="000000"/>
              </w:rPr>
            </w:pPr>
            <w:r>
              <w:rPr>
                <w:rFonts w:ascii="Calibri" w:hAnsi="Calibri" w:cs="Calibri"/>
                <w:color w:val="000000"/>
              </w:rPr>
              <w:lastRenderedPageBreak/>
              <w:t>Browns Island</w:t>
            </w:r>
          </w:p>
        </w:tc>
        <w:tc>
          <w:tcPr>
            <w:tcW w:w="675" w:type="dxa"/>
            <w:shd w:val="clear" w:color="auto" w:fill="auto"/>
            <w:noWrap/>
            <w:vAlign w:val="bottom"/>
            <w:hideMark/>
          </w:tcPr>
          <w:p w14:paraId="5ED63F97" w14:textId="7C4CFEEB"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9</w:t>
            </w:r>
          </w:p>
        </w:tc>
        <w:tc>
          <w:tcPr>
            <w:tcW w:w="966" w:type="dxa"/>
            <w:shd w:val="clear" w:color="auto" w:fill="auto"/>
            <w:noWrap/>
            <w:vAlign w:val="bottom"/>
            <w:hideMark/>
          </w:tcPr>
          <w:p w14:paraId="5C525C0B" w14:textId="38B2382A"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January</w:t>
            </w:r>
          </w:p>
        </w:tc>
        <w:tc>
          <w:tcPr>
            <w:tcW w:w="0" w:type="auto"/>
            <w:shd w:val="clear" w:color="auto" w:fill="auto"/>
            <w:noWrap/>
            <w:vAlign w:val="bottom"/>
            <w:hideMark/>
          </w:tcPr>
          <w:p w14:paraId="5EA20A2E" w14:textId="4C168ABA"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hideMark/>
          </w:tcPr>
          <w:p w14:paraId="46233B9E" w14:textId="18C7BDF0"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42</w:t>
            </w:r>
          </w:p>
        </w:tc>
        <w:tc>
          <w:tcPr>
            <w:tcW w:w="0" w:type="auto"/>
            <w:vAlign w:val="bottom"/>
          </w:tcPr>
          <w:p w14:paraId="7A9DAAD9" w14:textId="11E59D70"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61</w:t>
            </w:r>
          </w:p>
        </w:tc>
        <w:tc>
          <w:tcPr>
            <w:tcW w:w="0" w:type="auto"/>
            <w:vAlign w:val="bottom"/>
          </w:tcPr>
          <w:p w14:paraId="65AA68CD" w14:textId="7E25245E" w:rsidR="00B17855" w:rsidRDefault="00B17855" w:rsidP="00B17855">
            <w:pPr>
              <w:spacing w:after="0" w:line="240" w:lineRule="auto"/>
              <w:jc w:val="center"/>
              <w:rPr>
                <w:rFonts w:ascii="Calibri" w:hAnsi="Calibri" w:cs="Calibri"/>
                <w:color w:val="000000"/>
              </w:rPr>
            </w:pPr>
            <w:r>
              <w:rPr>
                <w:rFonts w:ascii="Calibri" w:hAnsi="Calibri" w:cs="Calibri"/>
                <w:color w:val="000000"/>
              </w:rPr>
              <w:t>0.06</w:t>
            </w:r>
          </w:p>
        </w:tc>
        <w:tc>
          <w:tcPr>
            <w:tcW w:w="0" w:type="auto"/>
            <w:vAlign w:val="bottom"/>
          </w:tcPr>
          <w:p w14:paraId="4565367F" w14:textId="6ADADF7F" w:rsidR="00B17855" w:rsidRDefault="00B17855" w:rsidP="00B17855">
            <w:pPr>
              <w:spacing w:after="0" w:line="240" w:lineRule="auto"/>
              <w:jc w:val="center"/>
              <w:rPr>
                <w:rFonts w:ascii="Calibri" w:hAnsi="Calibri" w:cs="Calibri"/>
                <w:color w:val="000000"/>
              </w:rPr>
            </w:pPr>
            <w:r>
              <w:rPr>
                <w:rFonts w:ascii="Calibri" w:hAnsi="Calibri" w:cs="Calibri"/>
                <w:color w:val="000000"/>
              </w:rPr>
              <w:t>0.08</w:t>
            </w:r>
          </w:p>
        </w:tc>
        <w:tc>
          <w:tcPr>
            <w:tcW w:w="0" w:type="auto"/>
            <w:vAlign w:val="bottom"/>
          </w:tcPr>
          <w:p w14:paraId="67588BCC" w14:textId="444FD32D"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3.18</w:t>
            </w:r>
          </w:p>
        </w:tc>
        <w:tc>
          <w:tcPr>
            <w:tcW w:w="0" w:type="auto"/>
            <w:gridSpan w:val="2"/>
            <w:vAlign w:val="bottom"/>
          </w:tcPr>
          <w:p w14:paraId="0DB04B3C" w14:textId="0B394D2D"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3F69C716" w14:textId="0713D00A"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45C81D7D" w14:textId="09E992C8" w:rsidR="00B17855" w:rsidRDefault="00B17855" w:rsidP="00B17855">
            <w:pPr>
              <w:spacing w:after="0" w:line="240" w:lineRule="auto"/>
              <w:jc w:val="center"/>
              <w:rPr>
                <w:rFonts w:ascii="Calibri" w:hAnsi="Calibri" w:cs="Calibri"/>
                <w:color w:val="000000"/>
              </w:rPr>
            </w:pPr>
            <w:r>
              <w:rPr>
                <w:rFonts w:ascii="Calibri" w:hAnsi="Calibri" w:cs="Calibri"/>
                <w:color w:val="000000"/>
              </w:rPr>
              <w:t>0.02</w:t>
            </w:r>
          </w:p>
        </w:tc>
        <w:tc>
          <w:tcPr>
            <w:tcW w:w="0" w:type="auto"/>
            <w:vAlign w:val="bottom"/>
          </w:tcPr>
          <w:p w14:paraId="3F42EEC6" w14:textId="11E62939"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05CF01B1" w14:textId="6B347C33"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55</w:t>
            </w:r>
          </w:p>
        </w:tc>
        <w:tc>
          <w:tcPr>
            <w:tcW w:w="0" w:type="auto"/>
            <w:vAlign w:val="bottom"/>
          </w:tcPr>
          <w:p w14:paraId="71809C05" w14:textId="60E70394"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68</w:t>
            </w:r>
          </w:p>
        </w:tc>
        <w:tc>
          <w:tcPr>
            <w:tcW w:w="718" w:type="dxa"/>
            <w:vAlign w:val="bottom"/>
          </w:tcPr>
          <w:p w14:paraId="6DEE58E9" w14:textId="0EAE3B53"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2.24</w:t>
            </w:r>
          </w:p>
        </w:tc>
        <w:tc>
          <w:tcPr>
            <w:tcW w:w="836" w:type="dxa"/>
            <w:vAlign w:val="bottom"/>
          </w:tcPr>
          <w:p w14:paraId="6BD5CE77" w14:textId="349858CB"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045E93C2" w14:textId="046C09C3"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94.76</w:t>
            </w:r>
          </w:p>
        </w:tc>
        <w:tc>
          <w:tcPr>
            <w:tcW w:w="0" w:type="auto"/>
            <w:vAlign w:val="bottom"/>
          </w:tcPr>
          <w:p w14:paraId="3B573BF0" w14:textId="3727A5EB"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8.05</w:t>
            </w:r>
          </w:p>
        </w:tc>
      </w:tr>
      <w:tr w:rsidR="00E1165D" w:rsidRPr="00F5165D" w14:paraId="37CBD451" w14:textId="77777777" w:rsidTr="00E1165D">
        <w:trPr>
          <w:gridAfter w:val="1"/>
          <w:trHeight w:val="337"/>
        </w:trPr>
        <w:tc>
          <w:tcPr>
            <w:tcW w:w="1542" w:type="dxa"/>
            <w:shd w:val="clear" w:color="auto" w:fill="auto"/>
            <w:noWrap/>
            <w:vAlign w:val="bottom"/>
          </w:tcPr>
          <w:p w14:paraId="3E85B696" w14:textId="68B47B00"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Winter Island</w:t>
            </w:r>
          </w:p>
        </w:tc>
        <w:tc>
          <w:tcPr>
            <w:tcW w:w="675" w:type="dxa"/>
            <w:shd w:val="clear" w:color="auto" w:fill="auto"/>
            <w:noWrap/>
            <w:vAlign w:val="bottom"/>
          </w:tcPr>
          <w:p w14:paraId="2ABA64EC" w14:textId="174E50C5"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4BBE6FB3" w14:textId="2547F698"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March</w:t>
            </w:r>
          </w:p>
        </w:tc>
        <w:tc>
          <w:tcPr>
            <w:tcW w:w="0" w:type="auto"/>
            <w:shd w:val="clear" w:color="auto" w:fill="auto"/>
            <w:noWrap/>
            <w:vAlign w:val="bottom"/>
          </w:tcPr>
          <w:p w14:paraId="63D0082E" w14:textId="5EA9BD85"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tcPr>
          <w:p w14:paraId="5135420B" w14:textId="24EAC13B"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1.63</w:t>
            </w:r>
          </w:p>
        </w:tc>
        <w:tc>
          <w:tcPr>
            <w:tcW w:w="0" w:type="auto"/>
            <w:vAlign w:val="bottom"/>
          </w:tcPr>
          <w:p w14:paraId="6793E6E5" w14:textId="0D704AC2"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6</w:t>
            </w:r>
          </w:p>
        </w:tc>
        <w:tc>
          <w:tcPr>
            <w:tcW w:w="0" w:type="auto"/>
            <w:vAlign w:val="bottom"/>
          </w:tcPr>
          <w:p w14:paraId="2D3D68F1" w14:textId="71F117E1" w:rsidR="00B17855" w:rsidRDefault="00B17855" w:rsidP="00B17855">
            <w:pPr>
              <w:spacing w:after="0" w:line="240" w:lineRule="auto"/>
              <w:jc w:val="center"/>
              <w:rPr>
                <w:rFonts w:ascii="Calibri" w:hAnsi="Calibri" w:cs="Calibri"/>
                <w:color w:val="000000"/>
              </w:rPr>
            </w:pPr>
            <w:r>
              <w:rPr>
                <w:rFonts w:ascii="Calibri" w:hAnsi="Calibri" w:cs="Calibri"/>
                <w:color w:val="000000"/>
              </w:rPr>
              <w:t>0.58</w:t>
            </w:r>
          </w:p>
        </w:tc>
        <w:tc>
          <w:tcPr>
            <w:tcW w:w="0" w:type="auto"/>
            <w:vAlign w:val="bottom"/>
          </w:tcPr>
          <w:p w14:paraId="2EE19E3F" w14:textId="69BCF0F6" w:rsidR="00B17855" w:rsidRDefault="00B17855" w:rsidP="00B17855">
            <w:pPr>
              <w:spacing w:after="0" w:line="240" w:lineRule="auto"/>
              <w:jc w:val="center"/>
              <w:rPr>
                <w:rFonts w:ascii="Calibri" w:hAnsi="Calibri" w:cs="Calibri"/>
                <w:color w:val="000000"/>
              </w:rPr>
            </w:pPr>
            <w:r>
              <w:rPr>
                <w:rFonts w:ascii="Calibri" w:hAnsi="Calibri" w:cs="Calibri"/>
                <w:color w:val="000000"/>
              </w:rPr>
              <w:t>0.93</w:t>
            </w:r>
          </w:p>
        </w:tc>
        <w:tc>
          <w:tcPr>
            <w:tcW w:w="0" w:type="auto"/>
            <w:vAlign w:val="bottom"/>
          </w:tcPr>
          <w:p w14:paraId="25E30818" w14:textId="56E8751C"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3.20</w:t>
            </w:r>
          </w:p>
        </w:tc>
        <w:tc>
          <w:tcPr>
            <w:tcW w:w="0" w:type="auto"/>
            <w:gridSpan w:val="2"/>
            <w:vAlign w:val="bottom"/>
          </w:tcPr>
          <w:p w14:paraId="300DE026" w14:textId="30525CF7" w:rsidR="00B17855"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3183216A" w14:textId="1E20D445"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501B7016" w14:textId="60B0C53A" w:rsidR="00B17855" w:rsidRDefault="00B17855" w:rsidP="00B17855">
            <w:pPr>
              <w:spacing w:after="0" w:line="240" w:lineRule="auto"/>
              <w:jc w:val="center"/>
              <w:rPr>
                <w:rFonts w:ascii="Calibri" w:hAnsi="Calibri" w:cs="Calibri"/>
                <w:color w:val="000000"/>
              </w:rPr>
            </w:pPr>
            <w:r>
              <w:rPr>
                <w:rFonts w:ascii="Calibri" w:hAnsi="Calibri" w:cs="Calibri"/>
                <w:color w:val="000000"/>
              </w:rPr>
              <w:t>1.51</w:t>
            </w:r>
          </w:p>
        </w:tc>
        <w:tc>
          <w:tcPr>
            <w:tcW w:w="0" w:type="auto"/>
            <w:vAlign w:val="bottom"/>
          </w:tcPr>
          <w:p w14:paraId="1F5CCD13" w14:textId="29201D94"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46341F61" w14:textId="6D77B915"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76</w:t>
            </w:r>
          </w:p>
        </w:tc>
        <w:tc>
          <w:tcPr>
            <w:tcW w:w="0" w:type="auto"/>
            <w:vAlign w:val="bottom"/>
          </w:tcPr>
          <w:p w14:paraId="58A49F08" w14:textId="0D1D8857"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35</w:t>
            </w:r>
          </w:p>
        </w:tc>
        <w:tc>
          <w:tcPr>
            <w:tcW w:w="718" w:type="dxa"/>
            <w:vAlign w:val="bottom"/>
          </w:tcPr>
          <w:p w14:paraId="3E75EB18" w14:textId="4D26A85B"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2.62</w:t>
            </w:r>
          </w:p>
        </w:tc>
        <w:tc>
          <w:tcPr>
            <w:tcW w:w="836" w:type="dxa"/>
            <w:vAlign w:val="bottom"/>
          </w:tcPr>
          <w:p w14:paraId="4CC8D4DB" w14:textId="4FCE9645"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7</w:t>
            </w:r>
          </w:p>
        </w:tc>
        <w:tc>
          <w:tcPr>
            <w:tcW w:w="0" w:type="auto"/>
            <w:vAlign w:val="bottom"/>
          </w:tcPr>
          <w:p w14:paraId="4F9AA6EE" w14:textId="26748F59"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94.13</w:t>
            </w:r>
          </w:p>
        </w:tc>
        <w:tc>
          <w:tcPr>
            <w:tcW w:w="0" w:type="auto"/>
            <w:vAlign w:val="bottom"/>
          </w:tcPr>
          <w:p w14:paraId="7B02DC56" w14:textId="0714E6DD" w:rsidR="00B17855"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9.49</w:t>
            </w:r>
          </w:p>
        </w:tc>
      </w:tr>
      <w:tr w:rsidR="00E1165D" w:rsidRPr="00F5165D" w14:paraId="56666BE1" w14:textId="77777777" w:rsidTr="00E1165D">
        <w:trPr>
          <w:gridAfter w:val="1"/>
          <w:trHeight w:val="337"/>
        </w:trPr>
        <w:tc>
          <w:tcPr>
            <w:tcW w:w="1542" w:type="dxa"/>
            <w:shd w:val="clear" w:color="auto" w:fill="auto"/>
            <w:noWrap/>
            <w:vAlign w:val="bottom"/>
          </w:tcPr>
          <w:p w14:paraId="219CF1AF" w14:textId="120FC095"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Winter Island</w:t>
            </w:r>
          </w:p>
        </w:tc>
        <w:tc>
          <w:tcPr>
            <w:tcW w:w="675" w:type="dxa"/>
            <w:shd w:val="clear" w:color="auto" w:fill="auto"/>
            <w:noWrap/>
            <w:vAlign w:val="bottom"/>
          </w:tcPr>
          <w:p w14:paraId="1CF07A47" w14:textId="0A8AA6A1"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508FB601" w14:textId="30B157DF"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August</w:t>
            </w:r>
          </w:p>
        </w:tc>
        <w:tc>
          <w:tcPr>
            <w:tcW w:w="0" w:type="auto"/>
            <w:shd w:val="clear" w:color="auto" w:fill="auto"/>
            <w:noWrap/>
            <w:vAlign w:val="bottom"/>
          </w:tcPr>
          <w:p w14:paraId="344637C1" w14:textId="7A6E5DB8"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tcPr>
          <w:p w14:paraId="15C5B46C" w14:textId="745558E3"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1.62</w:t>
            </w:r>
          </w:p>
        </w:tc>
        <w:tc>
          <w:tcPr>
            <w:tcW w:w="0" w:type="auto"/>
            <w:vAlign w:val="bottom"/>
          </w:tcPr>
          <w:p w14:paraId="1878C3FB" w14:textId="5514DC92"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1</w:t>
            </w:r>
          </w:p>
        </w:tc>
        <w:tc>
          <w:tcPr>
            <w:tcW w:w="0" w:type="auto"/>
            <w:vAlign w:val="bottom"/>
          </w:tcPr>
          <w:p w14:paraId="2F162479" w14:textId="492E005C" w:rsidR="00B17855" w:rsidRDefault="00B17855" w:rsidP="00B17855">
            <w:pPr>
              <w:spacing w:after="0" w:line="240" w:lineRule="auto"/>
              <w:jc w:val="center"/>
              <w:rPr>
                <w:rFonts w:ascii="Calibri" w:hAnsi="Calibri" w:cs="Calibri"/>
                <w:color w:val="000000"/>
              </w:rPr>
            </w:pPr>
            <w:r>
              <w:rPr>
                <w:rFonts w:ascii="Calibri" w:hAnsi="Calibri" w:cs="Calibri"/>
                <w:color w:val="000000"/>
              </w:rPr>
              <w:t>2.85</w:t>
            </w:r>
          </w:p>
        </w:tc>
        <w:tc>
          <w:tcPr>
            <w:tcW w:w="0" w:type="auto"/>
            <w:vAlign w:val="bottom"/>
          </w:tcPr>
          <w:p w14:paraId="01879E16" w14:textId="107507E1" w:rsidR="00B17855" w:rsidRDefault="00B17855" w:rsidP="00B17855">
            <w:pPr>
              <w:spacing w:after="0" w:line="240" w:lineRule="auto"/>
              <w:jc w:val="center"/>
              <w:rPr>
                <w:rFonts w:ascii="Calibri" w:hAnsi="Calibri" w:cs="Calibri"/>
                <w:color w:val="000000"/>
              </w:rPr>
            </w:pPr>
            <w:r>
              <w:rPr>
                <w:rFonts w:ascii="Calibri" w:hAnsi="Calibri" w:cs="Calibri"/>
                <w:color w:val="000000"/>
              </w:rPr>
              <w:t>3.33</w:t>
            </w:r>
          </w:p>
        </w:tc>
        <w:tc>
          <w:tcPr>
            <w:tcW w:w="0" w:type="auto"/>
            <w:vAlign w:val="bottom"/>
          </w:tcPr>
          <w:p w14:paraId="343C9C9D" w14:textId="2080A005"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7.81</w:t>
            </w:r>
          </w:p>
        </w:tc>
        <w:tc>
          <w:tcPr>
            <w:tcW w:w="0" w:type="auto"/>
            <w:gridSpan w:val="2"/>
            <w:vAlign w:val="bottom"/>
          </w:tcPr>
          <w:p w14:paraId="6C033A3D" w14:textId="62C52A3F"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02DC0A03" w14:textId="6C7C1D3A"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0C810107" w14:textId="788B3DF6" w:rsidR="00B17855" w:rsidRDefault="00B17855" w:rsidP="00B17855">
            <w:pPr>
              <w:spacing w:after="0" w:line="240" w:lineRule="auto"/>
              <w:jc w:val="center"/>
              <w:rPr>
                <w:rFonts w:ascii="Calibri" w:hAnsi="Calibri" w:cs="Calibri"/>
                <w:color w:val="000000"/>
              </w:rPr>
            </w:pPr>
            <w:r>
              <w:rPr>
                <w:rFonts w:ascii="Calibri" w:hAnsi="Calibri" w:cs="Calibri"/>
                <w:color w:val="000000"/>
              </w:rPr>
              <w:t>2.35</w:t>
            </w:r>
          </w:p>
        </w:tc>
        <w:tc>
          <w:tcPr>
            <w:tcW w:w="0" w:type="auto"/>
            <w:vAlign w:val="bottom"/>
          </w:tcPr>
          <w:p w14:paraId="52DE2FFE" w14:textId="47A7D41C"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35.77</w:t>
            </w:r>
          </w:p>
        </w:tc>
        <w:tc>
          <w:tcPr>
            <w:tcW w:w="0" w:type="auto"/>
            <w:vAlign w:val="bottom"/>
          </w:tcPr>
          <w:p w14:paraId="30E40A9A" w14:textId="2E8B83B0"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3.10</w:t>
            </w:r>
          </w:p>
        </w:tc>
        <w:tc>
          <w:tcPr>
            <w:tcW w:w="0" w:type="auto"/>
            <w:vAlign w:val="bottom"/>
          </w:tcPr>
          <w:p w14:paraId="37777BEE" w14:textId="5959CDEB"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32</w:t>
            </w:r>
          </w:p>
        </w:tc>
        <w:tc>
          <w:tcPr>
            <w:tcW w:w="718" w:type="dxa"/>
            <w:vAlign w:val="bottom"/>
          </w:tcPr>
          <w:p w14:paraId="7DDA25F6" w14:textId="5F1596A7"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43.54</w:t>
            </w:r>
          </w:p>
        </w:tc>
        <w:tc>
          <w:tcPr>
            <w:tcW w:w="836" w:type="dxa"/>
            <w:vAlign w:val="bottom"/>
          </w:tcPr>
          <w:p w14:paraId="34EF39AA" w14:textId="7E7C6B9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58840CCB" w14:textId="436CE795"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48.69</w:t>
            </w:r>
          </w:p>
        </w:tc>
        <w:tc>
          <w:tcPr>
            <w:tcW w:w="0" w:type="auto"/>
            <w:vAlign w:val="bottom"/>
          </w:tcPr>
          <w:p w14:paraId="5CEBA003" w14:textId="47E9727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94.42</w:t>
            </w:r>
          </w:p>
        </w:tc>
      </w:tr>
      <w:tr w:rsidR="00E1165D" w:rsidRPr="00F5165D" w14:paraId="0FB810D0" w14:textId="77777777" w:rsidTr="00E1165D">
        <w:trPr>
          <w:gridAfter w:val="1"/>
          <w:trHeight w:val="337"/>
        </w:trPr>
        <w:tc>
          <w:tcPr>
            <w:tcW w:w="1542" w:type="dxa"/>
            <w:shd w:val="clear" w:color="auto" w:fill="auto"/>
            <w:noWrap/>
            <w:vAlign w:val="bottom"/>
          </w:tcPr>
          <w:p w14:paraId="324579F2" w14:textId="37506AA4"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Winter Island</w:t>
            </w:r>
          </w:p>
        </w:tc>
        <w:tc>
          <w:tcPr>
            <w:tcW w:w="675" w:type="dxa"/>
            <w:shd w:val="clear" w:color="auto" w:fill="auto"/>
            <w:noWrap/>
            <w:vAlign w:val="bottom"/>
          </w:tcPr>
          <w:p w14:paraId="2E63FF46" w14:textId="6DCD2133"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4D44E969" w14:textId="6B24D903"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October</w:t>
            </w:r>
          </w:p>
        </w:tc>
        <w:tc>
          <w:tcPr>
            <w:tcW w:w="0" w:type="auto"/>
            <w:shd w:val="clear" w:color="auto" w:fill="auto"/>
            <w:noWrap/>
            <w:vAlign w:val="bottom"/>
          </w:tcPr>
          <w:p w14:paraId="67BB37D6" w14:textId="799570A4"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tcPr>
          <w:p w14:paraId="58D88953" w14:textId="737D03F1"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43</w:t>
            </w:r>
          </w:p>
        </w:tc>
        <w:tc>
          <w:tcPr>
            <w:tcW w:w="0" w:type="auto"/>
            <w:vAlign w:val="bottom"/>
          </w:tcPr>
          <w:p w14:paraId="0C0784F0" w14:textId="7A062B70"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41</w:t>
            </w:r>
          </w:p>
        </w:tc>
        <w:tc>
          <w:tcPr>
            <w:tcW w:w="0" w:type="auto"/>
            <w:vAlign w:val="bottom"/>
          </w:tcPr>
          <w:p w14:paraId="3A2967DA" w14:textId="04D09960" w:rsidR="00B17855" w:rsidRDefault="00B17855" w:rsidP="00B17855">
            <w:pPr>
              <w:spacing w:after="0" w:line="240" w:lineRule="auto"/>
              <w:jc w:val="center"/>
              <w:rPr>
                <w:rFonts w:ascii="Calibri" w:hAnsi="Calibri" w:cs="Calibri"/>
                <w:color w:val="000000"/>
              </w:rPr>
            </w:pPr>
            <w:r>
              <w:rPr>
                <w:rFonts w:ascii="Calibri" w:hAnsi="Calibri" w:cs="Calibri"/>
                <w:color w:val="000000"/>
              </w:rPr>
              <w:t>0.64</w:t>
            </w:r>
          </w:p>
        </w:tc>
        <w:tc>
          <w:tcPr>
            <w:tcW w:w="0" w:type="auto"/>
            <w:vAlign w:val="bottom"/>
          </w:tcPr>
          <w:p w14:paraId="04962205" w14:textId="74BBF589" w:rsidR="00B17855" w:rsidRDefault="00B17855" w:rsidP="00B17855">
            <w:pPr>
              <w:spacing w:after="0" w:line="240" w:lineRule="auto"/>
              <w:jc w:val="center"/>
              <w:rPr>
                <w:rFonts w:ascii="Calibri" w:hAnsi="Calibri" w:cs="Calibri"/>
                <w:color w:val="000000"/>
              </w:rPr>
            </w:pPr>
            <w:r>
              <w:rPr>
                <w:rFonts w:ascii="Calibri" w:hAnsi="Calibri" w:cs="Calibri"/>
                <w:color w:val="000000"/>
              </w:rPr>
              <w:t>1.35</w:t>
            </w:r>
          </w:p>
        </w:tc>
        <w:tc>
          <w:tcPr>
            <w:tcW w:w="0" w:type="auto"/>
            <w:vAlign w:val="bottom"/>
          </w:tcPr>
          <w:p w14:paraId="05171729" w14:textId="4AC8634B"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2.82</w:t>
            </w:r>
          </w:p>
        </w:tc>
        <w:tc>
          <w:tcPr>
            <w:tcW w:w="0" w:type="auto"/>
            <w:gridSpan w:val="2"/>
            <w:vAlign w:val="bottom"/>
          </w:tcPr>
          <w:p w14:paraId="1783A63C" w14:textId="40F2ADC5"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0CD55BC8" w14:textId="707A22D1"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4A369C19" w14:textId="10D50081" w:rsidR="00B17855" w:rsidRDefault="00B17855" w:rsidP="00B17855">
            <w:pPr>
              <w:spacing w:after="0" w:line="240" w:lineRule="auto"/>
              <w:jc w:val="center"/>
              <w:rPr>
                <w:rFonts w:ascii="Calibri" w:hAnsi="Calibri" w:cs="Calibri"/>
                <w:color w:val="000000"/>
              </w:rPr>
            </w:pPr>
            <w:r>
              <w:rPr>
                <w:rFonts w:ascii="Calibri" w:hAnsi="Calibri" w:cs="Calibri"/>
                <w:color w:val="000000"/>
              </w:rPr>
              <w:t>3.78</w:t>
            </w:r>
          </w:p>
        </w:tc>
        <w:tc>
          <w:tcPr>
            <w:tcW w:w="0" w:type="auto"/>
            <w:vAlign w:val="bottom"/>
          </w:tcPr>
          <w:p w14:paraId="308D045E" w14:textId="4C112EA0"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7.78</w:t>
            </w:r>
          </w:p>
        </w:tc>
        <w:tc>
          <w:tcPr>
            <w:tcW w:w="0" w:type="auto"/>
            <w:vAlign w:val="bottom"/>
          </w:tcPr>
          <w:p w14:paraId="2CED694F" w14:textId="1174E73D"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32</w:t>
            </w:r>
          </w:p>
        </w:tc>
        <w:tc>
          <w:tcPr>
            <w:tcW w:w="0" w:type="auto"/>
            <w:vAlign w:val="bottom"/>
          </w:tcPr>
          <w:p w14:paraId="2AEDC967" w14:textId="05594661"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30</w:t>
            </w:r>
          </w:p>
        </w:tc>
        <w:tc>
          <w:tcPr>
            <w:tcW w:w="718" w:type="dxa"/>
            <w:vAlign w:val="bottom"/>
          </w:tcPr>
          <w:p w14:paraId="7F5435C0" w14:textId="5A417E93"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34.19</w:t>
            </w:r>
          </w:p>
        </w:tc>
        <w:tc>
          <w:tcPr>
            <w:tcW w:w="836" w:type="dxa"/>
            <w:vAlign w:val="bottom"/>
          </w:tcPr>
          <w:p w14:paraId="5C9F15F0" w14:textId="699738E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5E197685" w14:textId="618DFE6D"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61.08</w:t>
            </w:r>
          </w:p>
        </w:tc>
        <w:tc>
          <w:tcPr>
            <w:tcW w:w="0" w:type="auto"/>
            <w:vAlign w:val="bottom"/>
          </w:tcPr>
          <w:p w14:paraId="11E4C075" w14:textId="61DA2D2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44.79</w:t>
            </w:r>
          </w:p>
        </w:tc>
      </w:tr>
      <w:tr w:rsidR="00E1165D" w:rsidRPr="00F5165D" w14:paraId="33AB6BF3" w14:textId="77777777" w:rsidTr="00E1165D">
        <w:trPr>
          <w:gridAfter w:val="1"/>
          <w:trHeight w:val="337"/>
        </w:trPr>
        <w:tc>
          <w:tcPr>
            <w:tcW w:w="1542" w:type="dxa"/>
            <w:shd w:val="clear" w:color="auto" w:fill="auto"/>
            <w:noWrap/>
            <w:vAlign w:val="bottom"/>
          </w:tcPr>
          <w:p w14:paraId="2369B9E8" w14:textId="645AA645"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Winter Island</w:t>
            </w:r>
          </w:p>
        </w:tc>
        <w:tc>
          <w:tcPr>
            <w:tcW w:w="675" w:type="dxa"/>
            <w:shd w:val="clear" w:color="auto" w:fill="auto"/>
            <w:noWrap/>
            <w:vAlign w:val="bottom"/>
          </w:tcPr>
          <w:p w14:paraId="2A0DB18E" w14:textId="46B4888B"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9</w:t>
            </w:r>
          </w:p>
        </w:tc>
        <w:tc>
          <w:tcPr>
            <w:tcW w:w="966" w:type="dxa"/>
            <w:shd w:val="clear" w:color="auto" w:fill="auto"/>
            <w:noWrap/>
            <w:vAlign w:val="bottom"/>
          </w:tcPr>
          <w:p w14:paraId="6A6157DF" w14:textId="252285C2"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January</w:t>
            </w:r>
          </w:p>
        </w:tc>
        <w:tc>
          <w:tcPr>
            <w:tcW w:w="0" w:type="auto"/>
            <w:shd w:val="clear" w:color="auto" w:fill="auto"/>
            <w:noWrap/>
            <w:vAlign w:val="bottom"/>
          </w:tcPr>
          <w:p w14:paraId="3374E433" w14:textId="66B6553F"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tcPr>
          <w:p w14:paraId="47763EB2" w14:textId="79D35745"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1.08</w:t>
            </w:r>
          </w:p>
        </w:tc>
        <w:tc>
          <w:tcPr>
            <w:tcW w:w="0" w:type="auto"/>
            <w:vAlign w:val="bottom"/>
          </w:tcPr>
          <w:p w14:paraId="01809115" w14:textId="4F33CB02"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8</w:t>
            </w:r>
          </w:p>
        </w:tc>
        <w:tc>
          <w:tcPr>
            <w:tcW w:w="0" w:type="auto"/>
            <w:vAlign w:val="bottom"/>
          </w:tcPr>
          <w:p w14:paraId="51DF4F8F" w14:textId="5198A415" w:rsidR="00B17855" w:rsidRDefault="00B17855" w:rsidP="00B17855">
            <w:pPr>
              <w:spacing w:after="0" w:line="240" w:lineRule="auto"/>
              <w:jc w:val="center"/>
              <w:rPr>
                <w:rFonts w:ascii="Calibri" w:hAnsi="Calibri" w:cs="Calibri"/>
                <w:color w:val="000000"/>
              </w:rPr>
            </w:pPr>
            <w:r>
              <w:rPr>
                <w:rFonts w:ascii="Calibri" w:hAnsi="Calibri" w:cs="Calibri"/>
                <w:color w:val="000000"/>
              </w:rPr>
              <w:t>0.07</w:t>
            </w:r>
          </w:p>
        </w:tc>
        <w:tc>
          <w:tcPr>
            <w:tcW w:w="0" w:type="auto"/>
            <w:vAlign w:val="bottom"/>
          </w:tcPr>
          <w:p w14:paraId="3F57AD47" w14:textId="69C78ED0"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73A09857" w14:textId="0EA3DCBB"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1.23</w:t>
            </w:r>
          </w:p>
        </w:tc>
        <w:tc>
          <w:tcPr>
            <w:tcW w:w="0" w:type="auto"/>
            <w:gridSpan w:val="2"/>
            <w:vAlign w:val="bottom"/>
          </w:tcPr>
          <w:p w14:paraId="3C4A7266" w14:textId="39013436"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4CD36D41" w14:textId="1896A9BC"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5F5B5459" w14:textId="56810B56" w:rsidR="00B17855" w:rsidRDefault="00B17855" w:rsidP="00B17855">
            <w:pPr>
              <w:spacing w:after="0" w:line="240" w:lineRule="auto"/>
              <w:jc w:val="center"/>
              <w:rPr>
                <w:rFonts w:ascii="Calibri" w:hAnsi="Calibri" w:cs="Calibri"/>
                <w:color w:val="000000"/>
              </w:rPr>
            </w:pPr>
            <w:r>
              <w:rPr>
                <w:rFonts w:ascii="Calibri" w:hAnsi="Calibri" w:cs="Calibri"/>
                <w:color w:val="000000"/>
              </w:rPr>
              <w:t>1.43</w:t>
            </w:r>
          </w:p>
        </w:tc>
        <w:tc>
          <w:tcPr>
            <w:tcW w:w="0" w:type="auto"/>
            <w:vAlign w:val="bottom"/>
          </w:tcPr>
          <w:p w14:paraId="0F138D7F" w14:textId="2C0F3B1B"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1.62</w:t>
            </w:r>
          </w:p>
        </w:tc>
        <w:tc>
          <w:tcPr>
            <w:tcW w:w="0" w:type="auto"/>
            <w:vAlign w:val="bottom"/>
          </w:tcPr>
          <w:p w14:paraId="7C28094A" w14:textId="0C4A1947"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34</w:t>
            </w:r>
          </w:p>
        </w:tc>
        <w:tc>
          <w:tcPr>
            <w:tcW w:w="0" w:type="auto"/>
            <w:vAlign w:val="bottom"/>
          </w:tcPr>
          <w:p w14:paraId="26F95904" w14:textId="5431065C"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69</w:t>
            </w:r>
          </w:p>
        </w:tc>
        <w:tc>
          <w:tcPr>
            <w:tcW w:w="718" w:type="dxa"/>
            <w:vAlign w:val="bottom"/>
          </w:tcPr>
          <w:p w14:paraId="46D8AF1E" w14:textId="1DA1BB8D"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24.08</w:t>
            </w:r>
          </w:p>
        </w:tc>
        <w:tc>
          <w:tcPr>
            <w:tcW w:w="836" w:type="dxa"/>
            <w:vAlign w:val="bottom"/>
          </w:tcPr>
          <w:p w14:paraId="01C2E260" w14:textId="549F0249"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2C733380" w14:textId="3A3829E7"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74.73</w:t>
            </w:r>
          </w:p>
        </w:tc>
        <w:tc>
          <w:tcPr>
            <w:tcW w:w="0" w:type="auto"/>
            <w:vAlign w:val="bottom"/>
          </w:tcPr>
          <w:p w14:paraId="5A8B78F0" w14:textId="0A041CA6"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3.01</w:t>
            </w:r>
          </w:p>
        </w:tc>
      </w:tr>
      <w:tr w:rsidR="00E1165D" w:rsidRPr="00F5165D" w14:paraId="12C18DE7" w14:textId="77777777" w:rsidTr="00E1165D">
        <w:trPr>
          <w:gridAfter w:val="1"/>
          <w:trHeight w:val="337"/>
        </w:trPr>
        <w:tc>
          <w:tcPr>
            <w:tcW w:w="1542" w:type="dxa"/>
            <w:shd w:val="clear" w:color="auto" w:fill="auto"/>
            <w:noWrap/>
            <w:vAlign w:val="bottom"/>
          </w:tcPr>
          <w:p w14:paraId="52591E2C" w14:textId="77A122FD"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Liberty Island</w:t>
            </w:r>
          </w:p>
        </w:tc>
        <w:tc>
          <w:tcPr>
            <w:tcW w:w="675" w:type="dxa"/>
            <w:shd w:val="clear" w:color="auto" w:fill="auto"/>
            <w:noWrap/>
            <w:vAlign w:val="bottom"/>
          </w:tcPr>
          <w:p w14:paraId="3FE7501B" w14:textId="391A40E2"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27F8F8A6" w14:textId="0CAAD786"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March</w:t>
            </w:r>
          </w:p>
        </w:tc>
        <w:tc>
          <w:tcPr>
            <w:tcW w:w="0" w:type="auto"/>
            <w:shd w:val="clear" w:color="auto" w:fill="auto"/>
            <w:noWrap/>
            <w:vAlign w:val="bottom"/>
          </w:tcPr>
          <w:p w14:paraId="1567ADCE" w14:textId="6E948B53"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0</w:t>
            </w:r>
          </w:p>
        </w:tc>
        <w:tc>
          <w:tcPr>
            <w:tcW w:w="0" w:type="auto"/>
            <w:shd w:val="clear" w:color="auto" w:fill="auto"/>
            <w:noWrap/>
            <w:vAlign w:val="bottom"/>
          </w:tcPr>
          <w:p w14:paraId="61B23FF4" w14:textId="01162DD9"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75</w:t>
            </w:r>
          </w:p>
        </w:tc>
        <w:tc>
          <w:tcPr>
            <w:tcW w:w="0" w:type="auto"/>
            <w:vAlign w:val="bottom"/>
          </w:tcPr>
          <w:p w14:paraId="200BBBF2" w14:textId="478EF563"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38</w:t>
            </w:r>
          </w:p>
        </w:tc>
        <w:tc>
          <w:tcPr>
            <w:tcW w:w="0" w:type="auto"/>
            <w:vAlign w:val="bottom"/>
          </w:tcPr>
          <w:p w14:paraId="26E4859F" w14:textId="67DB99E9" w:rsidR="00B17855" w:rsidRDefault="00B17855" w:rsidP="00B17855">
            <w:pPr>
              <w:spacing w:after="0" w:line="240" w:lineRule="auto"/>
              <w:jc w:val="center"/>
              <w:rPr>
                <w:rFonts w:ascii="Calibri" w:hAnsi="Calibri" w:cs="Calibri"/>
                <w:color w:val="000000"/>
              </w:rPr>
            </w:pPr>
            <w:r>
              <w:rPr>
                <w:rFonts w:ascii="Calibri" w:hAnsi="Calibri" w:cs="Calibri"/>
                <w:color w:val="000000"/>
              </w:rPr>
              <w:t>0.34</w:t>
            </w:r>
          </w:p>
        </w:tc>
        <w:tc>
          <w:tcPr>
            <w:tcW w:w="0" w:type="auto"/>
            <w:vAlign w:val="bottom"/>
          </w:tcPr>
          <w:p w14:paraId="77FC5FD5" w14:textId="27BEC01E"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127751AD" w14:textId="219F513D"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2.47</w:t>
            </w:r>
          </w:p>
        </w:tc>
        <w:tc>
          <w:tcPr>
            <w:tcW w:w="0" w:type="auto"/>
            <w:gridSpan w:val="2"/>
            <w:vAlign w:val="bottom"/>
          </w:tcPr>
          <w:p w14:paraId="7D35EBA2" w14:textId="7E3CC6B1"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0A72D597" w14:textId="66FA43DF"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4EC8E9A6" w14:textId="2F9CBE1B" w:rsidR="00B17855" w:rsidRDefault="00B17855" w:rsidP="00B17855">
            <w:pPr>
              <w:spacing w:after="0" w:line="240" w:lineRule="auto"/>
              <w:jc w:val="center"/>
              <w:rPr>
                <w:rFonts w:ascii="Calibri" w:hAnsi="Calibri" w:cs="Calibri"/>
                <w:color w:val="000000"/>
              </w:rPr>
            </w:pPr>
            <w:r>
              <w:rPr>
                <w:rFonts w:ascii="Calibri" w:hAnsi="Calibri" w:cs="Calibri"/>
                <w:color w:val="000000"/>
              </w:rPr>
              <w:t>8.16</w:t>
            </w:r>
          </w:p>
        </w:tc>
        <w:tc>
          <w:tcPr>
            <w:tcW w:w="0" w:type="auto"/>
            <w:vAlign w:val="bottom"/>
          </w:tcPr>
          <w:p w14:paraId="189D92F3" w14:textId="4DBFB67E"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701B39BC" w14:textId="6CE7702C"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90</w:t>
            </w:r>
          </w:p>
        </w:tc>
        <w:tc>
          <w:tcPr>
            <w:tcW w:w="0" w:type="auto"/>
            <w:vAlign w:val="bottom"/>
          </w:tcPr>
          <w:p w14:paraId="5F82C9BF" w14:textId="2EB67F71"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51</w:t>
            </w:r>
          </w:p>
        </w:tc>
        <w:tc>
          <w:tcPr>
            <w:tcW w:w="718" w:type="dxa"/>
            <w:vAlign w:val="bottom"/>
          </w:tcPr>
          <w:p w14:paraId="37828652" w14:textId="60A4C425"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10.57</w:t>
            </w:r>
          </w:p>
        </w:tc>
        <w:tc>
          <w:tcPr>
            <w:tcW w:w="836" w:type="dxa"/>
            <w:vAlign w:val="bottom"/>
          </w:tcPr>
          <w:p w14:paraId="2567BAC7" w14:textId="505AD49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1775269B" w14:textId="477B5229"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87.21</w:t>
            </w:r>
          </w:p>
        </w:tc>
        <w:tc>
          <w:tcPr>
            <w:tcW w:w="0" w:type="auto"/>
            <w:vAlign w:val="bottom"/>
          </w:tcPr>
          <w:p w14:paraId="0456D8A3" w14:textId="5ACBC519"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76.67</w:t>
            </w:r>
          </w:p>
        </w:tc>
      </w:tr>
      <w:tr w:rsidR="00E1165D" w:rsidRPr="00F5165D" w14:paraId="5CF58138" w14:textId="77777777" w:rsidTr="00E1165D">
        <w:trPr>
          <w:gridAfter w:val="1"/>
          <w:trHeight w:val="337"/>
        </w:trPr>
        <w:tc>
          <w:tcPr>
            <w:tcW w:w="1542" w:type="dxa"/>
            <w:shd w:val="clear" w:color="auto" w:fill="auto"/>
            <w:noWrap/>
            <w:vAlign w:val="bottom"/>
          </w:tcPr>
          <w:p w14:paraId="266DA299" w14:textId="4E626D6A"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Prospect Island</w:t>
            </w:r>
          </w:p>
        </w:tc>
        <w:tc>
          <w:tcPr>
            <w:tcW w:w="675" w:type="dxa"/>
            <w:shd w:val="clear" w:color="auto" w:fill="auto"/>
            <w:noWrap/>
            <w:vAlign w:val="bottom"/>
          </w:tcPr>
          <w:p w14:paraId="57038C97" w14:textId="5ED40561"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3E3561DC" w14:textId="4DB79C27"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March</w:t>
            </w:r>
          </w:p>
        </w:tc>
        <w:tc>
          <w:tcPr>
            <w:tcW w:w="0" w:type="auto"/>
            <w:shd w:val="clear" w:color="auto" w:fill="auto"/>
            <w:noWrap/>
            <w:vAlign w:val="bottom"/>
          </w:tcPr>
          <w:p w14:paraId="20F80912" w14:textId="6BAE4E03"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34</w:t>
            </w:r>
          </w:p>
        </w:tc>
        <w:tc>
          <w:tcPr>
            <w:tcW w:w="0" w:type="auto"/>
            <w:shd w:val="clear" w:color="auto" w:fill="auto"/>
            <w:noWrap/>
            <w:vAlign w:val="bottom"/>
          </w:tcPr>
          <w:p w14:paraId="7113AB49" w14:textId="7E66EAA2"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3.65</w:t>
            </w:r>
          </w:p>
        </w:tc>
        <w:tc>
          <w:tcPr>
            <w:tcW w:w="0" w:type="auto"/>
            <w:vAlign w:val="bottom"/>
          </w:tcPr>
          <w:p w14:paraId="62E8E0DA" w14:textId="1425CE17"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03</w:t>
            </w:r>
          </w:p>
        </w:tc>
        <w:tc>
          <w:tcPr>
            <w:tcW w:w="0" w:type="auto"/>
            <w:vAlign w:val="bottom"/>
          </w:tcPr>
          <w:p w14:paraId="6132C91A" w14:textId="6EAC6924" w:rsidR="00B17855" w:rsidRDefault="00B17855" w:rsidP="00B17855">
            <w:pPr>
              <w:spacing w:after="0" w:line="240" w:lineRule="auto"/>
              <w:jc w:val="center"/>
              <w:rPr>
                <w:rFonts w:ascii="Calibri" w:hAnsi="Calibri" w:cs="Calibri"/>
                <w:color w:val="000000"/>
              </w:rPr>
            </w:pPr>
            <w:r>
              <w:rPr>
                <w:rFonts w:ascii="Calibri" w:hAnsi="Calibri" w:cs="Calibri"/>
                <w:color w:val="000000"/>
              </w:rPr>
              <w:t>4.09</w:t>
            </w:r>
          </w:p>
        </w:tc>
        <w:tc>
          <w:tcPr>
            <w:tcW w:w="0" w:type="auto"/>
            <w:vAlign w:val="bottom"/>
          </w:tcPr>
          <w:p w14:paraId="0C07EE3E" w14:textId="5BDD10B8"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3A4E6FF6" w14:textId="27F563F1"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29.11</w:t>
            </w:r>
          </w:p>
        </w:tc>
        <w:tc>
          <w:tcPr>
            <w:tcW w:w="0" w:type="auto"/>
            <w:gridSpan w:val="2"/>
            <w:vAlign w:val="bottom"/>
          </w:tcPr>
          <w:p w14:paraId="1B06F6A5" w14:textId="7C9F74A6"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1CCE442C" w14:textId="2A0AB328"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162FD6C0" w14:textId="2B35DFCF" w:rsidR="00B17855" w:rsidRDefault="00B17855" w:rsidP="00B17855">
            <w:pPr>
              <w:spacing w:after="0" w:line="240" w:lineRule="auto"/>
              <w:jc w:val="center"/>
              <w:rPr>
                <w:rFonts w:ascii="Calibri" w:hAnsi="Calibri" w:cs="Calibri"/>
                <w:color w:val="000000"/>
              </w:rPr>
            </w:pPr>
            <w:r>
              <w:rPr>
                <w:rFonts w:ascii="Calibri" w:hAnsi="Calibri" w:cs="Calibri"/>
                <w:color w:val="000000"/>
              </w:rPr>
              <w:t>0.16</w:t>
            </w:r>
          </w:p>
        </w:tc>
        <w:tc>
          <w:tcPr>
            <w:tcW w:w="0" w:type="auto"/>
            <w:vAlign w:val="bottom"/>
          </w:tcPr>
          <w:p w14:paraId="7530DD8C" w14:textId="0CB85209"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25.26</w:t>
            </w:r>
          </w:p>
        </w:tc>
        <w:tc>
          <w:tcPr>
            <w:tcW w:w="0" w:type="auto"/>
            <w:vAlign w:val="bottom"/>
          </w:tcPr>
          <w:p w14:paraId="6EB03A3E" w14:textId="48A21130"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1.47</w:t>
            </w:r>
          </w:p>
        </w:tc>
        <w:tc>
          <w:tcPr>
            <w:tcW w:w="0" w:type="auto"/>
            <w:vAlign w:val="bottom"/>
          </w:tcPr>
          <w:p w14:paraId="79B75C6C" w14:textId="0AF6D8EB"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8</w:t>
            </w:r>
          </w:p>
        </w:tc>
        <w:tc>
          <w:tcPr>
            <w:tcW w:w="718" w:type="dxa"/>
            <w:vAlign w:val="bottom"/>
          </w:tcPr>
          <w:p w14:paraId="0A619DD7" w14:textId="2C05BAED"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36.98</w:t>
            </w:r>
          </w:p>
        </w:tc>
        <w:tc>
          <w:tcPr>
            <w:tcW w:w="836" w:type="dxa"/>
            <w:vAlign w:val="bottom"/>
          </w:tcPr>
          <w:p w14:paraId="5DF0E54B" w14:textId="014DCAD7"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7D99642E" w14:textId="1D823610"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33.93</w:t>
            </w:r>
          </w:p>
        </w:tc>
        <w:tc>
          <w:tcPr>
            <w:tcW w:w="0" w:type="auto"/>
            <w:vAlign w:val="bottom"/>
          </w:tcPr>
          <w:p w14:paraId="00A5352C" w14:textId="5655442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81.66</w:t>
            </w:r>
          </w:p>
        </w:tc>
      </w:tr>
      <w:tr w:rsidR="00E1165D" w:rsidRPr="00F5165D" w14:paraId="413D6217" w14:textId="77777777" w:rsidTr="00E1165D">
        <w:trPr>
          <w:gridAfter w:val="1"/>
          <w:trHeight w:val="337"/>
        </w:trPr>
        <w:tc>
          <w:tcPr>
            <w:tcW w:w="1542" w:type="dxa"/>
            <w:shd w:val="clear" w:color="auto" w:fill="auto"/>
            <w:noWrap/>
            <w:vAlign w:val="bottom"/>
          </w:tcPr>
          <w:p w14:paraId="516B2FF0" w14:textId="42D0F662" w:rsidR="00B17855" w:rsidRPr="00B23122" w:rsidRDefault="00B17855" w:rsidP="00B17855">
            <w:pPr>
              <w:spacing w:after="0" w:line="240" w:lineRule="auto"/>
              <w:rPr>
                <w:rFonts w:ascii="Calibri" w:eastAsia="Times New Roman" w:hAnsi="Calibri" w:cs="Calibri"/>
                <w:color w:val="000000"/>
              </w:rPr>
            </w:pPr>
            <w:r>
              <w:rPr>
                <w:rFonts w:ascii="Calibri" w:hAnsi="Calibri" w:cs="Calibri"/>
                <w:color w:val="000000"/>
              </w:rPr>
              <w:t>Prospect Island</w:t>
            </w:r>
          </w:p>
        </w:tc>
        <w:tc>
          <w:tcPr>
            <w:tcW w:w="675" w:type="dxa"/>
            <w:shd w:val="clear" w:color="auto" w:fill="auto"/>
            <w:noWrap/>
            <w:vAlign w:val="bottom"/>
          </w:tcPr>
          <w:p w14:paraId="181AF364" w14:textId="3F0290BA"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018</w:t>
            </w:r>
          </w:p>
        </w:tc>
        <w:tc>
          <w:tcPr>
            <w:tcW w:w="966" w:type="dxa"/>
            <w:shd w:val="clear" w:color="auto" w:fill="auto"/>
            <w:noWrap/>
            <w:vAlign w:val="bottom"/>
          </w:tcPr>
          <w:p w14:paraId="5CF7F7B4" w14:textId="30D82A89"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August</w:t>
            </w:r>
          </w:p>
        </w:tc>
        <w:tc>
          <w:tcPr>
            <w:tcW w:w="0" w:type="auto"/>
            <w:shd w:val="clear" w:color="auto" w:fill="auto"/>
            <w:noWrap/>
            <w:vAlign w:val="bottom"/>
          </w:tcPr>
          <w:p w14:paraId="2FE68CF5" w14:textId="579E60AF" w:rsidR="00B17855" w:rsidRPr="00F5165D"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0.08</w:t>
            </w:r>
          </w:p>
        </w:tc>
        <w:tc>
          <w:tcPr>
            <w:tcW w:w="0" w:type="auto"/>
            <w:shd w:val="clear" w:color="auto" w:fill="auto"/>
            <w:noWrap/>
            <w:vAlign w:val="bottom"/>
          </w:tcPr>
          <w:p w14:paraId="1B33C00F" w14:textId="51D59743" w:rsidR="00B17855" w:rsidRDefault="00B17855" w:rsidP="00B17855">
            <w:pPr>
              <w:spacing w:after="0" w:line="240" w:lineRule="auto"/>
              <w:jc w:val="center"/>
              <w:rPr>
                <w:rFonts w:ascii="Calibri" w:eastAsia="Times New Roman" w:hAnsi="Calibri" w:cs="Times New Roman"/>
                <w:color w:val="000000"/>
              </w:rPr>
            </w:pPr>
            <w:r>
              <w:rPr>
                <w:rFonts w:ascii="Calibri" w:hAnsi="Calibri" w:cs="Calibri"/>
                <w:color w:val="000000"/>
              </w:rPr>
              <w:t>24.92</w:t>
            </w:r>
          </w:p>
        </w:tc>
        <w:tc>
          <w:tcPr>
            <w:tcW w:w="0" w:type="auto"/>
            <w:vAlign w:val="bottom"/>
          </w:tcPr>
          <w:p w14:paraId="7AF9DC97" w14:textId="43D6BA5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5.27</w:t>
            </w:r>
          </w:p>
        </w:tc>
        <w:tc>
          <w:tcPr>
            <w:tcW w:w="0" w:type="auto"/>
            <w:vAlign w:val="bottom"/>
          </w:tcPr>
          <w:p w14:paraId="358F1661" w14:textId="674A80B0" w:rsidR="00B17855" w:rsidRDefault="00B17855" w:rsidP="00B17855">
            <w:pPr>
              <w:spacing w:after="0" w:line="240" w:lineRule="auto"/>
              <w:jc w:val="center"/>
              <w:rPr>
                <w:rFonts w:ascii="Calibri" w:hAnsi="Calibri" w:cs="Calibri"/>
                <w:color w:val="000000"/>
              </w:rPr>
            </w:pPr>
            <w:r>
              <w:rPr>
                <w:rFonts w:ascii="Calibri" w:hAnsi="Calibri" w:cs="Calibri"/>
                <w:color w:val="000000"/>
              </w:rPr>
              <w:t>0.15</w:t>
            </w:r>
          </w:p>
        </w:tc>
        <w:tc>
          <w:tcPr>
            <w:tcW w:w="0" w:type="auto"/>
            <w:vAlign w:val="bottom"/>
          </w:tcPr>
          <w:p w14:paraId="171DB99C" w14:textId="4AD74A2B" w:rsidR="00B17855" w:rsidRDefault="00B17855" w:rsidP="00B17855">
            <w:pPr>
              <w:spacing w:after="0" w:line="240" w:lineRule="auto"/>
              <w:jc w:val="center"/>
              <w:rPr>
                <w:rFonts w:ascii="Calibri" w:hAnsi="Calibri" w:cs="Calibri"/>
                <w:color w:val="000000"/>
              </w:rPr>
            </w:pPr>
            <w:r>
              <w:rPr>
                <w:rFonts w:ascii="Calibri" w:hAnsi="Calibri" w:cs="Calibri"/>
                <w:color w:val="000000"/>
              </w:rPr>
              <w:t>11.22</w:t>
            </w:r>
          </w:p>
        </w:tc>
        <w:tc>
          <w:tcPr>
            <w:tcW w:w="0" w:type="auto"/>
            <w:vAlign w:val="bottom"/>
          </w:tcPr>
          <w:p w14:paraId="5DA2A741" w14:textId="274B8443" w:rsidR="00B17855" w:rsidRPr="00350C3A" w:rsidRDefault="00B17855" w:rsidP="00B17855">
            <w:pPr>
              <w:spacing w:after="0" w:line="240" w:lineRule="auto"/>
              <w:jc w:val="center"/>
              <w:rPr>
                <w:rFonts w:ascii="Calibri" w:hAnsi="Calibri" w:cs="Calibri"/>
                <w:b/>
                <w:bCs/>
                <w:color w:val="000000"/>
              </w:rPr>
            </w:pPr>
            <w:r w:rsidRPr="00350C3A">
              <w:rPr>
                <w:rFonts w:ascii="Calibri" w:hAnsi="Calibri" w:cs="Calibri"/>
                <w:b/>
                <w:bCs/>
                <w:color w:val="000000"/>
              </w:rPr>
              <w:t>41.63</w:t>
            </w:r>
          </w:p>
        </w:tc>
        <w:tc>
          <w:tcPr>
            <w:tcW w:w="0" w:type="auto"/>
            <w:gridSpan w:val="2"/>
            <w:vAlign w:val="bottom"/>
          </w:tcPr>
          <w:p w14:paraId="5E908437" w14:textId="0C4B0A5B" w:rsidR="00B17855" w:rsidRPr="00F5165D" w:rsidRDefault="00B17855" w:rsidP="00B17855">
            <w:pPr>
              <w:spacing w:after="0" w:line="240" w:lineRule="auto"/>
              <w:jc w:val="center"/>
              <w:rPr>
                <w:rFonts w:ascii="Calibri" w:eastAsia="Times New Roman" w:hAnsi="Calibri" w:cs="Times New Roman"/>
                <w:b/>
                <w:bCs/>
                <w:color w:val="000000"/>
              </w:rPr>
            </w:pPr>
          </w:p>
        </w:tc>
        <w:tc>
          <w:tcPr>
            <w:tcW w:w="0" w:type="auto"/>
            <w:gridSpan w:val="2"/>
            <w:vAlign w:val="bottom"/>
          </w:tcPr>
          <w:p w14:paraId="73837FD8" w14:textId="7787C3A5"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06702BD8" w14:textId="4CD7E569" w:rsidR="00B17855" w:rsidRDefault="00B17855" w:rsidP="00B17855">
            <w:pPr>
              <w:spacing w:after="0" w:line="240" w:lineRule="auto"/>
              <w:jc w:val="center"/>
              <w:rPr>
                <w:rFonts w:ascii="Calibri" w:hAnsi="Calibri" w:cs="Calibri"/>
                <w:color w:val="000000"/>
              </w:rPr>
            </w:pPr>
            <w:r>
              <w:rPr>
                <w:rFonts w:ascii="Calibri" w:hAnsi="Calibri" w:cs="Calibri"/>
                <w:color w:val="000000"/>
              </w:rPr>
              <w:t>0.00</w:t>
            </w:r>
          </w:p>
        </w:tc>
        <w:tc>
          <w:tcPr>
            <w:tcW w:w="0" w:type="auto"/>
            <w:vAlign w:val="bottom"/>
          </w:tcPr>
          <w:p w14:paraId="692D1974" w14:textId="444E2F0F"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33.17</w:t>
            </w:r>
          </w:p>
        </w:tc>
        <w:tc>
          <w:tcPr>
            <w:tcW w:w="0" w:type="auto"/>
            <w:vAlign w:val="bottom"/>
          </w:tcPr>
          <w:p w14:paraId="0236716D" w14:textId="48046B02"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12.45</w:t>
            </w:r>
          </w:p>
        </w:tc>
        <w:tc>
          <w:tcPr>
            <w:tcW w:w="0" w:type="auto"/>
            <w:vAlign w:val="bottom"/>
          </w:tcPr>
          <w:p w14:paraId="7DAA26DB" w14:textId="18AD3B1C"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3</w:t>
            </w:r>
          </w:p>
        </w:tc>
        <w:tc>
          <w:tcPr>
            <w:tcW w:w="718" w:type="dxa"/>
            <w:vAlign w:val="bottom"/>
          </w:tcPr>
          <w:p w14:paraId="03A18B9D" w14:textId="72E0D6C2" w:rsidR="00B17855" w:rsidRPr="00350C3A" w:rsidRDefault="00B17855" w:rsidP="00B17855">
            <w:pPr>
              <w:spacing w:after="0" w:line="240" w:lineRule="auto"/>
              <w:jc w:val="center"/>
              <w:rPr>
                <w:rFonts w:ascii="Calibri" w:eastAsia="Times New Roman" w:hAnsi="Calibri" w:cs="Times New Roman"/>
                <w:b/>
                <w:bCs/>
                <w:color w:val="000000"/>
              </w:rPr>
            </w:pPr>
            <w:r w:rsidRPr="00350C3A">
              <w:rPr>
                <w:rFonts w:ascii="Calibri" w:hAnsi="Calibri" w:cs="Calibri"/>
                <w:b/>
                <w:bCs/>
                <w:color w:val="000000"/>
              </w:rPr>
              <w:t>45.65</w:t>
            </w:r>
          </w:p>
        </w:tc>
        <w:tc>
          <w:tcPr>
            <w:tcW w:w="836" w:type="dxa"/>
            <w:vAlign w:val="bottom"/>
          </w:tcPr>
          <w:p w14:paraId="6775A760" w14:textId="4DDCF233"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0.00</w:t>
            </w:r>
          </w:p>
        </w:tc>
        <w:tc>
          <w:tcPr>
            <w:tcW w:w="0" w:type="auto"/>
            <w:vAlign w:val="bottom"/>
          </w:tcPr>
          <w:p w14:paraId="27A3078F" w14:textId="48D99036" w:rsidR="00B17855" w:rsidRPr="002E356A" w:rsidRDefault="00B17855" w:rsidP="00B17855">
            <w:pPr>
              <w:spacing w:after="0" w:line="240" w:lineRule="auto"/>
              <w:jc w:val="center"/>
              <w:rPr>
                <w:rFonts w:ascii="Calibri" w:eastAsia="Times New Roman" w:hAnsi="Calibri" w:cs="Times New Roman"/>
                <w:b/>
                <w:bCs/>
                <w:color w:val="000000"/>
              </w:rPr>
            </w:pPr>
            <w:r w:rsidRPr="002E356A">
              <w:rPr>
                <w:rFonts w:ascii="Calibri" w:hAnsi="Calibri" w:cs="Calibri"/>
                <w:b/>
                <w:bCs/>
                <w:color w:val="000000"/>
              </w:rPr>
              <w:t>13.08</w:t>
            </w:r>
          </w:p>
        </w:tc>
        <w:tc>
          <w:tcPr>
            <w:tcW w:w="0" w:type="auto"/>
            <w:vAlign w:val="bottom"/>
          </w:tcPr>
          <w:p w14:paraId="3465D231" w14:textId="20242725" w:rsidR="00B17855" w:rsidRPr="00F5165D" w:rsidRDefault="00B17855" w:rsidP="00B17855">
            <w:pPr>
              <w:spacing w:after="0" w:line="240" w:lineRule="auto"/>
              <w:jc w:val="center"/>
              <w:rPr>
                <w:rFonts w:ascii="Calibri" w:eastAsia="Times New Roman" w:hAnsi="Calibri" w:cs="Times New Roman"/>
                <w:b/>
                <w:bCs/>
                <w:color w:val="000000"/>
              </w:rPr>
            </w:pPr>
            <w:r>
              <w:rPr>
                <w:rFonts w:ascii="Calibri" w:hAnsi="Calibri" w:cs="Calibri"/>
                <w:color w:val="000000"/>
              </w:rPr>
              <w:t>443.88</w:t>
            </w:r>
          </w:p>
        </w:tc>
      </w:tr>
      <w:tr w:rsidR="005B514A" w:rsidRPr="00F5165D" w14:paraId="5AC96681" w14:textId="77777777" w:rsidTr="00E1165D">
        <w:trPr>
          <w:trHeight w:val="337"/>
        </w:trPr>
        <w:tc>
          <w:tcPr>
            <w:tcW w:w="1542" w:type="dxa"/>
            <w:tcBorders>
              <w:bottom w:val="single" w:sz="4" w:space="0" w:color="auto"/>
            </w:tcBorders>
            <w:shd w:val="clear" w:color="auto" w:fill="auto"/>
            <w:noWrap/>
            <w:vAlign w:val="bottom"/>
          </w:tcPr>
          <w:p w14:paraId="6AE8E059" w14:textId="77777777" w:rsidR="002E356A" w:rsidRPr="00F5165D" w:rsidRDefault="002E356A" w:rsidP="002E356A">
            <w:pPr>
              <w:spacing w:after="0" w:line="240" w:lineRule="auto"/>
              <w:rPr>
                <w:rFonts w:ascii="Calibri" w:eastAsia="Times New Roman" w:hAnsi="Calibri" w:cs="Times New Roman"/>
                <w:color w:val="000000"/>
              </w:rPr>
            </w:pPr>
          </w:p>
        </w:tc>
        <w:tc>
          <w:tcPr>
            <w:tcW w:w="675" w:type="dxa"/>
            <w:tcBorders>
              <w:bottom w:val="single" w:sz="4" w:space="0" w:color="auto"/>
            </w:tcBorders>
            <w:shd w:val="clear" w:color="auto" w:fill="auto"/>
            <w:noWrap/>
            <w:vAlign w:val="bottom"/>
          </w:tcPr>
          <w:p w14:paraId="02F3A7ED" w14:textId="77777777" w:rsidR="002E356A" w:rsidRPr="00F5165D" w:rsidRDefault="002E356A" w:rsidP="002E356A">
            <w:pPr>
              <w:spacing w:after="0" w:line="240" w:lineRule="auto"/>
              <w:rPr>
                <w:rFonts w:ascii="Calibri" w:eastAsia="Times New Roman" w:hAnsi="Calibri" w:cs="Times New Roman"/>
                <w:color w:val="000000"/>
              </w:rPr>
            </w:pPr>
          </w:p>
        </w:tc>
        <w:tc>
          <w:tcPr>
            <w:tcW w:w="966" w:type="dxa"/>
            <w:tcBorders>
              <w:bottom w:val="single" w:sz="4" w:space="0" w:color="auto"/>
            </w:tcBorders>
            <w:shd w:val="clear" w:color="auto" w:fill="auto"/>
            <w:noWrap/>
            <w:vAlign w:val="center"/>
          </w:tcPr>
          <w:p w14:paraId="587DF0A9"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shd w:val="clear" w:color="auto" w:fill="auto"/>
            <w:noWrap/>
            <w:vAlign w:val="center"/>
          </w:tcPr>
          <w:p w14:paraId="72865AC3"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shd w:val="clear" w:color="auto" w:fill="auto"/>
            <w:noWrap/>
            <w:vAlign w:val="center"/>
          </w:tcPr>
          <w:p w14:paraId="2754D3BE"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shd w:val="clear" w:color="auto" w:fill="auto"/>
            <w:noWrap/>
            <w:vAlign w:val="center"/>
          </w:tcPr>
          <w:p w14:paraId="7C4BDEE3"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1CC72AE9"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74F67B99" w14:textId="77777777"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shd w:val="clear" w:color="auto" w:fill="auto"/>
            <w:noWrap/>
            <w:vAlign w:val="center"/>
          </w:tcPr>
          <w:p w14:paraId="05B29385" w14:textId="6A666325" w:rsidR="002E356A" w:rsidRPr="00F5165D"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vAlign w:val="center"/>
          </w:tcPr>
          <w:p w14:paraId="2ED1FBE8"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gridSpan w:val="2"/>
            <w:tcBorders>
              <w:bottom w:val="single" w:sz="4" w:space="0" w:color="auto"/>
            </w:tcBorders>
          </w:tcPr>
          <w:p w14:paraId="3ACBE0F2"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1C2979A2"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7F4A32FB" w14:textId="184EA555"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vAlign w:val="center"/>
          </w:tcPr>
          <w:p w14:paraId="48B9BBA9" w14:textId="43F73F75"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vAlign w:val="center"/>
          </w:tcPr>
          <w:p w14:paraId="18612E12"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vAlign w:val="center"/>
          </w:tcPr>
          <w:p w14:paraId="63311CB0" w14:textId="77777777" w:rsidR="002E356A" w:rsidRDefault="002E356A" w:rsidP="002E356A">
            <w:pPr>
              <w:spacing w:after="0" w:line="240" w:lineRule="auto"/>
              <w:jc w:val="center"/>
              <w:rPr>
                <w:rFonts w:ascii="Calibri" w:eastAsia="Times New Roman" w:hAnsi="Calibri" w:cs="Times New Roman"/>
                <w:b/>
                <w:bCs/>
                <w:color w:val="000000"/>
              </w:rPr>
            </w:pPr>
          </w:p>
        </w:tc>
        <w:tc>
          <w:tcPr>
            <w:tcW w:w="718" w:type="dxa"/>
            <w:tcBorders>
              <w:bottom w:val="single" w:sz="4" w:space="0" w:color="auto"/>
            </w:tcBorders>
          </w:tcPr>
          <w:p w14:paraId="6E2675F5" w14:textId="77777777" w:rsidR="002E356A" w:rsidRPr="00350C3A" w:rsidRDefault="002E356A" w:rsidP="002E356A">
            <w:pPr>
              <w:spacing w:after="0" w:line="240" w:lineRule="auto"/>
              <w:jc w:val="center"/>
              <w:rPr>
                <w:rFonts w:ascii="Calibri" w:eastAsia="Times New Roman" w:hAnsi="Calibri" w:cs="Times New Roman"/>
                <w:b/>
                <w:bCs/>
                <w:color w:val="000000"/>
              </w:rPr>
            </w:pPr>
          </w:p>
        </w:tc>
        <w:tc>
          <w:tcPr>
            <w:tcW w:w="836" w:type="dxa"/>
            <w:tcBorders>
              <w:bottom w:val="single" w:sz="4" w:space="0" w:color="auto"/>
            </w:tcBorders>
          </w:tcPr>
          <w:p w14:paraId="54883908" w14:textId="77777777" w:rsidR="002E356A" w:rsidRDefault="002E356A" w:rsidP="002E356A">
            <w:pPr>
              <w:spacing w:after="0" w:line="240" w:lineRule="auto"/>
              <w:jc w:val="center"/>
              <w:rPr>
                <w:rFonts w:ascii="Calibri" w:eastAsia="Times New Roman" w:hAnsi="Calibri" w:cs="Times New Roman"/>
                <w:b/>
                <w:bCs/>
                <w:color w:val="000000"/>
              </w:rPr>
            </w:pPr>
          </w:p>
        </w:tc>
        <w:tc>
          <w:tcPr>
            <w:tcW w:w="727" w:type="dxa"/>
            <w:tcBorders>
              <w:bottom w:val="single" w:sz="4" w:space="0" w:color="auto"/>
            </w:tcBorders>
          </w:tcPr>
          <w:p w14:paraId="0900B9A8"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7BDF1C06" w14:textId="77777777" w:rsidR="002E356A" w:rsidRDefault="002E356A" w:rsidP="002E356A">
            <w:pPr>
              <w:spacing w:after="0" w:line="240" w:lineRule="auto"/>
              <w:jc w:val="center"/>
              <w:rPr>
                <w:rFonts w:ascii="Calibri" w:eastAsia="Times New Roman" w:hAnsi="Calibri" w:cs="Times New Roman"/>
                <w:b/>
                <w:bCs/>
                <w:color w:val="000000"/>
              </w:rPr>
            </w:pPr>
          </w:p>
        </w:tc>
        <w:tc>
          <w:tcPr>
            <w:tcW w:w="0" w:type="auto"/>
            <w:tcBorders>
              <w:bottom w:val="single" w:sz="4" w:space="0" w:color="auto"/>
            </w:tcBorders>
          </w:tcPr>
          <w:p w14:paraId="394302A6" w14:textId="77777777" w:rsidR="002E356A" w:rsidRDefault="002E356A" w:rsidP="002E356A">
            <w:pPr>
              <w:spacing w:after="0" w:line="240" w:lineRule="auto"/>
              <w:jc w:val="center"/>
              <w:rPr>
                <w:rFonts w:ascii="Calibri" w:eastAsia="Times New Roman" w:hAnsi="Calibri" w:cs="Times New Roman"/>
                <w:b/>
                <w:bCs/>
                <w:color w:val="000000"/>
              </w:rPr>
            </w:pPr>
          </w:p>
        </w:tc>
      </w:tr>
    </w:tbl>
    <w:p w14:paraId="7C4BCC3B" w14:textId="77777777" w:rsidR="003C146B" w:rsidRDefault="003C146B" w:rsidP="00342F6C"/>
    <w:p w14:paraId="70572EF5" w14:textId="77777777" w:rsidR="003C146B" w:rsidRDefault="003C146B" w:rsidP="00342F6C"/>
    <w:p w14:paraId="792BD1E1" w14:textId="77777777" w:rsidR="00167645" w:rsidRDefault="00167645" w:rsidP="00342F6C"/>
    <w:p w14:paraId="564D3FFA" w14:textId="30614867" w:rsidR="00342F6C" w:rsidRDefault="00167645" w:rsidP="00342F6C">
      <w:r>
        <w:rPr>
          <w:noProof/>
        </w:rPr>
        <w:lastRenderedPageBreak/>
        <w:drawing>
          <wp:anchor distT="0" distB="0" distL="114300" distR="114300" simplePos="0" relativeHeight="251669504" behindDoc="1" locked="0" layoutInCell="1" allowOverlap="1" wp14:anchorId="04D03055" wp14:editId="2DF08052">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AV biomass- MAR_Quad_27JUN2019.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anchor>
        </w:drawing>
      </w:r>
      <w:r w:rsidR="00342F6C">
        <w:rPr>
          <w:noProof/>
        </w:rPr>
        <w:drawing>
          <wp:anchor distT="0" distB="0" distL="114300" distR="114300" simplePos="0" relativeHeight="251666432" behindDoc="1" locked="0" layoutInCell="1" allowOverlap="1" wp14:anchorId="43B72A17" wp14:editId="64D698A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 name="March SAV with quadrats_13MAY2019_Final map.jpg"/>
                    <pic:cNvPicPr/>
                  </pic:nvPicPr>
                  <pic:blipFill>
                    <a:blip r:embed="rId147">
                      <a:extLst>
                        <a:ext uri="{28A0092B-C50C-407E-A947-70E740481C1C}">
                          <a14:useLocalDpi xmlns:a14="http://schemas.microsoft.com/office/drawing/2010/main" val="0"/>
                        </a:ext>
                      </a:extLst>
                    </a:blip>
                    <a:stretch>
                      <a:fillRect/>
                    </a:stretch>
                  </pic:blipFill>
                  <pic:spPr>
                    <a:xfrm>
                      <a:off x="0" y="0"/>
                      <a:ext cx="5694680" cy="4114800"/>
                    </a:xfrm>
                    <a:prstGeom prst="rect">
                      <a:avLst/>
                    </a:prstGeom>
                  </pic:spPr>
                </pic:pic>
              </a:graphicData>
            </a:graphic>
          </wp:anchor>
        </w:drawing>
      </w:r>
    </w:p>
    <w:p w14:paraId="63B2287F" w14:textId="2F9C4605" w:rsidR="00167645" w:rsidRDefault="00167645" w:rsidP="00342F6C">
      <w:r>
        <w:rPr>
          <w:noProof/>
        </w:rPr>
        <w:lastRenderedPageBreak/>
        <w:drawing>
          <wp:anchor distT="0" distB="0" distL="114300" distR="114300" simplePos="0" relativeHeight="251671552" behindDoc="1" locked="0" layoutInCell="1" allowOverlap="1" wp14:anchorId="36F46B6B" wp14:editId="74D886C6">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V biomass- AUG_Quad_27JUN2019.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anchor>
        </w:drawing>
      </w:r>
      <w:r>
        <w:rPr>
          <w:noProof/>
        </w:rPr>
        <w:drawing>
          <wp:anchor distT="0" distB="0" distL="114300" distR="114300" simplePos="0" relativeHeight="251670528" behindDoc="1" locked="0" layoutInCell="1" allowOverlap="1" wp14:anchorId="2C59063F" wp14:editId="2AD469C8">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2" name="August SAV with quadrats_13MAY2019_Final map.jpg"/>
                    <pic:cNvPicPr/>
                  </pic:nvPicPr>
                  <pic:blipFill>
                    <a:blip r:embed="rId149">
                      <a:extLst>
                        <a:ext uri="{28A0092B-C50C-407E-A947-70E740481C1C}">
                          <a14:useLocalDpi xmlns:a14="http://schemas.microsoft.com/office/drawing/2010/main" val="0"/>
                        </a:ext>
                      </a:extLst>
                    </a:blip>
                    <a:stretch>
                      <a:fillRect/>
                    </a:stretch>
                  </pic:blipFill>
                  <pic:spPr>
                    <a:xfrm>
                      <a:off x="0" y="0"/>
                      <a:ext cx="5753100" cy="4154170"/>
                    </a:xfrm>
                    <a:prstGeom prst="rect">
                      <a:avLst/>
                    </a:prstGeom>
                  </pic:spPr>
                </pic:pic>
              </a:graphicData>
            </a:graphic>
          </wp:anchor>
        </w:drawing>
      </w:r>
    </w:p>
    <w:p w14:paraId="11C2EF2B" w14:textId="70FBF9A7" w:rsidR="00073AFA" w:rsidRDefault="00073AFA" w:rsidP="00342F6C">
      <w:r>
        <w:rPr>
          <w:noProof/>
        </w:rPr>
        <w:lastRenderedPageBreak/>
        <w:drawing>
          <wp:anchor distT="0" distB="0" distL="114300" distR="114300" simplePos="0" relativeHeight="251672576" behindDoc="1" locked="0" layoutInCell="1" allowOverlap="1" wp14:anchorId="43DECA03" wp14:editId="0DA55DAD">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23" name="Picture 2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V biomass- OCT_Quad_27JUN2019.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anchor>
        </w:drawing>
      </w:r>
      <w:r>
        <w:rPr>
          <w:noProof/>
        </w:rPr>
        <w:drawing>
          <wp:anchor distT="0" distB="0" distL="114300" distR="114300" simplePos="0" relativeHeight="251673600" behindDoc="1" locked="0" layoutInCell="1" allowOverlap="1" wp14:anchorId="39800327" wp14:editId="3E0AF2EF">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 name="October SAV with quadrats_13MAY2019_Final map.jpg"/>
                    <pic:cNvPicPr/>
                  </pic:nvPicPr>
                  <pic:blipFill>
                    <a:blip r:embed="rId151">
                      <a:extLst>
                        <a:ext uri="{28A0092B-C50C-407E-A947-70E740481C1C}">
                          <a14:useLocalDpi xmlns:a14="http://schemas.microsoft.com/office/drawing/2010/main" val="0"/>
                        </a:ext>
                      </a:extLst>
                    </a:blip>
                    <a:stretch>
                      <a:fillRect/>
                    </a:stretch>
                  </pic:blipFill>
                  <pic:spPr>
                    <a:xfrm>
                      <a:off x="0" y="0"/>
                      <a:ext cx="5943600" cy="4290060"/>
                    </a:xfrm>
                    <a:prstGeom prst="rect">
                      <a:avLst/>
                    </a:prstGeom>
                  </pic:spPr>
                </pic:pic>
              </a:graphicData>
            </a:graphic>
          </wp:anchor>
        </w:drawing>
      </w:r>
    </w:p>
    <w:p w14:paraId="73F6C7CE" w14:textId="77777777" w:rsidR="006638D9" w:rsidRDefault="006638D9" w:rsidP="00342F6C"/>
    <w:p w14:paraId="6C9C4231" w14:textId="33C59361" w:rsidR="00342F6C" w:rsidRDefault="006638D9" w:rsidP="00342F6C">
      <w:r>
        <w:rPr>
          <w:noProof/>
        </w:rPr>
        <w:lastRenderedPageBreak/>
        <w:drawing>
          <wp:inline distT="0" distB="0" distL="0" distR="0" wp14:anchorId="3DB3D099" wp14:editId="1DFB0FA2">
            <wp:extent cx="5943600" cy="45929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AV biomass- JAN_Quad_27JUN2019.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r w:rsidR="00342F6C">
        <w:rPr>
          <w:noProof/>
        </w:rPr>
        <w:drawing>
          <wp:anchor distT="0" distB="0" distL="114300" distR="114300" simplePos="0" relativeHeight="251674624" behindDoc="1" locked="0" layoutInCell="1" allowOverlap="1" wp14:anchorId="17AC53BC" wp14:editId="77576638">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5" name="January 2019 SAV with quadrats_13MAY2019_Final map.jpg"/>
                    <pic:cNvPicPr/>
                  </pic:nvPicPr>
                  <pic:blipFill>
                    <a:blip r:embed="rId153">
                      <a:extLst>
                        <a:ext uri="{28A0092B-C50C-407E-A947-70E740481C1C}">
                          <a14:useLocalDpi xmlns:a14="http://schemas.microsoft.com/office/drawing/2010/main" val="0"/>
                        </a:ext>
                      </a:extLst>
                    </a:blip>
                    <a:stretch>
                      <a:fillRect/>
                    </a:stretch>
                  </pic:blipFill>
                  <pic:spPr>
                    <a:xfrm>
                      <a:off x="0" y="0"/>
                      <a:ext cx="5943600" cy="4290060"/>
                    </a:xfrm>
                    <a:prstGeom prst="rect">
                      <a:avLst/>
                    </a:prstGeom>
                  </pic:spPr>
                </pic:pic>
              </a:graphicData>
            </a:graphic>
          </wp:anchor>
        </w:drawing>
      </w:r>
    </w:p>
    <w:p w14:paraId="41A452FA" w14:textId="5C398109" w:rsidR="00342F6C" w:rsidRDefault="00342F6C" w:rsidP="00342F6C">
      <w:r>
        <w:rPr>
          <w:noProof/>
        </w:rPr>
        <w:lastRenderedPageBreak/>
        <w:drawing>
          <wp:inline distT="0" distB="0" distL="0" distR="0" wp14:anchorId="3852E832" wp14:editId="5FA2A0E7">
            <wp:extent cx="5932805" cy="8229600"/>
            <wp:effectExtent l="0" t="0" r="0" b="0"/>
            <wp:docPr id="2966" name="Picture 296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6" name="March prospect SAV with quadrats_13MAY2019_Final map.jpg"/>
                    <pic:cNvPicPr/>
                  </pic:nvPicPr>
                  <pic:blipFill>
                    <a:blip r:embed="rId154">
                      <a:extLst>
                        <a:ext uri="{28A0092B-C50C-407E-A947-70E740481C1C}">
                          <a14:useLocalDpi xmlns:a14="http://schemas.microsoft.com/office/drawing/2010/main" val="0"/>
                        </a:ext>
                      </a:extLst>
                    </a:blip>
                    <a:stretch>
                      <a:fillRect/>
                    </a:stretch>
                  </pic:blipFill>
                  <pic:spPr>
                    <a:xfrm>
                      <a:off x="0" y="0"/>
                      <a:ext cx="5932805" cy="8229600"/>
                    </a:xfrm>
                    <a:prstGeom prst="rect">
                      <a:avLst/>
                    </a:prstGeom>
                  </pic:spPr>
                </pic:pic>
              </a:graphicData>
            </a:graphic>
          </wp:inline>
        </w:drawing>
      </w:r>
    </w:p>
    <w:p w14:paraId="25182218" w14:textId="7FBEA21D" w:rsidR="00910531" w:rsidRDefault="00910531" w:rsidP="00342F6C">
      <w:r>
        <w:rPr>
          <w:noProof/>
        </w:rPr>
        <w:lastRenderedPageBreak/>
        <w:drawing>
          <wp:inline distT="0" distB="0" distL="0" distR="0" wp14:anchorId="4F5E2879" wp14:editId="20223D5B">
            <wp:extent cx="5943600" cy="7691755"/>
            <wp:effectExtent l="0" t="0" r="0" b="4445"/>
            <wp:docPr id="3464" name="Picture 34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 name="SAV biomass- MAR_Quad_prospect_27JUN2019.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810205A" w14:textId="5C989FC1" w:rsidR="00342F6C" w:rsidRDefault="00342F6C" w:rsidP="00342F6C">
      <w:r>
        <w:rPr>
          <w:noProof/>
        </w:rPr>
        <w:lastRenderedPageBreak/>
        <w:drawing>
          <wp:inline distT="0" distB="0" distL="0" distR="0" wp14:anchorId="7D03967B" wp14:editId="0DB0E15A">
            <wp:extent cx="5940425" cy="82296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 name="August prospect SAV with quadrats_13MAY2019_Final map.jpg"/>
                    <pic:cNvPicPr/>
                  </pic:nvPicPr>
                  <pic:blipFill>
                    <a:blip r:embed="rId156">
                      <a:extLst>
                        <a:ext uri="{28A0092B-C50C-407E-A947-70E740481C1C}">
                          <a14:useLocalDpi xmlns:a14="http://schemas.microsoft.com/office/drawing/2010/main" val="0"/>
                        </a:ext>
                      </a:extLst>
                    </a:blip>
                    <a:stretch>
                      <a:fillRect/>
                    </a:stretch>
                  </pic:blipFill>
                  <pic:spPr>
                    <a:xfrm>
                      <a:off x="0" y="0"/>
                      <a:ext cx="5940425" cy="8229600"/>
                    </a:xfrm>
                    <a:prstGeom prst="rect">
                      <a:avLst/>
                    </a:prstGeom>
                  </pic:spPr>
                </pic:pic>
              </a:graphicData>
            </a:graphic>
          </wp:inline>
        </w:drawing>
      </w:r>
    </w:p>
    <w:p w14:paraId="663584D4" w14:textId="5CE47877" w:rsidR="00910531" w:rsidRDefault="00910531" w:rsidP="00342F6C">
      <w:r>
        <w:rPr>
          <w:noProof/>
        </w:rPr>
        <w:lastRenderedPageBreak/>
        <w:drawing>
          <wp:inline distT="0" distB="0" distL="0" distR="0" wp14:anchorId="43EE4D37" wp14:editId="2F398EA7">
            <wp:extent cx="5943600" cy="7691755"/>
            <wp:effectExtent l="0" t="0" r="0" b="4445"/>
            <wp:docPr id="3465" name="Picture 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 name="SAV biomass- AUG_Quad_prospect_27JUN2019.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7DB60D3C" w14:textId="4E2266FF" w:rsidR="00342F6C" w:rsidRDefault="00342F6C" w:rsidP="00342F6C">
      <w:r>
        <w:rPr>
          <w:noProof/>
        </w:rPr>
        <w:lastRenderedPageBreak/>
        <w:drawing>
          <wp:inline distT="0" distB="0" distL="0" distR="0" wp14:anchorId="55C1E620" wp14:editId="0AA64ED1">
            <wp:extent cx="5943600" cy="8226425"/>
            <wp:effectExtent l="0" t="0" r="0" b="3175"/>
            <wp:docPr id="19" name="Picture 19"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8" name="March liberty SAV with quadrats_13MAY2019_Final map.jpg"/>
                    <pic:cNvPicPr/>
                  </pic:nvPicPr>
                  <pic:blipFill>
                    <a:blip r:embed="rId158">
                      <a:extLst>
                        <a:ext uri="{28A0092B-C50C-407E-A947-70E740481C1C}">
                          <a14:useLocalDpi xmlns:a14="http://schemas.microsoft.com/office/drawing/2010/main" val="0"/>
                        </a:ext>
                      </a:extLst>
                    </a:blip>
                    <a:stretch>
                      <a:fillRect/>
                    </a:stretch>
                  </pic:blipFill>
                  <pic:spPr>
                    <a:xfrm>
                      <a:off x="0" y="0"/>
                      <a:ext cx="5943600" cy="8226425"/>
                    </a:xfrm>
                    <a:prstGeom prst="rect">
                      <a:avLst/>
                    </a:prstGeom>
                  </pic:spPr>
                </pic:pic>
              </a:graphicData>
            </a:graphic>
          </wp:inline>
        </w:drawing>
      </w:r>
    </w:p>
    <w:p w14:paraId="18D625AC" w14:textId="63E0422A" w:rsidR="00910531" w:rsidRDefault="00910531" w:rsidP="00342F6C">
      <w:r>
        <w:rPr>
          <w:noProof/>
        </w:rPr>
        <w:lastRenderedPageBreak/>
        <w:drawing>
          <wp:inline distT="0" distB="0" distL="0" distR="0" wp14:anchorId="2D573773" wp14:editId="63C92C1B">
            <wp:extent cx="5943600" cy="7691755"/>
            <wp:effectExtent l="0" t="0" r="0" b="4445"/>
            <wp:docPr id="3466" name="Picture 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6" name="SAV biomass- MAR_Quad_liberty_27JUN2019.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C26B041" w14:textId="77777777" w:rsidR="00342F6C" w:rsidRDefault="00342F6C" w:rsidP="00342F6C"/>
    <w:p w14:paraId="0D7E97E6" w14:textId="2801B893" w:rsidR="000412DF" w:rsidRDefault="005B43EB" w:rsidP="00ED1142">
      <w:r>
        <w:rPr>
          <w:noProof/>
        </w:rPr>
        <w:lastRenderedPageBreak/>
        <w:drawing>
          <wp:inline distT="0" distB="0" distL="0" distR="0" wp14:anchorId="2B327B32" wp14:editId="5BFD85C5">
            <wp:extent cx="5943600" cy="5285740"/>
            <wp:effectExtent l="0" t="0" r="0" b="0"/>
            <wp:docPr id="2964" name="Picture 296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 name="Monthly-Site Vegetation_26JUN2019.jpeg"/>
                    <pic:cNvPicPr/>
                  </pic:nvPicPr>
                  <pic:blipFill>
                    <a:blip r:embed="rId160">
                      <a:extLst>
                        <a:ext uri="{28A0092B-C50C-407E-A947-70E740481C1C}">
                          <a14:useLocalDpi xmlns:a14="http://schemas.microsoft.com/office/drawing/2010/main" val="0"/>
                        </a:ext>
                      </a:extLst>
                    </a:blip>
                    <a:stretch>
                      <a:fillRect/>
                    </a:stretch>
                  </pic:blipFill>
                  <pic:spPr>
                    <a:xfrm>
                      <a:off x="0" y="0"/>
                      <a:ext cx="5943600" cy="5285740"/>
                    </a:xfrm>
                    <a:prstGeom prst="rect">
                      <a:avLst/>
                    </a:prstGeom>
                  </pic:spPr>
                </pic:pic>
              </a:graphicData>
            </a:graphic>
          </wp:inline>
        </w:drawing>
      </w:r>
    </w:p>
    <w:p w14:paraId="6512A95B" w14:textId="5B05459E" w:rsidR="005B43EB" w:rsidRDefault="005B43EB" w:rsidP="00ED1142">
      <w:r>
        <w:rPr>
          <w:noProof/>
        </w:rPr>
        <w:lastRenderedPageBreak/>
        <w:drawing>
          <wp:inline distT="0" distB="0" distL="0" distR="0" wp14:anchorId="612F933C" wp14:editId="6F7169F6">
            <wp:extent cx="5943600" cy="5285740"/>
            <wp:effectExtent l="0" t="0" r="0" b="0"/>
            <wp:docPr id="3463" name="Picture 34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3" name="Quadrats_with nada_veg percent plots_26JUN2019.jpeg"/>
                    <pic:cNvPicPr/>
                  </pic:nvPicPr>
                  <pic:blipFill>
                    <a:blip r:embed="rId161">
                      <a:extLst>
                        <a:ext uri="{28A0092B-C50C-407E-A947-70E740481C1C}">
                          <a14:useLocalDpi xmlns:a14="http://schemas.microsoft.com/office/drawing/2010/main" val="0"/>
                        </a:ext>
                      </a:extLst>
                    </a:blip>
                    <a:stretch>
                      <a:fillRect/>
                    </a:stretch>
                  </pic:blipFill>
                  <pic:spPr>
                    <a:xfrm>
                      <a:off x="0" y="0"/>
                      <a:ext cx="5943600" cy="5285740"/>
                    </a:xfrm>
                    <a:prstGeom prst="rect">
                      <a:avLst/>
                    </a:prstGeom>
                  </pic:spPr>
                </pic:pic>
              </a:graphicData>
            </a:graphic>
          </wp:inline>
        </w:drawing>
      </w:r>
    </w:p>
    <w:p w14:paraId="744CA2F3" w14:textId="77777777" w:rsidR="003009FA" w:rsidRDefault="003009FA" w:rsidP="00ED1142"/>
    <w:tbl>
      <w:tblPr>
        <w:tblStyle w:val="TableGrid"/>
        <w:tblW w:w="0" w:type="auto"/>
        <w:tblLook w:val="04A0" w:firstRow="1" w:lastRow="0" w:firstColumn="1" w:lastColumn="0" w:noHBand="0" w:noVBand="1"/>
      </w:tblPr>
      <w:tblGrid>
        <w:gridCol w:w="4400"/>
        <w:gridCol w:w="473"/>
        <w:gridCol w:w="979"/>
        <w:gridCol w:w="847"/>
        <w:gridCol w:w="782"/>
        <w:gridCol w:w="773"/>
        <w:gridCol w:w="627"/>
        <w:gridCol w:w="469"/>
      </w:tblGrid>
      <w:tr w:rsidR="003009FA" w:rsidRPr="003009FA" w14:paraId="0A9D3937" w14:textId="77777777" w:rsidTr="003009FA">
        <w:trPr>
          <w:trHeight w:val="300"/>
        </w:trPr>
        <w:tc>
          <w:tcPr>
            <w:tcW w:w="6667" w:type="dxa"/>
            <w:gridSpan w:val="3"/>
            <w:noWrap/>
            <w:hideMark/>
          </w:tcPr>
          <w:p w14:paraId="1A08D29E" w14:textId="77777777" w:rsidR="003009FA" w:rsidRPr="003009FA" w:rsidRDefault="003009FA">
            <w:pPr>
              <w:rPr>
                <w:b/>
                <w:bCs/>
              </w:rPr>
            </w:pPr>
            <w:r w:rsidRPr="003009FA">
              <w:rPr>
                <w:b/>
                <w:bCs/>
              </w:rPr>
              <w:t>PERMANOVA with reps + quads distinct</w:t>
            </w:r>
          </w:p>
        </w:tc>
        <w:tc>
          <w:tcPr>
            <w:tcW w:w="675" w:type="dxa"/>
            <w:noWrap/>
            <w:hideMark/>
          </w:tcPr>
          <w:p w14:paraId="5F84C3B4" w14:textId="77777777" w:rsidR="003009FA" w:rsidRPr="003009FA" w:rsidRDefault="003009FA">
            <w:pPr>
              <w:rPr>
                <w:b/>
                <w:bCs/>
              </w:rPr>
            </w:pPr>
          </w:p>
        </w:tc>
        <w:tc>
          <w:tcPr>
            <w:tcW w:w="632" w:type="dxa"/>
            <w:noWrap/>
            <w:hideMark/>
          </w:tcPr>
          <w:p w14:paraId="0354C530" w14:textId="77777777" w:rsidR="003009FA" w:rsidRPr="003009FA" w:rsidRDefault="003009FA"/>
        </w:tc>
        <w:tc>
          <w:tcPr>
            <w:tcW w:w="604" w:type="dxa"/>
            <w:noWrap/>
            <w:hideMark/>
          </w:tcPr>
          <w:p w14:paraId="661D8499" w14:textId="77777777" w:rsidR="003009FA" w:rsidRPr="003009FA" w:rsidRDefault="003009FA"/>
        </w:tc>
        <w:tc>
          <w:tcPr>
            <w:tcW w:w="476" w:type="dxa"/>
            <w:noWrap/>
            <w:hideMark/>
          </w:tcPr>
          <w:p w14:paraId="1574CA56" w14:textId="77777777" w:rsidR="003009FA" w:rsidRPr="003009FA" w:rsidRDefault="003009FA"/>
        </w:tc>
        <w:tc>
          <w:tcPr>
            <w:tcW w:w="306" w:type="dxa"/>
            <w:noWrap/>
            <w:hideMark/>
          </w:tcPr>
          <w:p w14:paraId="3C830D2D" w14:textId="77777777" w:rsidR="003009FA" w:rsidRPr="003009FA" w:rsidRDefault="003009FA"/>
        </w:tc>
      </w:tr>
      <w:tr w:rsidR="003009FA" w:rsidRPr="003009FA" w14:paraId="0B60B0CF" w14:textId="77777777" w:rsidTr="003009FA">
        <w:trPr>
          <w:trHeight w:val="300"/>
        </w:trPr>
        <w:tc>
          <w:tcPr>
            <w:tcW w:w="8578" w:type="dxa"/>
            <w:gridSpan w:val="6"/>
            <w:noWrap/>
            <w:hideMark/>
          </w:tcPr>
          <w:p w14:paraId="4CA8997E" w14:textId="77777777" w:rsidR="003009FA" w:rsidRPr="003009FA" w:rsidRDefault="003009FA">
            <w:pPr>
              <w:rPr>
                <w:b/>
                <w:bCs/>
              </w:rPr>
            </w:pPr>
            <w:r w:rsidRPr="003009FA">
              <w:rPr>
                <w:b/>
                <w:bCs/>
              </w:rPr>
              <w:t>Single replicate from each quadrat (Browns and winter only, all months):</w:t>
            </w:r>
          </w:p>
        </w:tc>
        <w:tc>
          <w:tcPr>
            <w:tcW w:w="476" w:type="dxa"/>
            <w:noWrap/>
            <w:hideMark/>
          </w:tcPr>
          <w:p w14:paraId="7B155E8C" w14:textId="77777777" w:rsidR="003009FA" w:rsidRPr="003009FA" w:rsidRDefault="003009FA">
            <w:pPr>
              <w:rPr>
                <w:b/>
                <w:bCs/>
              </w:rPr>
            </w:pPr>
          </w:p>
        </w:tc>
        <w:tc>
          <w:tcPr>
            <w:tcW w:w="306" w:type="dxa"/>
            <w:noWrap/>
            <w:hideMark/>
          </w:tcPr>
          <w:p w14:paraId="7DD910A6" w14:textId="77777777" w:rsidR="003009FA" w:rsidRPr="003009FA" w:rsidRDefault="003009FA"/>
        </w:tc>
      </w:tr>
      <w:tr w:rsidR="003009FA" w:rsidRPr="003009FA" w14:paraId="39501C0E" w14:textId="77777777" w:rsidTr="003009FA">
        <w:trPr>
          <w:trHeight w:val="300"/>
        </w:trPr>
        <w:tc>
          <w:tcPr>
            <w:tcW w:w="5666" w:type="dxa"/>
            <w:noWrap/>
            <w:hideMark/>
          </w:tcPr>
          <w:p w14:paraId="176BBC75" w14:textId="77777777" w:rsidR="003009FA" w:rsidRPr="003009FA" w:rsidRDefault="003009FA">
            <w:r w:rsidRPr="003009FA">
              <w:t>Call:</w:t>
            </w:r>
          </w:p>
        </w:tc>
        <w:tc>
          <w:tcPr>
            <w:tcW w:w="267" w:type="dxa"/>
            <w:noWrap/>
            <w:hideMark/>
          </w:tcPr>
          <w:p w14:paraId="1B29A461" w14:textId="77777777" w:rsidR="003009FA" w:rsidRPr="003009FA" w:rsidRDefault="003009FA"/>
        </w:tc>
        <w:tc>
          <w:tcPr>
            <w:tcW w:w="734" w:type="dxa"/>
            <w:noWrap/>
            <w:hideMark/>
          </w:tcPr>
          <w:p w14:paraId="2793E8D8" w14:textId="77777777" w:rsidR="003009FA" w:rsidRPr="003009FA" w:rsidRDefault="003009FA"/>
        </w:tc>
        <w:tc>
          <w:tcPr>
            <w:tcW w:w="675" w:type="dxa"/>
            <w:noWrap/>
            <w:hideMark/>
          </w:tcPr>
          <w:p w14:paraId="70586482" w14:textId="77777777" w:rsidR="003009FA" w:rsidRPr="003009FA" w:rsidRDefault="003009FA"/>
        </w:tc>
        <w:tc>
          <w:tcPr>
            <w:tcW w:w="632" w:type="dxa"/>
            <w:noWrap/>
            <w:hideMark/>
          </w:tcPr>
          <w:p w14:paraId="0A14B85B" w14:textId="77777777" w:rsidR="003009FA" w:rsidRPr="003009FA" w:rsidRDefault="003009FA"/>
        </w:tc>
        <w:tc>
          <w:tcPr>
            <w:tcW w:w="604" w:type="dxa"/>
            <w:noWrap/>
            <w:hideMark/>
          </w:tcPr>
          <w:p w14:paraId="57F1288A" w14:textId="77777777" w:rsidR="003009FA" w:rsidRPr="003009FA" w:rsidRDefault="003009FA"/>
        </w:tc>
        <w:tc>
          <w:tcPr>
            <w:tcW w:w="476" w:type="dxa"/>
            <w:noWrap/>
            <w:hideMark/>
          </w:tcPr>
          <w:p w14:paraId="59AD19C9" w14:textId="77777777" w:rsidR="003009FA" w:rsidRPr="003009FA" w:rsidRDefault="003009FA"/>
        </w:tc>
        <w:tc>
          <w:tcPr>
            <w:tcW w:w="306" w:type="dxa"/>
            <w:noWrap/>
            <w:hideMark/>
          </w:tcPr>
          <w:p w14:paraId="60C3242F" w14:textId="77777777" w:rsidR="003009FA" w:rsidRPr="003009FA" w:rsidRDefault="003009FA"/>
        </w:tc>
      </w:tr>
      <w:tr w:rsidR="003009FA" w:rsidRPr="003009FA" w14:paraId="533169E6" w14:textId="77777777" w:rsidTr="003009FA">
        <w:trPr>
          <w:trHeight w:val="300"/>
        </w:trPr>
        <w:tc>
          <w:tcPr>
            <w:tcW w:w="5666" w:type="dxa"/>
            <w:noWrap/>
            <w:hideMark/>
          </w:tcPr>
          <w:p w14:paraId="51511E06" w14:textId="77777777" w:rsidR="003009FA" w:rsidRPr="003009FA" w:rsidRDefault="003009FA">
            <w:proofErr w:type="spellStart"/>
            <w:proofErr w:type="gramStart"/>
            <w:r w:rsidRPr="003009FA">
              <w:t>adonis</w:t>
            </w:r>
            <w:proofErr w:type="spellEnd"/>
            <w:r w:rsidRPr="003009FA">
              <w:t>(</w:t>
            </w:r>
            <w:proofErr w:type="gramEnd"/>
            <w:r w:rsidRPr="003009FA">
              <w:t xml:space="preserve">formula = data1 ~ Location + month + </w:t>
            </w:r>
            <w:proofErr w:type="spellStart"/>
            <w:r w:rsidRPr="003009FA">
              <w:t>rep.num</w:t>
            </w:r>
            <w:proofErr w:type="spellEnd"/>
            <w:r w:rsidRPr="003009FA">
              <w:t xml:space="preserve">, data = data2) </w:t>
            </w:r>
          </w:p>
        </w:tc>
        <w:tc>
          <w:tcPr>
            <w:tcW w:w="267" w:type="dxa"/>
            <w:noWrap/>
            <w:hideMark/>
          </w:tcPr>
          <w:p w14:paraId="2FF9BD53" w14:textId="77777777" w:rsidR="003009FA" w:rsidRPr="003009FA" w:rsidRDefault="003009FA"/>
        </w:tc>
        <w:tc>
          <w:tcPr>
            <w:tcW w:w="734" w:type="dxa"/>
            <w:noWrap/>
            <w:hideMark/>
          </w:tcPr>
          <w:p w14:paraId="1AE0D745" w14:textId="77777777" w:rsidR="003009FA" w:rsidRPr="003009FA" w:rsidRDefault="003009FA"/>
        </w:tc>
        <w:tc>
          <w:tcPr>
            <w:tcW w:w="675" w:type="dxa"/>
            <w:noWrap/>
            <w:hideMark/>
          </w:tcPr>
          <w:p w14:paraId="3EAF3BCC" w14:textId="77777777" w:rsidR="003009FA" w:rsidRPr="003009FA" w:rsidRDefault="003009FA"/>
        </w:tc>
        <w:tc>
          <w:tcPr>
            <w:tcW w:w="632" w:type="dxa"/>
            <w:noWrap/>
            <w:hideMark/>
          </w:tcPr>
          <w:p w14:paraId="6395D0C2" w14:textId="77777777" w:rsidR="003009FA" w:rsidRPr="003009FA" w:rsidRDefault="003009FA"/>
        </w:tc>
        <w:tc>
          <w:tcPr>
            <w:tcW w:w="604" w:type="dxa"/>
            <w:noWrap/>
            <w:hideMark/>
          </w:tcPr>
          <w:p w14:paraId="05767F8B" w14:textId="77777777" w:rsidR="003009FA" w:rsidRPr="003009FA" w:rsidRDefault="003009FA"/>
        </w:tc>
        <w:tc>
          <w:tcPr>
            <w:tcW w:w="476" w:type="dxa"/>
            <w:noWrap/>
            <w:hideMark/>
          </w:tcPr>
          <w:p w14:paraId="2E079B8A" w14:textId="77777777" w:rsidR="003009FA" w:rsidRPr="003009FA" w:rsidRDefault="003009FA"/>
        </w:tc>
        <w:tc>
          <w:tcPr>
            <w:tcW w:w="306" w:type="dxa"/>
            <w:noWrap/>
            <w:hideMark/>
          </w:tcPr>
          <w:p w14:paraId="74E6BEC4" w14:textId="77777777" w:rsidR="003009FA" w:rsidRPr="003009FA" w:rsidRDefault="003009FA"/>
        </w:tc>
      </w:tr>
      <w:tr w:rsidR="003009FA" w:rsidRPr="003009FA" w14:paraId="0F583E90" w14:textId="77777777" w:rsidTr="003009FA">
        <w:trPr>
          <w:trHeight w:val="300"/>
        </w:trPr>
        <w:tc>
          <w:tcPr>
            <w:tcW w:w="5666" w:type="dxa"/>
            <w:noWrap/>
            <w:hideMark/>
          </w:tcPr>
          <w:p w14:paraId="29B890C5" w14:textId="77777777" w:rsidR="003009FA" w:rsidRPr="003009FA" w:rsidRDefault="003009FA">
            <w:r w:rsidRPr="003009FA">
              <w:t> </w:t>
            </w:r>
          </w:p>
        </w:tc>
        <w:tc>
          <w:tcPr>
            <w:tcW w:w="267" w:type="dxa"/>
            <w:noWrap/>
            <w:hideMark/>
          </w:tcPr>
          <w:p w14:paraId="2896A4D8" w14:textId="77777777" w:rsidR="003009FA" w:rsidRPr="003009FA" w:rsidRDefault="003009FA"/>
        </w:tc>
        <w:tc>
          <w:tcPr>
            <w:tcW w:w="734" w:type="dxa"/>
            <w:noWrap/>
            <w:hideMark/>
          </w:tcPr>
          <w:p w14:paraId="363EACB0" w14:textId="77777777" w:rsidR="003009FA" w:rsidRPr="003009FA" w:rsidRDefault="003009FA"/>
        </w:tc>
        <w:tc>
          <w:tcPr>
            <w:tcW w:w="675" w:type="dxa"/>
            <w:noWrap/>
            <w:hideMark/>
          </w:tcPr>
          <w:p w14:paraId="1D73BAF3" w14:textId="77777777" w:rsidR="003009FA" w:rsidRPr="003009FA" w:rsidRDefault="003009FA"/>
        </w:tc>
        <w:tc>
          <w:tcPr>
            <w:tcW w:w="632" w:type="dxa"/>
            <w:noWrap/>
            <w:hideMark/>
          </w:tcPr>
          <w:p w14:paraId="7BD7BC0A" w14:textId="77777777" w:rsidR="003009FA" w:rsidRPr="003009FA" w:rsidRDefault="003009FA"/>
        </w:tc>
        <w:tc>
          <w:tcPr>
            <w:tcW w:w="604" w:type="dxa"/>
            <w:noWrap/>
            <w:hideMark/>
          </w:tcPr>
          <w:p w14:paraId="1E55BB94" w14:textId="77777777" w:rsidR="003009FA" w:rsidRPr="003009FA" w:rsidRDefault="003009FA"/>
        </w:tc>
        <w:tc>
          <w:tcPr>
            <w:tcW w:w="476" w:type="dxa"/>
            <w:noWrap/>
            <w:hideMark/>
          </w:tcPr>
          <w:p w14:paraId="5A09DEA0" w14:textId="77777777" w:rsidR="003009FA" w:rsidRPr="003009FA" w:rsidRDefault="003009FA"/>
        </w:tc>
        <w:tc>
          <w:tcPr>
            <w:tcW w:w="306" w:type="dxa"/>
            <w:noWrap/>
            <w:hideMark/>
          </w:tcPr>
          <w:p w14:paraId="47AE935D" w14:textId="77777777" w:rsidR="003009FA" w:rsidRPr="003009FA" w:rsidRDefault="003009FA"/>
        </w:tc>
      </w:tr>
      <w:tr w:rsidR="003009FA" w:rsidRPr="003009FA" w14:paraId="3A23E87B" w14:textId="77777777" w:rsidTr="003009FA">
        <w:trPr>
          <w:trHeight w:val="300"/>
        </w:trPr>
        <w:tc>
          <w:tcPr>
            <w:tcW w:w="5666" w:type="dxa"/>
            <w:noWrap/>
            <w:hideMark/>
          </w:tcPr>
          <w:p w14:paraId="4764E3BE" w14:textId="77777777" w:rsidR="003009FA" w:rsidRPr="003009FA" w:rsidRDefault="003009FA">
            <w:r w:rsidRPr="003009FA">
              <w:t>Permutation: free</w:t>
            </w:r>
          </w:p>
        </w:tc>
        <w:tc>
          <w:tcPr>
            <w:tcW w:w="267" w:type="dxa"/>
            <w:noWrap/>
            <w:hideMark/>
          </w:tcPr>
          <w:p w14:paraId="0481CA2B" w14:textId="77777777" w:rsidR="003009FA" w:rsidRPr="003009FA" w:rsidRDefault="003009FA"/>
        </w:tc>
        <w:tc>
          <w:tcPr>
            <w:tcW w:w="734" w:type="dxa"/>
            <w:noWrap/>
            <w:hideMark/>
          </w:tcPr>
          <w:p w14:paraId="02357472" w14:textId="77777777" w:rsidR="003009FA" w:rsidRPr="003009FA" w:rsidRDefault="003009FA"/>
        </w:tc>
        <w:tc>
          <w:tcPr>
            <w:tcW w:w="675" w:type="dxa"/>
            <w:noWrap/>
            <w:hideMark/>
          </w:tcPr>
          <w:p w14:paraId="57C0DBF4" w14:textId="77777777" w:rsidR="003009FA" w:rsidRPr="003009FA" w:rsidRDefault="003009FA"/>
        </w:tc>
        <w:tc>
          <w:tcPr>
            <w:tcW w:w="632" w:type="dxa"/>
            <w:noWrap/>
            <w:hideMark/>
          </w:tcPr>
          <w:p w14:paraId="1CC315BC" w14:textId="77777777" w:rsidR="003009FA" w:rsidRPr="003009FA" w:rsidRDefault="003009FA"/>
        </w:tc>
        <w:tc>
          <w:tcPr>
            <w:tcW w:w="604" w:type="dxa"/>
            <w:noWrap/>
            <w:hideMark/>
          </w:tcPr>
          <w:p w14:paraId="03257B9B" w14:textId="77777777" w:rsidR="003009FA" w:rsidRPr="003009FA" w:rsidRDefault="003009FA"/>
        </w:tc>
        <w:tc>
          <w:tcPr>
            <w:tcW w:w="476" w:type="dxa"/>
            <w:noWrap/>
            <w:hideMark/>
          </w:tcPr>
          <w:p w14:paraId="5003A686" w14:textId="77777777" w:rsidR="003009FA" w:rsidRPr="003009FA" w:rsidRDefault="003009FA"/>
        </w:tc>
        <w:tc>
          <w:tcPr>
            <w:tcW w:w="306" w:type="dxa"/>
            <w:noWrap/>
            <w:hideMark/>
          </w:tcPr>
          <w:p w14:paraId="37184BE2" w14:textId="77777777" w:rsidR="003009FA" w:rsidRPr="003009FA" w:rsidRDefault="003009FA"/>
        </w:tc>
      </w:tr>
      <w:tr w:rsidR="003009FA" w:rsidRPr="003009FA" w14:paraId="60FF28CC" w14:textId="77777777" w:rsidTr="003009FA">
        <w:trPr>
          <w:trHeight w:val="300"/>
        </w:trPr>
        <w:tc>
          <w:tcPr>
            <w:tcW w:w="5666" w:type="dxa"/>
            <w:noWrap/>
            <w:hideMark/>
          </w:tcPr>
          <w:p w14:paraId="0E9A8630" w14:textId="77777777" w:rsidR="003009FA" w:rsidRPr="003009FA" w:rsidRDefault="003009FA">
            <w:r w:rsidRPr="003009FA">
              <w:t>Number of permutations: 999</w:t>
            </w:r>
          </w:p>
        </w:tc>
        <w:tc>
          <w:tcPr>
            <w:tcW w:w="267" w:type="dxa"/>
            <w:noWrap/>
            <w:hideMark/>
          </w:tcPr>
          <w:p w14:paraId="591A8833" w14:textId="77777777" w:rsidR="003009FA" w:rsidRPr="003009FA" w:rsidRDefault="003009FA"/>
        </w:tc>
        <w:tc>
          <w:tcPr>
            <w:tcW w:w="734" w:type="dxa"/>
            <w:noWrap/>
            <w:hideMark/>
          </w:tcPr>
          <w:p w14:paraId="69E7DF2C" w14:textId="77777777" w:rsidR="003009FA" w:rsidRPr="003009FA" w:rsidRDefault="003009FA"/>
        </w:tc>
        <w:tc>
          <w:tcPr>
            <w:tcW w:w="675" w:type="dxa"/>
            <w:noWrap/>
            <w:hideMark/>
          </w:tcPr>
          <w:p w14:paraId="7F69823B" w14:textId="77777777" w:rsidR="003009FA" w:rsidRPr="003009FA" w:rsidRDefault="003009FA"/>
        </w:tc>
        <w:tc>
          <w:tcPr>
            <w:tcW w:w="632" w:type="dxa"/>
            <w:noWrap/>
            <w:hideMark/>
          </w:tcPr>
          <w:p w14:paraId="0DB61D2E" w14:textId="77777777" w:rsidR="003009FA" w:rsidRPr="003009FA" w:rsidRDefault="003009FA"/>
        </w:tc>
        <w:tc>
          <w:tcPr>
            <w:tcW w:w="604" w:type="dxa"/>
            <w:noWrap/>
            <w:hideMark/>
          </w:tcPr>
          <w:p w14:paraId="1E8A180C" w14:textId="77777777" w:rsidR="003009FA" w:rsidRPr="003009FA" w:rsidRDefault="003009FA"/>
        </w:tc>
        <w:tc>
          <w:tcPr>
            <w:tcW w:w="476" w:type="dxa"/>
            <w:noWrap/>
            <w:hideMark/>
          </w:tcPr>
          <w:p w14:paraId="32C94FE3" w14:textId="77777777" w:rsidR="003009FA" w:rsidRPr="003009FA" w:rsidRDefault="003009FA"/>
        </w:tc>
        <w:tc>
          <w:tcPr>
            <w:tcW w:w="306" w:type="dxa"/>
            <w:noWrap/>
            <w:hideMark/>
          </w:tcPr>
          <w:p w14:paraId="700A94E6" w14:textId="77777777" w:rsidR="003009FA" w:rsidRPr="003009FA" w:rsidRDefault="003009FA"/>
        </w:tc>
      </w:tr>
      <w:tr w:rsidR="003009FA" w:rsidRPr="003009FA" w14:paraId="481D3D80" w14:textId="77777777" w:rsidTr="003009FA">
        <w:trPr>
          <w:trHeight w:val="300"/>
        </w:trPr>
        <w:tc>
          <w:tcPr>
            <w:tcW w:w="5666" w:type="dxa"/>
            <w:noWrap/>
            <w:hideMark/>
          </w:tcPr>
          <w:p w14:paraId="37CD1405" w14:textId="77777777" w:rsidR="003009FA" w:rsidRPr="003009FA" w:rsidRDefault="003009FA">
            <w:r w:rsidRPr="003009FA">
              <w:t> </w:t>
            </w:r>
          </w:p>
        </w:tc>
        <w:tc>
          <w:tcPr>
            <w:tcW w:w="267" w:type="dxa"/>
            <w:noWrap/>
            <w:hideMark/>
          </w:tcPr>
          <w:p w14:paraId="5185CB99" w14:textId="77777777" w:rsidR="003009FA" w:rsidRPr="003009FA" w:rsidRDefault="003009FA"/>
        </w:tc>
        <w:tc>
          <w:tcPr>
            <w:tcW w:w="734" w:type="dxa"/>
            <w:noWrap/>
            <w:hideMark/>
          </w:tcPr>
          <w:p w14:paraId="14E086E0" w14:textId="77777777" w:rsidR="003009FA" w:rsidRPr="003009FA" w:rsidRDefault="003009FA"/>
        </w:tc>
        <w:tc>
          <w:tcPr>
            <w:tcW w:w="675" w:type="dxa"/>
            <w:noWrap/>
            <w:hideMark/>
          </w:tcPr>
          <w:p w14:paraId="04A2EE22" w14:textId="77777777" w:rsidR="003009FA" w:rsidRPr="003009FA" w:rsidRDefault="003009FA"/>
        </w:tc>
        <w:tc>
          <w:tcPr>
            <w:tcW w:w="632" w:type="dxa"/>
            <w:noWrap/>
            <w:hideMark/>
          </w:tcPr>
          <w:p w14:paraId="79964F03" w14:textId="77777777" w:rsidR="003009FA" w:rsidRPr="003009FA" w:rsidRDefault="003009FA"/>
        </w:tc>
        <w:tc>
          <w:tcPr>
            <w:tcW w:w="604" w:type="dxa"/>
            <w:noWrap/>
            <w:hideMark/>
          </w:tcPr>
          <w:p w14:paraId="16621CEE" w14:textId="77777777" w:rsidR="003009FA" w:rsidRPr="003009FA" w:rsidRDefault="003009FA"/>
        </w:tc>
        <w:tc>
          <w:tcPr>
            <w:tcW w:w="476" w:type="dxa"/>
            <w:noWrap/>
            <w:hideMark/>
          </w:tcPr>
          <w:p w14:paraId="4CFC8D3C" w14:textId="77777777" w:rsidR="003009FA" w:rsidRPr="003009FA" w:rsidRDefault="003009FA"/>
        </w:tc>
        <w:tc>
          <w:tcPr>
            <w:tcW w:w="306" w:type="dxa"/>
            <w:noWrap/>
            <w:hideMark/>
          </w:tcPr>
          <w:p w14:paraId="0FC3082C" w14:textId="77777777" w:rsidR="003009FA" w:rsidRPr="003009FA" w:rsidRDefault="003009FA"/>
        </w:tc>
      </w:tr>
      <w:tr w:rsidR="003009FA" w:rsidRPr="003009FA" w14:paraId="2BF872F6" w14:textId="77777777" w:rsidTr="003009FA">
        <w:trPr>
          <w:trHeight w:val="300"/>
        </w:trPr>
        <w:tc>
          <w:tcPr>
            <w:tcW w:w="5666" w:type="dxa"/>
            <w:noWrap/>
            <w:hideMark/>
          </w:tcPr>
          <w:p w14:paraId="24CD3636" w14:textId="77777777" w:rsidR="003009FA" w:rsidRPr="003009FA" w:rsidRDefault="003009FA">
            <w:r w:rsidRPr="003009FA">
              <w:t>Terms added sequentially (first to last)</w:t>
            </w:r>
          </w:p>
        </w:tc>
        <w:tc>
          <w:tcPr>
            <w:tcW w:w="267" w:type="dxa"/>
            <w:noWrap/>
            <w:hideMark/>
          </w:tcPr>
          <w:p w14:paraId="6FA57FDE" w14:textId="77777777" w:rsidR="003009FA" w:rsidRPr="003009FA" w:rsidRDefault="003009FA"/>
        </w:tc>
        <w:tc>
          <w:tcPr>
            <w:tcW w:w="734" w:type="dxa"/>
            <w:noWrap/>
            <w:hideMark/>
          </w:tcPr>
          <w:p w14:paraId="3B276813" w14:textId="77777777" w:rsidR="003009FA" w:rsidRPr="003009FA" w:rsidRDefault="003009FA"/>
        </w:tc>
        <w:tc>
          <w:tcPr>
            <w:tcW w:w="675" w:type="dxa"/>
            <w:noWrap/>
            <w:hideMark/>
          </w:tcPr>
          <w:p w14:paraId="71D087A0" w14:textId="77777777" w:rsidR="003009FA" w:rsidRPr="003009FA" w:rsidRDefault="003009FA"/>
        </w:tc>
        <w:tc>
          <w:tcPr>
            <w:tcW w:w="632" w:type="dxa"/>
            <w:noWrap/>
            <w:hideMark/>
          </w:tcPr>
          <w:p w14:paraId="67F00673" w14:textId="77777777" w:rsidR="003009FA" w:rsidRPr="003009FA" w:rsidRDefault="003009FA"/>
        </w:tc>
        <w:tc>
          <w:tcPr>
            <w:tcW w:w="604" w:type="dxa"/>
            <w:noWrap/>
            <w:hideMark/>
          </w:tcPr>
          <w:p w14:paraId="7E345765" w14:textId="77777777" w:rsidR="003009FA" w:rsidRPr="003009FA" w:rsidRDefault="003009FA"/>
        </w:tc>
        <w:tc>
          <w:tcPr>
            <w:tcW w:w="476" w:type="dxa"/>
            <w:noWrap/>
            <w:hideMark/>
          </w:tcPr>
          <w:p w14:paraId="3909B3EE" w14:textId="77777777" w:rsidR="003009FA" w:rsidRPr="003009FA" w:rsidRDefault="003009FA"/>
        </w:tc>
        <w:tc>
          <w:tcPr>
            <w:tcW w:w="306" w:type="dxa"/>
            <w:noWrap/>
            <w:hideMark/>
          </w:tcPr>
          <w:p w14:paraId="44487D37" w14:textId="77777777" w:rsidR="003009FA" w:rsidRPr="003009FA" w:rsidRDefault="003009FA"/>
        </w:tc>
      </w:tr>
      <w:tr w:rsidR="003009FA" w:rsidRPr="003009FA" w14:paraId="422F2634" w14:textId="77777777" w:rsidTr="003009FA">
        <w:trPr>
          <w:trHeight w:val="300"/>
        </w:trPr>
        <w:tc>
          <w:tcPr>
            <w:tcW w:w="5666" w:type="dxa"/>
            <w:noWrap/>
            <w:hideMark/>
          </w:tcPr>
          <w:p w14:paraId="755F01E2" w14:textId="77777777" w:rsidR="003009FA" w:rsidRPr="003009FA" w:rsidRDefault="003009FA">
            <w:r w:rsidRPr="003009FA">
              <w:t> </w:t>
            </w:r>
          </w:p>
        </w:tc>
        <w:tc>
          <w:tcPr>
            <w:tcW w:w="267" w:type="dxa"/>
            <w:noWrap/>
            <w:hideMark/>
          </w:tcPr>
          <w:p w14:paraId="58D835FC" w14:textId="77777777" w:rsidR="003009FA" w:rsidRPr="003009FA" w:rsidRDefault="003009FA"/>
        </w:tc>
        <w:tc>
          <w:tcPr>
            <w:tcW w:w="734" w:type="dxa"/>
            <w:noWrap/>
            <w:hideMark/>
          </w:tcPr>
          <w:p w14:paraId="799BDA30" w14:textId="77777777" w:rsidR="003009FA" w:rsidRPr="003009FA" w:rsidRDefault="003009FA"/>
        </w:tc>
        <w:tc>
          <w:tcPr>
            <w:tcW w:w="675" w:type="dxa"/>
            <w:noWrap/>
            <w:hideMark/>
          </w:tcPr>
          <w:p w14:paraId="6B0E54E0" w14:textId="77777777" w:rsidR="003009FA" w:rsidRPr="003009FA" w:rsidRDefault="003009FA"/>
        </w:tc>
        <w:tc>
          <w:tcPr>
            <w:tcW w:w="632" w:type="dxa"/>
            <w:noWrap/>
            <w:hideMark/>
          </w:tcPr>
          <w:p w14:paraId="1FDB15E1" w14:textId="77777777" w:rsidR="003009FA" w:rsidRPr="003009FA" w:rsidRDefault="003009FA"/>
        </w:tc>
        <w:tc>
          <w:tcPr>
            <w:tcW w:w="604" w:type="dxa"/>
            <w:noWrap/>
            <w:hideMark/>
          </w:tcPr>
          <w:p w14:paraId="32E31FFF" w14:textId="77777777" w:rsidR="003009FA" w:rsidRPr="003009FA" w:rsidRDefault="003009FA"/>
        </w:tc>
        <w:tc>
          <w:tcPr>
            <w:tcW w:w="476" w:type="dxa"/>
            <w:noWrap/>
            <w:hideMark/>
          </w:tcPr>
          <w:p w14:paraId="4E4F4982" w14:textId="77777777" w:rsidR="003009FA" w:rsidRPr="003009FA" w:rsidRDefault="003009FA"/>
        </w:tc>
        <w:tc>
          <w:tcPr>
            <w:tcW w:w="306" w:type="dxa"/>
            <w:noWrap/>
            <w:hideMark/>
          </w:tcPr>
          <w:p w14:paraId="52C3F231" w14:textId="77777777" w:rsidR="003009FA" w:rsidRPr="003009FA" w:rsidRDefault="003009FA"/>
        </w:tc>
      </w:tr>
      <w:tr w:rsidR="003009FA" w:rsidRPr="003009FA" w14:paraId="26A3D2CA" w14:textId="77777777" w:rsidTr="003009FA">
        <w:trPr>
          <w:trHeight w:val="300"/>
        </w:trPr>
        <w:tc>
          <w:tcPr>
            <w:tcW w:w="5666" w:type="dxa"/>
            <w:noWrap/>
            <w:hideMark/>
          </w:tcPr>
          <w:p w14:paraId="25D98204" w14:textId="77777777" w:rsidR="003009FA" w:rsidRPr="003009FA" w:rsidRDefault="003009FA">
            <w:r w:rsidRPr="003009FA">
              <w:t> </w:t>
            </w:r>
          </w:p>
        </w:tc>
        <w:tc>
          <w:tcPr>
            <w:tcW w:w="267" w:type="dxa"/>
            <w:noWrap/>
            <w:hideMark/>
          </w:tcPr>
          <w:p w14:paraId="245DA73A" w14:textId="77777777" w:rsidR="003009FA" w:rsidRPr="003009FA" w:rsidRDefault="003009FA">
            <w:r w:rsidRPr="003009FA">
              <w:t>Df</w:t>
            </w:r>
          </w:p>
        </w:tc>
        <w:tc>
          <w:tcPr>
            <w:tcW w:w="734" w:type="dxa"/>
            <w:noWrap/>
            <w:hideMark/>
          </w:tcPr>
          <w:p w14:paraId="37E51265" w14:textId="77777777" w:rsidR="003009FA" w:rsidRPr="003009FA" w:rsidRDefault="003009FA">
            <w:proofErr w:type="spellStart"/>
            <w:r w:rsidRPr="003009FA">
              <w:t>SumsOfSqs</w:t>
            </w:r>
            <w:proofErr w:type="spellEnd"/>
          </w:p>
        </w:tc>
        <w:tc>
          <w:tcPr>
            <w:tcW w:w="675" w:type="dxa"/>
            <w:noWrap/>
            <w:hideMark/>
          </w:tcPr>
          <w:p w14:paraId="69FF7A9D" w14:textId="77777777" w:rsidR="003009FA" w:rsidRPr="003009FA" w:rsidRDefault="003009FA">
            <w:proofErr w:type="spellStart"/>
            <w:r w:rsidRPr="003009FA">
              <w:t>MeanSqs</w:t>
            </w:r>
            <w:proofErr w:type="spellEnd"/>
          </w:p>
        </w:tc>
        <w:tc>
          <w:tcPr>
            <w:tcW w:w="632" w:type="dxa"/>
            <w:noWrap/>
            <w:hideMark/>
          </w:tcPr>
          <w:p w14:paraId="090FD5A5" w14:textId="77777777" w:rsidR="003009FA" w:rsidRPr="003009FA" w:rsidRDefault="003009FA">
            <w:proofErr w:type="spellStart"/>
            <w:proofErr w:type="gramStart"/>
            <w:r w:rsidRPr="003009FA">
              <w:t>F.Model</w:t>
            </w:r>
            <w:proofErr w:type="spellEnd"/>
            <w:proofErr w:type="gramEnd"/>
          </w:p>
        </w:tc>
        <w:tc>
          <w:tcPr>
            <w:tcW w:w="604" w:type="dxa"/>
            <w:noWrap/>
            <w:hideMark/>
          </w:tcPr>
          <w:p w14:paraId="3F83D10A" w14:textId="77777777" w:rsidR="003009FA" w:rsidRPr="003009FA" w:rsidRDefault="003009FA">
            <w:r w:rsidRPr="003009FA">
              <w:t>R2</w:t>
            </w:r>
          </w:p>
        </w:tc>
        <w:tc>
          <w:tcPr>
            <w:tcW w:w="476" w:type="dxa"/>
            <w:noWrap/>
            <w:hideMark/>
          </w:tcPr>
          <w:p w14:paraId="3EF74C04" w14:textId="77777777" w:rsidR="003009FA" w:rsidRPr="003009FA" w:rsidRDefault="003009FA">
            <w:proofErr w:type="spellStart"/>
            <w:r w:rsidRPr="003009FA">
              <w:t>Pr</w:t>
            </w:r>
            <w:proofErr w:type="spellEnd"/>
            <w:r w:rsidRPr="003009FA">
              <w:t>(&gt;F)</w:t>
            </w:r>
          </w:p>
        </w:tc>
        <w:tc>
          <w:tcPr>
            <w:tcW w:w="306" w:type="dxa"/>
            <w:noWrap/>
            <w:hideMark/>
          </w:tcPr>
          <w:p w14:paraId="302C180F" w14:textId="77777777" w:rsidR="003009FA" w:rsidRPr="003009FA" w:rsidRDefault="003009FA"/>
        </w:tc>
      </w:tr>
      <w:tr w:rsidR="003009FA" w:rsidRPr="003009FA" w14:paraId="084E2F7A" w14:textId="77777777" w:rsidTr="003009FA">
        <w:trPr>
          <w:trHeight w:val="300"/>
        </w:trPr>
        <w:tc>
          <w:tcPr>
            <w:tcW w:w="5666" w:type="dxa"/>
            <w:noWrap/>
            <w:hideMark/>
          </w:tcPr>
          <w:p w14:paraId="75DA52F7" w14:textId="77777777" w:rsidR="003009FA" w:rsidRPr="003009FA" w:rsidRDefault="003009FA">
            <w:r w:rsidRPr="003009FA">
              <w:lastRenderedPageBreak/>
              <w:t>Location</w:t>
            </w:r>
          </w:p>
        </w:tc>
        <w:tc>
          <w:tcPr>
            <w:tcW w:w="267" w:type="dxa"/>
            <w:noWrap/>
            <w:hideMark/>
          </w:tcPr>
          <w:p w14:paraId="53ADC7CA" w14:textId="77777777" w:rsidR="003009FA" w:rsidRPr="003009FA" w:rsidRDefault="003009FA" w:rsidP="003009FA">
            <w:r w:rsidRPr="003009FA">
              <w:t>1</w:t>
            </w:r>
          </w:p>
        </w:tc>
        <w:tc>
          <w:tcPr>
            <w:tcW w:w="734" w:type="dxa"/>
            <w:noWrap/>
            <w:hideMark/>
          </w:tcPr>
          <w:p w14:paraId="4CD6662D" w14:textId="77777777" w:rsidR="003009FA" w:rsidRPr="003009FA" w:rsidRDefault="003009FA" w:rsidP="003009FA">
            <w:r w:rsidRPr="003009FA">
              <w:t>6.093</w:t>
            </w:r>
          </w:p>
        </w:tc>
        <w:tc>
          <w:tcPr>
            <w:tcW w:w="675" w:type="dxa"/>
            <w:noWrap/>
            <w:hideMark/>
          </w:tcPr>
          <w:p w14:paraId="581AA55C" w14:textId="77777777" w:rsidR="003009FA" w:rsidRPr="003009FA" w:rsidRDefault="003009FA" w:rsidP="003009FA">
            <w:r w:rsidRPr="003009FA">
              <w:t>6.0931</w:t>
            </w:r>
          </w:p>
        </w:tc>
        <w:tc>
          <w:tcPr>
            <w:tcW w:w="632" w:type="dxa"/>
            <w:noWrap/>
            <w:hideMark/>
          </w:tcPr>
          <w:p w14:paraId="1146B289" w14:textId="77777777" w:rsidR="003009FA" w:rsidRPr="003009FA" w:rsidRDefault="003009FA" w:rsidP="003009FA">
            <w:r w:rsidRPr="003009FA">
              <w:t>48.202</w:t>
            </w:r>
          </w:p>
        </w:tc>
        <w:tc>
          <w:tcPr>
            <w:tcW w:w="604" w:type="dxa"/>
            <w:noWrap/>
            <w:hideMark/>
          </w:tcPr>
          <w:p w14:paraId="603BEBC3" w14:textId="77777777" w:rsidR="003009FA" w:rsidRPr="003009FA" w:rsidRDefault="003009FA" w:rsidP="003009FA">
            <w:r w:rsidRPr="003009FA">
              <w:t>0.0742</w:t>
            </w:r>
          </w:p>
        </w:tc>
        <w:tc>
          <w:tcPr>
            <w:tcW w:w="476" w:type="dxa"/>
            <w:noWrap/>
            <w:hideMark/>
          </w:tcPr>
          <w:p w14:paraId="75D0884E" w14:textId="77777777" w:rsidR="003009FA" w:rsidRPr="003009FA" w:rsidRDefault="003009FA" w:rsidP="003009FA">
            <w:r w:rsidRPr="003009FA">
              <w:t>0.001</w:t>
            </w:r>
          </w:p>
        </w:tc>
        <w:tc>
          <w:tcPr>
            <w:tcW w:w="306" w:type="dxa"/>
            <w:noWrap/>
            <w:hideMark/>
          </w:tcPr>
          <w:p w14:paraId="5C0A0AD3" w14:textId="77777777" w:rsidR="003009FA" w:rsidRPr="003009FA" w:rsidRDefault="003009FA">
            <w:r w:rsidRPr="003009FA">
              <w:t>***</w:t>
            </w:r>
          </w:p>
        </w:tc>
      </w:tr>
      <w:tr w:rsidR="003009FA" w:rsidRPr="003009FA" w14:paraId="6AE659B8" w14:textId="77777777" w:rsidTr="003009FA">
        <w:trPr>
          <w:trHeight w:val="300"/>
        </w:trPr>
        <w:tc>
          <w:tcPr>
            <w:tcW w:w="5666" w:type="dxa"/>
            <w:noWrap/>
            <w:hideMark/>
          </w:tcPr>
          <w:p w14:paraId="3A80013C" w14:textId="77777777" w:rsidR="003009FA" w:rsidRPr="003009FA" w:rsidRDefault="003009FA">
            <w:r w:rsidRPr="003009FA">
              <w:t>month</w:t>
            </w:r>
          </w:p>
        </w:tc>
        <w:tc>
          <w:tcPr>
            <w:tcW w:w="267" w:type="dxa"/>
            <w:noWrap/>
            <w:hideMark/>
          </w:tcPr>
          <w:p w14:paraId="5BBC3130" w14:textId="77777777" w:rsidR="003009FA" w:rsidRPr="003009FA" w:rsidRDefault="003009FA" w:rsidP="003009FA">
            <w:r w:rsidRPr="003009FA">
              <w:t>1</w:t>
            </w:r>
          </w:p>
        </w:tc>
        <w:tc>
          <w:tcPr>
            <w:tcW w:w="734" w:type="dxa"/>
            <w:noWrap/>
            <w:hideMark/>
          </w:tcPr>
          <w:p w14:paraId="5DB7E8D6" w14:textId="77777777" w:rsidR="003009FA" w:rsidRPr="003009FA" w:rsidRDefault="003009FA" w:rsidP="003009FA">
            <w:r w:rsidRPr="003009FA">
              <w:t>1.373</w:t>
            </w:r>
          </w:p>
        </w:tc>
        <w:tc>
          <w:tcPr>
            <w:tcW w:w="675" w:type="dxa"/>
            <w:noWrap/>
            <w:hideMark/>
          </w:tcPr>
          <w:p w14:paraId="736C30E2" w14:textId="77777777" w:rsidR="003009FA" w:rsidRPr="003009FA" w:rsidRDefault="003009FA" w:rsidP="003009FA">
            <w:r w:rsidRPr="003009FA">
              <w:t>1.373</w:t>
            </w:r>
          </w:p>
        </w:tc>
        <w:tc>
          <w:tcPr>
            <w:tcW w:w="632" w:type="dxa"/>
            <w:noWrap/>
            <w:hideMark/>
          </w:tcPr>
          <w:p w14:paraId="189C3176" w14:textId="77777777" w:rsidR="003009FA" w:rsidRPr="003009FA" w:rsidRDefault="003009FA" w:rsidP="003009FA">
            <w:r w:rsidRPr="003009FA">
              <w:t>10.862</w:t>
            </w:r>
          </w:p>
        </w:tc>
        <w:tc>
          <w:tcPr>
            <w:tcW w:w="604" w:type="dxa"/>
            <w:noWrap/>
            <w:hideMark/>
          </w:tcPr>
          <w:p w14:paraId="3B2229F3" w14:textId="77777777" w:rsidR="003009FA" w:rsidRPr="003009FA" w:rsidRDefault="003009FA" w:rsidP="003009FA">
            <w:r w:rsidRPr="003009FA">
              <w:t>0.01672</w:t>
            </w:r>
          </w:p>
        </w:tc>
        <w:tc>
          <w:tcPr>
            <w:tcW w:w="476" w:type="dxa"/>
            <w:noWrap/>
            <w:hideMark/>
          </w:tcPr>
          <w:p w14:paraId="28B01DF4" w14:textId="77777777" w:rsidR="003009FA" w:rsidRPr="003009FA" w:rsidRDefault="003009FA" w:rsidP="003009FA">
            <w:r w:rsidRPr="003009FA">
              <w:t>0.001</w:t>
            </w:r>
          </w:p>
        </w:tc>
        <w:tc>
          <w:tcPr>
            <w:tcW w:w="306" w:type="dxa"/>
            <w:noWrap/>
            <w:hideMark/>
          </w:tcPr>
          <w:p w14:paraId="0779E8D8" w14:textId="77777777" w:rsidR="003009FA" w:rsidRPr="003009FA" w:rsidRDefault="003009FA">
            <w:r w:rsidRPr="003009FA">
              <w:t>***</w:t>
            </w:r>
          </w:p>
        </w:tc>
      </w:tr>
      <w:tr w:rsidR="003009FA" w:rsidRPr="003009FA" w14:paraId="3A67F714" w14:textId="77777777" w:rsidTr="003009FA">
        <w:trPr>
          <w:trHeight w:val="300"/>
        </w:trPr>
        <w:tc>
          <w:tcPr>
            <w:tcW w:w="5666" w:type="dxa"/>
            <w:noWrap/>
            <w:hideMark/>
          </w:tcPr>
          <w:p w14:paraId="220CCAFA" w14:textId="77777777" w:rsidR="003009FA" w:rsidRPr="003009FA" w:rsidRDefault="003009FA">
            <w:proofErr w:type="spellStart"/>
            <w:r w:rsidRPr="003009FA">
              <w:t>rep.num</w:t>
            </w:r>
            <w:proofErr w:type="spellEnd"/>
          </w:p>
        </w:tc>
        <w:tc>
          <w:tcPr>
            <w:tcW w:w="267" w:type="dxa"/>
            <w:noWrap/>
            <w:hideMark/>
          </w:tcPr>
          <w:p w14:paraId="5FD39848" w14:textId="77777777" w:rsidR="003009FA" w:rsidRPr="003009FA" w:rsidRDefault="003009FA" w:rsidP="003009FA">
            <w:r w:rsidRPr="003009FA">
              <w:t>1</w:t>
            </w:r>
          </w:p>
        </w:tc>
        <w:tc>
          <w:tcPr>
            <w:tcW w:w="734" w:type="dxa"/>
            <w:noWrap/>
            <w:hideMark/>
          </w:tcPr>
          <w:p w14:paraId="5385FC97" w14:textId="77777777" w:rsidR="003009FA" w:rsidRPr="003009FA" w:rsidRDefault="003009FA" w:rsidP="003009FA">
            <w:r w:rsidRPr="003009FA">
              <w:t>0.07</w:t>
            </w:r>
          </w:p>
        </w:tc>
        <w:tc>
          <w:tcPr>
            <w:tcW w:w="675" w:type="dxa"/>
            <w:noWrap/>
            <w:hideMark/>
          </w:tcPr>
          <w:p w14:paraId="5637FF0D" w14:textId="77777777" w:rsidR="003009FA" w:rsidRPr="003009FA" w:rsidRDefault="003009FA" w:rsidP="003009FA">
            <w:r w:rsidRPr="003009FA">
              <w:t>0.0697</w:t>
            </w:r>
          </w:p>
        </w:tc>
        <w:tc>
          <w:tcPr>
            <w:tcW w:w="632" w:type="dxa"/>
            <w:noWrap/>
            <w:hideMark/>
          </w:tcPr>
          <w:p w14:paraId="3D407987" w14:textId="77777777" w:rsidR="003009FA" w:rsidRPr="003009FA" w:rsidRDefault="003009FA" w:rsidP="003009FA">
            <w:r w:rsidRPr="003009FA">
              <w:t>0.551</w:t>
            </w:r>
          </w:p>
        </w:tc>
        <w:tc>
          <w:tcPr>
            <w:tcW w:w="604" w:type="dxa"/>
            <w:noWrap/>
            <w:hideMark/>
          </w:tcPr>
          <w:p w14:paraId="6D8307C8" w14:textId="77777777" w:rsidR="003009FA" w:rsidRPr="003009FA" w:rsidRDefault="003009FA" w:rsidP="003009FA">
            <w:r w:rsidRPr="003009FA">
              <w:t>0.00085</w:t>
            </w:r>
          </w:p>
        </w:tc>
        <w:tc>
          <w:tcPr>
            <w:tcW w:w="476" w:type="dxa"/>
            <w:noWrap/>
            <w:hideMark/>
          </w:tcPr>
          <w:p w14:paraId="56CE7865" w14:textId="77777777" w:rsidR="003009FA" w:rsidRPr="003009FA" w:rsidRDefault="003009FA" w:rsidP="003009FA">
            <w:r w:rsidRPr="003009FA">
              <w:t>0.614</w:t>
            </w:r>
          </w:p>
        </w:tc>
        <w:tc>
          <w:tcPr>
            <w:tcW w:w="306" w:type="dxa"/>
            <w:noWrap/>
            <w:hideMark/>
          </w:tcPr>
          <w:p w14:paraId="49ED9488" w14:textId="77777777" w:rsidR="003009FA" w:rsidRPr="003009FA" w:rsidRDefault="003009FA" w:rsidP="003009FA"/>
        </w:tc>
      </w:tr>
      <w:tr w:rsidR="003009FA" w:rsidRPr="003009FA" w14:paraId="1BD24EC5" w14:textId="77777777" w:rsidTr="003009FA">
        <w:trPr>
          <w:trHeight w:val="300"/>
        </w:trPr>
        <w:tc>
          <w:tcPr>
            <w:tcW w:w="5666" w:type="dxa"/>
            <w:noWrap/>
            <w:hideMark/>
          </w:tcPr>
          <w:p w14:paraId="417E93A8" w14:textId="77777777" w:rsidR="003009FA" w:rsidRPr="003009FA" w:rsidRDefault="003009FA">
            <w:r w:rsidRPr="003009FA">
              <w:t>Residuals</w:t>
            </w:r>
          </w:p>
        </w:tc>
        <w:tc>
          <w:tcPr>
            <w:tcW w:w="267" w:type="dxa"/>
            <w:noWrap/>
            <w:hideMark/>
          </w:tcPr>
          <w:p w14:paraId="2FF36242" w14:textId="77777777" w:rsidR="003009FA" w:rsidRPr="003009FA" w:rsidRDefault="003009FA" w:rsidP="003009FA">
            <w:r w:rsidRPr="003009FA">
              <w:t>590</w:t>
            </w:r>
          </w:p>
        </w:tc>
        <w:tc>
          <w:tcPr>
            <w:tcW w:w="734" w:type="dxa"/>
            <w:noWrap/>
            <w:hideMark/>
          </w:tcPr>
          <w:p w14:paraId="270D49BB" w14:textId="77777777" w:rsidR="003009FA" w:rsidRPr="003009FA" w:rsidRDefault="003009FA" w:rsidP="003009FA">
            <w:r w:rsidRPr="003009FA">
              <w:t>74.581</w:t>
            </w:r>
          </w:p>
        </w:tc>
        <w:tc>
          <w:tcPr>
            <w:tcW w:w="675" w:type="dxa"/>
            <w:noWrap/>
            <w:hideMark/>
          </w:tcPr>
          <w:p w14:paraId="43D256E9" w14:textId="77777777" w:rsidR="003009FA" w:rsidRPr="003009FA" w:rsidRDefault="003009FA" w:rsidP="003009FA">
            <w:r w:rsidRPr="003009FA">
              <w:t>0.1264</w:t>
            </w:r>
          </w:p>
        </w:tc>
        <w:tc>
          <w:tcPr>
            <w:tcW w:w="632" w:type="dxa"/>
            <w:noWrap/>
            <w:hideMark/>
          </w:tcPr>
          <w:p w14:paraId="775D0986" w14:textId="77777777" w:rsidR="003009FA" w:rsidRPr="003009FA" w:rsidRDefault="003009FA" w:rsidP="003009FA">
            <w:r w:rsidRPr="003009FA">
              <w:t>0.90823</w:t>
            </w:r>
          </w:p>
        </w:tc>
        <w:tc>
          <w:tcPr>
            <w:tcW w:w="604" w:type="dxa"/>
            <w:noWrap/>
            <w:hideMark/>
          </w:tcPr>
          <w:p w14:paraId="47435490" w14:textId="77777777" w:rsidR="003009FA" w:rsidRPr="003009FA" w:rsidRDefault="003009FA" w:rsidP="003009FA"/>
        </w:tc>
        <w:tc>
          <w:tcPr>
            <w:tcW w:w="476" w:type="dxa"/>
            <w:noWrap/>
            <w:hideMark/>
          </w:tcPr>
          <w:p w14:paraId="7D0FEDF4" w14:textId="77777777" w:rsidR="003009FA" w:rsidRPr="003009FA" w:rsidRDefault="003009FA"/>
        </w:tc>
        <w:tc>
          <w:tcPr>
            <w:tcW w:w="306" w:type="dxa"/>
            <w:noWrap/>
            <w:hideMark/>
          </w:tcPr>
          <w:p w14:paraId="67289B14" w14:textId="77777777" w:rsidR="003009FA" w:rsidRPr="003009FA" w:rsidRDefault="003009FA"/>
        </w:tc>
      </w:tr>
      <w:tr w:rsidR="003009FA" w:rsidRPr="003009FA" w14:paraId="7A9EAB1B" w14:textId="77777777" w:rsidTr="003009FA">
        <w:trPr>
          <w:trHeight w:val="300"/>
        </w:trPr>
        <w:tc>
          <w:tcPr>
            <w:tcW w:w="5666" w:type="dxa"/>
            <w:noWrap/>
            <w:hideMark/>
          </w:tcPr>
          <w:p w14:paraId="6E24A2BF" w14:textId="77777777" w:rsidR="003009FA" w:rsidRPr="003009FA" w:rsidRDefault="003009FA">
            <w:r w:rsidRPr="003009FA">
              <w:t>Total</w:t>
            </w:r>
          </w:p>
        </w:tc>
        <w:tc>
          <w:tcPr>
            <w:tcW w:w="267" w:type="dxa"/>
            <w:noWrap/>
            <w:hideMark/>
          </w:tcPr>
          <w:p w14:paraId="0E8468A9" w14:textId="77777777" w:rsidR="003009FA" w:rsidRPr="003009FA" w:rsidRDefault="003009FA" w:rsidP="003009FA">
            <w:r w:rsidRPr="003009FA">
              <w:t>593</w:t>
            </w:r>
          </w:p>
        </w:tc>
        <w:tc>
          <w:tcPr>
            <w:tcW w:w="734" w:type="dxa"/>
            <w:noWrap/>
            <w:hideMark/>
          </w:tcPr>
          <w:p w14:paraId="08AFC4D5" w14:textId="77777777" w:rsidR="003009FA" w:rsidRPr="003009FA" w:rsidRDefault="003009FA" w:rsidP="003009FA">
            <w:r w:rsidRPr="003009FA">
              <w:t>82.117</w:t>
            </w:r>
          </w:p>
        </w:tc>
        <w:tc>
          <w:tcPr>
            <w:tcW w:w="675" w:type="dxa"/>
            <w:noWrap/>
            <w:hideMark/>
          </w:tcPr>
          <w:p w14:paraId="5A1EE403" w14:textId="77777777" w:rsidR="003009FA" w:rsidRPr="003009FA" w:rsidRDefault="003009FA" w:rsidP="003009FA">
            <w:r w:rsidRPr="003009FA">
              <w:t>1</w:t>
            </w:r>
          </w:p>
        </w:tc>
        <w:tc>
          <w:tcPr>
            <w:tcW w:w="632" w:type="dxa"/>
            <w:noWrap/>
            <w:hideMark/>
          </w:tcPr>
          <w:p w14:paraId="6E1E2F9D" w14:textId="77777777" w:rsidR="003009FA" w:rsidRPr="003009FA" w:rsidRDefault="003009FA" w:rsidP="003009FA"/>
        </w:tc>
        <w:tc>
          <w:tcPr>
            <w:tcW w:w="604" w:type="dxa"/>
            <w:noWrap/>
            <w:hideMark/>
          </w:tcPr>
          <w:p w14:paraId="171582CA" w14:textId="77777777" w:rsidR="003009FA" w:rsidRPr="003009FA" w:rsidRDefault="003009FA"/>
        </w:tc>
        <w:tc>
          <w:tcPr>
            <w:tcW w:w="476" w:type="dxa"/>
            <w:noWrap/>
            <w:hideMark/>
          </w:tcPr>
          <w:p w14:paraId="2F473076" w14:textId="77777777" w:rsidR="003009FA" w:rsidRPr="003009FA" w:rsidRDefault="003009FA"/>
        </w:tc>
        <w:tc>
          <w:tcPr>
            <w:tcW w:w="306" w:type="dxa"/>
            <w:noWrap/>
            <w:hideMark/>
          </w:tcPr>
          <w:p w14:paraId="591AF7BB" w14:textId="77777777" w:rsidR="003009FA" w:rsidRPr="003009FA" w:rsidRDefault="003009FA"/>
        </w:tc>
      </w:tr>
      <w:tr w:rsidR="003009FA" w:rsidRPr="003009FA" w14:paraId="194F271B" w14:textId="77777777" w:rsidTr="003009FA">
        <w:trPr>
          <w:trHeight w:val="300"/>
        </w:trPr>
        <w:tc>
          <w:tcPr>
            <w:tcW w:w="5666" w:type="dxa"/>
            <w:noWrap/>
            <w:hideMark/>
          </w:tcPr>
          <w:p w14:paraId="34171369" w14:textId="77777777" w:rsidR="003009FA" w:rsidRPr="003009FA" w:rsidRDefault="003009FA">
            <w:r w:rsidRPr="003009FA">
              <w:t>---</w:t>
            </w:r>
          </w:p>
        </w:tc>
        <w:tc>
          <w:tcPr>
            <w:tcW w:w="267" w:type="dxa"/>
            <w:noWrap/>
            <w:hideMark/>
          </w:tcPr>
          <w:p w14:paraId="74506C7F" w14:textId="77777777" w:rsidR="003009FA" w:rsidRPr="003009FA" w:rsidRDefault="003009FA"/>
        </w:tc>
        <w:tc>
          <w:tcPr>
            <w:tcW w:w="734" w:type="dxa"/>
            <w:noWrap/>
            <w:hideMark/>
          </w:tcPr>
          <w:p w14:paraId="4C5F3DAC" w14:textId="77777777" w:rsidR="003009FA" w:rsidRPr="003009FA" w:rsidRDefault="003009FA"/>
        </w:tc>
        <w:tc>
          <w:tcPr>
            <w:tcW w:w="675" w:type="dxa"/>
            <w:noWrap/>
            <w:hideMark/>
          </w:tcPr>
          <w:p w14:paraId="7CCDBAEF" w14:textId="77777777" w:rsidR="003009FA" w:rsidRPr="003009FA" w:rsidRDefault="003009FA"/>
        </w:tc>
        <w:tc>
          <w:tcPr>
            <w:tcW w:w="632" w:type="dxa"/>
            <w:noWrap/>
            <w:hideMark/>
          </w:tcPr>
          <w:p w14:paraId="7B895FA7" w14:textId="77777777" w:rsidR="003009FA" w:rsidRPr="003009FA" w:rsidRDefault="003009FA"/>
        </w:tc>
        <w:tc>
          <w:tcPr>
            <w:tcW w:w="604" w:type="dxa"/>
            <w:noWrap/>
            <w:hideMark/>
          </w:tcPr>
          <w:p w14:paraId="60277B2F" w14:textId="77777777" w:rsidR="003009FA" w:rsidRPr="003009FA" w:rsidRDefault="003009FA"/>
        </w:tc>
        <w:tc>
          <w:tcPr>
            <w:tcW w:w="476" w:type="dxa"/>
            <w:noWrap/>
            <w:hideMark/>
          </w:tcPr>
          <w:p w14:paraId="65AD9B1B" w14:textId="77777777" w:rsidR="003009FA" w:rsidRPr="003009FA" w:rsidRDefault="003009FA"/>
        </w:tc>
        <w:tc>
          <w:tcPr>
            <w:tcW w:w="306" w:type="dxa"/>
            <w:noWrap/>
            <w:hideMark/>
          </w:tcPr>
          <w:p w14:paraId="50243D44" w14:textId="77777777" w:rsidR="003009FA" w:rsidRPr="003009FA" w:rsidRDefault="003009FA"/>
        </w:tc>
      </w:tr>
      <w:tr w:rsidR="003009FA" w:rsidRPr="003009FA" w14:paraId="221770A2" w14:textId="77777777" w:rsidTr="003009FA">
        <w:trPr>
          <w:trHeight w:val="300"/>
        </w:trPr>
        <w:tc>
          <w:tcPr>
            <w:tcW w:w="5666" w:type="dxa"/>
            <w:noWrap/>
            <w:hideMark/>
          </w:tcPr>
          <w:p w14:paraId="0C9C02A4" w14:textId="77777777" w:rsidR="003009FA" w:rsidRPr="003009FA" w:rsidRDefault="003009FA">
            <w:proofErr w:type="spellStart"/>
            <w:r w:rsidRPr="003009FA">
              <w:t>Signif</w:t>
            </w:r>
            <w:proofErr w:type="spellEnd"/>
            <w:r w:rsidRPr="003009FA">
              <w:t xml:space="preserve">. codes:  0 ‘***’ 0.001 ‘**’ 0.01 ‘*’ 0.05 ‘.’ 0.1 </w:t>
            </w:r>
            <w:proofErr w:type="gramStart"/>
            <w:r w:rsidRPr="003009FA">
              <w:t>‘ ’</w:t>
            </w:r>
            <w:proofErr w:type="gramEnd"/>
            <w:r w:rsidRPr="003009FA">
              <w:t xml:space="preserve"> 1</w:t>
            </w:r>
          </w:p>
        </w:tc>
        <w:tc>
          <w:tcPr>
            <w:tcW w:w="267" w:type="dxa"/>
            <w:noWrap/>
            <w:hideMark/>
          </w:tcPr>
          <w:p w14:paraId="581DFA29" w14:textId="77777777" w:rsidR="003009FA" w:rsidRPr="003009FA" w:rsidRDefault="003009FA"/>
        </w:tc>
        <w:tc>
          <w:tcPr>
            <w:tcW w:w="734" w:type="dxa"/>
            <w:noWrap/>
            <w:hideMark/>
          </w:tcPr>
          <w:p w14:paraId="1112D3A9" w14:textId="77777777" w:rsidR="003009FA" w:rsidRPr="003009FA" w:rsidRDefault="003009FA"/>
        </w:tc>
        <w:tc>
          <w:tcPr>
            <w:tcW w:w="675" w:type="dxa"/>
            <w:noWrap/>
            <w:hideMark/>
          </w:tcPr>
          <w:p w14:paraId="1A4EA8ED" w14:textId="77777777" w:rsidR="003009FA" w:rsidRPr="003009FA" w:rsidRDefault="003009FA"/>
        </w:tc>
        <w:tc>
          <w:tcPr>
            <w:tcW w:w="632" w:type="dxa"/>
            <w:noWrap/>
            <w:hideMark/>
          </w:tcPr>
          <w:p w14:paraId="56B35E38" w14:textId="77777777" w:rsidR="003009FA" w:rsidRPr="003009FA" w:rsidRDefault="003009FA"/>
        </w:tc>
        <w:tc>
          <w:tcPr>
            <w:tcW w:w="604" w:type="dxa"/>
            <w:noWrap/>
            <w:hideMark/>
          </w:tcPr>
          <w:p w14:paraId="3A32672E" w14:textId="77777777" w:rsidR="003009FA" w:rsidRPr="003009FA" w:rsidRDefault="003009FA"/>
        </w:tc>
        <w:tc>
          <w:tcPr>
            <w:tcW w:w="476" w:type="dxa"/>
            <w:noWrap/>
            <w:hideMark/>
          </w:tcPr>
          <w:p w14:paraId="3AAD2B93" w14:textId="77777777" w:rsidR="003009FA" w:rsidRPr="003009FA" w:rsidRDefault="003009FA"/>
        </w:tc>
        <w:tc>
          <w:tcPr>
            <w:tcW w:w="306" w:type="dxa"/>
            <w:noWrap/>
            <w:hideMark/>
          </w:tcPr>
          <w:p w14:paraId="206D7468" w14:textId="77777777" w:rsidR="003009FA" w:rsidRPr="003009FA" w:rsidRDefault="003009FA"/>
        </w:tc>
      </w:tr>
      <w:tr w:rsidR="003009FA" w:rsidRPr="003009FA" w14:paraId="55904F9B" w14:textId="77777777" w:rsidTr="003009FA">
        <w:trPr>
          <w:trHeight w:val="300"/>
        </w:trPr>
        <w:tc>
          <w:tcPr>
            <w:tcW w:w="5666" w:type="dxa"/>
            <w:noWrap/>
            <w:hideMark/>
          </w:tcPr>
          <w:p w14:paraId="7848A8D3" w14:textId="77777777" w:rsidR="003009FA" w:rsidRPr="003009FA" w:rsidRDefault="003009FA">
            <w:r w:rsidRPr="003009FA">
              <w:t>&gt; summary(perm)</w:t>
            </w:r>
          </w:p>
        </w:tc>
        <w:tc>
          <w:tcPr>
            <w:tcW w:w="267" w:type="dxa"/>
            <w:noWrap/>
            <w:hideMark/>
          </w:tcPr>
          <w:p w14:paraId="1681ACC7" w14:textId="77777777" w:rsidR="003009FA" w:rsidRPr="003009FA" w:rsidRDefault="003009FA"/>
        </w:tc>
        <w:tc>
          <w:tcPr>
            <w:tcW w:w="734" w:type="dxa"/>
            <w:noWrap/>
            <w:hideMark/>
          </w:tcPr>
          <w:p w14:paraId="07CE072B" w14:textId="77777777" w:rsidR="003009FA" w:rsidRPr="003009FA" w:rsidRDefault="003009FA"/>
        </w:tc>
        <w:tc>
          <w:tcPr>
            <w:tcW w:w="675" w:type="dxa"/>
            <w:noWrap/>
            <w:hideMark/>
          </w:tcPr>
          <w:p w14:paraId="05F5AAEE" w14:textId="77777777" w:rsidR="003009FA" w:rsidRPr="003009FA" w:rsidRDefault="003009FA"/>
        </w:tc>
        <w:tc>
          <w:tcPr>
            <w:tcW w:w="632" w:type="dxa"/>
            <w:noWrap/>
            <w:hideMark/>
          </w:tcPr>
          <w:p w14:paraId="3CAB29AE" w14:textId="77777777" w:rsidR="003009FA" w:rsidRPr="003009FA" w:rsidRDefault="003009FA"/>
        </w:tc>
        <w:tc>
          <w:tcPr>
            <w:tcW w:w="604" w:type="dxa"/>
            <w:noWrap/>
            <w:hideMark/>
          </w:tcPr>
          <w:p w14:paraId="0D6ABB0D" w14:textId="77777777" w:rsidR="003009FA" w:rsidRPr="003009FA" w:rsidRDefault="003009FA"/>
        </w:tc>
        <w:tc>
          <w:tcPr>
            <w:tcW w:w="476" w:type="dxa"/>
            <w:noWrap/>
            <w:hideMark/>
          </w:tcPr>
          <w:p w14:paraId="52969619" w14:textId="77777777" w:rsidR="003009FA" w:rsidRPr="003009FA" w:rsidRDefault="003009FA"/>
        </w:tc>
        <w:tc>
          <w:tcPr>
            <w:tcW w:w="306" w:type="dxa"/>
            <w:noWrap/>
            <w:hideMark/>
          </w:tcPr>
          <w:p w14:paraId="760915A5" w14:textId="77777777" w:rsidR="003009FA" w:rsidRPr="003009FA" w:rsidRDefault="003009FA"/>
        </w:tc>
      </w:tr>
      <w:tr w:rsidR="003009FA" w:rsidRPr="003009FA" w14:paraId="7D99F53B" w14:textId="77777777" w:rsidTr="003009FA">
        <w:trPr>
          <w:trHeight w:val="300"/>
        </w:trPr>
        <w:tc>
          <w:tcPr>
            <w:tcW w:w="5666" w:type="dxa"/>
            <w:noWrap/>
            <w:hideMark/>
          </w:tcPr>
          <w:p w14:paraId="1C4AC01B" w14:textId="77777777" w:rsidR="003009FA" w:rsidRPr="003009FA" w:rsidRDefault="003009FA">
            <w:r w:rsidRPr="003009FA">
              <w:t xml:space="preserve">             Length </w:t>
            </w:r>
            <w:proofErr w:type="gramStart"/>
            <w:r w:rsidRPr="003009FA">
              <w:t>Class  Mode</w:t>
            </w:r>
            <w:proofErr w:type="gramEnd"/>
            <w:r w:rsidRPr="003009FA">
              <w:t xml:space="preserve">   </w:t>
            </w:r>
          </w:p>
        </w:tc>
        <w:tc>
          <w:tcPr>
            <w:tcW w:w="267" w:type="dxa"/>
            <w:noWrap/>
            <w:hideMark/>
          </w:tcPr>
          <w:p w14:paraId="7AB89AA1" w14:textId="77777777" w:rsidR="003009FA" w:rsidRPr="003009FA" w:rsidRDefault="003009FA"/>
        </w:tc>
        <w:tc>
          <w:tcPr>
            <w:tcW w:w="734" w:type="dxa"/>
            <w:noWrap/>
            <w:hideMark/>
          </w:tcPr>
          <w:p w14:paraId="171115FE" w14:textId="77777777" w:rsidR="003009FA" w:rsidRPr="003009FA" w:rsidRDefault="003009FA"/>
        </w:tc>
        <w:tc>
          <w:tcPr>
            <w:tcW w:w="675" w:type="dxa"/>
            <w:noWrap/>
            <w:hideMark/>
          </w:tcPr>
          <w:p w14:paraId="05855C5C" w14:textId="77777777" w:rsidR="003009FA" w:rsidRPr="003009FA" w:rsidRDefault="003009FA"/>
        </w:tc>
        <w:tc>
          <w:tcPr>
            <w:tcW w:w="632" w:type="dxa"/>
            <w:noWrap/>
            <w:hideMark/>
          </w:tcPr>
          <w:p w14:paraId="6834F9E7" w14:textId="77777777" w:rsidR="003009FA" w:rsidRPr="003009FA" w:rsidRDefault="003009FA"/>
        </w:tc>
        <w:tc>
          <w:tcPr>
            <w:tcW w:w="604" w:type="dxa"/>
            <w:noWrap/>
            <w:hideMark/>
          </w:tcPr>
          <w:p w14:paraId="536413DE" w14:textId="77777777" w:rsidR="003009FA" w:rsidRPr="003009FA" w:rsidRDefault="003009FA"/>
        </w:tc>
        <w:tc>
          <w:tcPr>
            <w:tcW w:w="476" w:type="dxa"/>
            <w:noWrap/>
            <w:hideMark/>
          </w:tcPr>
          <w:p w14:paraId="415B1CA4" w14:textId="77777777" w:rsidR="003009FA" w:rsidRPr="003009FA" w:rsidRDefault="003009FA"/>
        </w:tc>
        <w:tc>
          <w:tcPr>
            <w:tcW w:w="306" w:type="dxa"/>
            <w:noWrap/>
            <w:hideMark/>
          </w:tcPr>
          <w:p w14:paraId="5F66961E" w14:textId="77777777" w:rsidR="003009FA" w:rsidRPr="003009FA" w:rsidRDefault="003009FA"/>
        </w:tc>
      </w:tr>
      <w:tr w:rsidR="003009FA" w:rsidRPr="003009FA" w14:paraId="0AB5C9C9" w14:textId="77777777" w:rsidTr="003009FA">
        <w:trPr>
          <w:trHeight w:val="300"/>
        </w:trPr>
        <w:tc>
          <w:tcPr>
            <w:tcW w:w="5666" w:type="dxa"/>
            <w:noWrap/>
            <w:hideMark/>
          </w:tcPr>
          <w:p w14:paraId="1661CDB3" w14:textId="77777777" w:rsidR="003009FA" w:rsidRPr="003009FA" w:rsidRDefault="003009FA">
            <w:proofErr w:type="spellStart"/>
            <w:r w:rsidRPr="003009FA">
              <w:t>aov.tab</w:t>
            </w:r>
            <w:proofErr w:type="spellEnd"/>
            <w:r w:rsidRPr="003009FA">
              <w:t xml:space="preserve">         6   </w:t>
            </w:r>
            <w:proofErr w:type="spellStart"/>
            <w:proofErr w:type="gramStart"/>
            <w:r w:rsidRPr="003009FA">
              <w:t>anova</w:t>
            </w:r>
            <w:proofErr w:type="spellEnd"/>
            <w:r w:rsidRPr="003009FA">
              <w:t xml:space="preserve">  list</w:t>
            </w:r>
            <w:proofErr w:type="gramEnd"/>
            <w:r w:rsidRPr="003009FA">
              <w:t xml:space="preserve">   </w:t>
            </w:r>
          </w:p>
        </w:tc>
        <w:tc>
          <w:tcPr>
            <w:tcW w:w="267" w:type="dxa"/>
            <w:noWrap/>
            <w:hideMark/>
          </w:tcPr>
          <w:p w14:paraId="411D09D8" w14:textId="77777777" w:rsidR="003009FA" w:rsidRPr="003009FA" w:rsidRDefault="003009FA"/>
        </w:tc>
        <w:tc>
          <w:tcPr>
            <w:tcW w:w="734" w:type="dxa"/>
            <w:noWrap/>
            <w:hideMark/>
          </w:tcPr>
          <w:p w14:paraId="120F77B1" w14:textId="77777777" w:rsidR="003009FA" w:rsidRPr="003009FA" w:rsidRDefault="003009FA"/>
        </w:tc>
        <w:tc>
          <w:tcPr>
            <w:tcW w:w="675" w:type="dxa"/>
            <w:noWrap/>
            <w:hideMark/>
          </w:tcPr>
          <w:p w14:paraId="766F7B11" w14:textId="77777777" w:rsidR="003009FA" w:rsidRPr="003009FA" w:rsidRDefault="003009FA"/>
        </w:tc>
        <w:tc>
          <w:tcPr>
            <w:tcW w:w="632" w:type="dxa"/>
            <w:noWrap/>
            <w:hideMark/>
          </w:tcPr>
          <w:p w14:paraId="2DD13D1A" w14:textId="77777777" w:rsidR="003009FA" w:rsidRPr="003009FA" w:rsidRDefault="003009FA"/>
        </w:tc>
        <w:tc>
          <w:tcPr>
            <w:tcW w:w="604" w:type="dxa"/>
            <w:noWrap/>
            <w:hideMark/>
          </w:tcPr>
          <w:p w14:paraId="4F21E716" w14:textId="77777777" w:rsidR="003009FA" w:rsidRPr="003009FA" w:rsidRDefault="003009FA"/>
        </w:tc>
        <w:tc>
          <w:tcPr>
            <w:tcW w:w="476" w:type="dxa"/>
            <w:noWrap/>
            <w:hideMark/>
          </w:tcPr>
          <w:p w14:paraId="62AB0C42" w14:textId="77777777" w:rsidR="003009FA" w:rsidRPr="003009FA" w:rsidRDefault="003009FA"/>
        </w:tc>
        <w:tc>
          <w:tcPr>
            <w:tcW w:w="306" w:type="dxa"/>
            <w:noWrap/>
            <w:hideMark/>
          </w:tcPr>
          <w:p w14:paraId="570234F0" w14:textId="77777777" w:rsidR="003009FA" w:rsidRPr="003009FA" w:rsidRDefault="003009FA"/>
        </w:tc>
      </w:tr>
      <w:tr w:rsidR="003009FA" w:rsidRPr="003009FA" w14:paraId="2E2AF14C" w14:textId="77777777" w:rsidTr="003009FA">
        <w:trPr>
          <w:trHeight w:val="300"/>
        </w:trPr>
        <w:tc>
          <w:tcPr>
            <w:tcW w:w="5666" w:type="dxa"/>
            <w:noWrap/>
            <w:hideMark/>
          </w:tcPr>
          <w:p w14:paraId="7B0ADB63" w14:textId="77777777" w:rsidR="003009FA" w:rsidRPr="003009FA" w:rsidRDefault="003009FA">
            <w:r w:rsidRPr="003009FA">
              <w:t xml:space="preserve">call            3   -none- call   </w:t>
            </w:r>
          </w:p>
        </w:tc>
        <w:tc>
          <w:tcPr>
            <w:tcW w:w="267" w:type="dxa"/>
            <w:noWrap/>
            <w:hideMark/>
          </w:tcPr>
          <w:p w14:paraId="6A8F6E15" w14:textId="77777777" w:rsidR="003009FA" w:rsidRPr="003009FA" w:rsidRDefault="003009FA"/>
        </w:tc>
        <w:tc>
          <w:tcPr>
            <w:tcW w:w="734" w:type="dxa"/>
            <w:noWrap/>
            <w:hideMark/>
          </w:tcPr>
          <w:p w14:paraId="1B7F050E" w14:textId="77777777" w:rsidR="003009FA" w:rsidRPr="003009FA" w:rsidRDefault="003009FA"/>
        </w:tc>
        <w:tc>
          <w:tcPr>
            <w:tcW w:w="675" w:type="dxa"/>
            <w:noWrap/>
            <w:hideMark/>
          </w:tcPr>
          <w:p w14:paraId="72F1B35D" w14:textId="77777777" w:rsidR="003009FA" w:rsidRPr="003009FA" w:rsidRDefault="003009FA"/>
        </w:tc>
        <w:tc>
          <w:tcPr>
            <w:tcW w:w="632" w:type="dxa"/>
            <w:noWrap/>
            <w:hideMark/>
          </w:tcPr>
          <w:p w14:paraId="3D7AE95A" w14:textId="77777777" w:rsidR="003009FA" w:rsidRPr="003009FA" w:rsidRDefault="003009FA"/>
        </w:tc>
        <w:tc>
          <w:tcPr>
            <w:tcW w:w="604" w:type="dxa"/>
            <w:noWrap/>
            <w:hideMark/>
          </w:tcPr>
          <w:p w14:paraId="2F56F132" w14:textId="77777777" w:rsidR="003009FA" w:rsidRPr="003009FA" w:rsidRDefault="003009FA"/>
        </w:tc>
        <w:tc>
          <w:tcPr>
            <w:tcW w:w="476" w:type="dxa"/>
            <w:noWrap/>
            <w:hideMark/>
          </w:tcPr>
          <w:p w14:paraId="356FDA4A" w14:textId="77777777" w:rsidR="003009FA" w:rsidRPr="003009FA" w:rsidRDefault="003009FA"/>
        </w:tc>
        <w:tc>
          <w:tcPr>
            <w:tcW w:w="306" w:type="dxa"/>
            <w:noWrap/>
            <w:hideMark/>
          </w:tcPr>
          <w:p w14:paraId="1F161B88" w14:textId="77777777" w:rsidR="003009FA" w:rsidRPr="003009FA" w:rsidRDefault="003009FA"/>
        </w:tc>
      </w:tr>
      <w:tr w:rsidR="003009FA" w:rsidRPr="003009FA" w14:paraId="331245A5" w14:textId="77777777" w:rsidTr="003009FA">
        <w:trPr>
          <w:trHeight w:val="300"/>
        </w:trPr>
        <w:tc>
          <w:tcPr>
            <w:tcW w:w="5666" w:type="dxa"/>
            <w:noWrap/>
            <w:hideMark/>
          </w:tcPr>
          <w:p w14:paraId="4077AFA0" w14:textId="77777777" w:rsidR="003009FA" w:rsidRPr="003009FA" w:rsidRDefault="003009FA">
            <w:r w:rsidRPr="003009FA">
              <w:t>coefficients   60   -none- numeric</w:t>
            </w:r>
          </w:p>
        </w:tc>
        <w:tc>
          <w:tcPr>
            <w:tcW w:w="267" w:type="dxa"/>
            <w:noWrap/>
            <w:hideMark/>
          </w:tcPr>
          <w:p w14:paraId="4A995DBF" w14:textId="77777777" w:rsidR="003009FA" w:rsidRPr="003009FA" w:rsidRDefault="003009FA"/>
        </w:tc>
        <w:tc>
          <w:tcPr>
            <w:tcW w:w="734" w:type="dxa"/>
            <w:noWrap/>
            <w:hideMark/>
          </w:tcPr>
          <w:p w14:paraId="78AE534E" w14:textId="77777777" w:rsidR="003009FA" w:rsidRPr="003009FA" w:rsidRDefault="003009FA"/>
        </w:tc>
        <w:tc>
          <w:tcPr>
            <w:tcW w:w="675" w:type="dxa"/>
            <w:noWrap/>
            <w:hideMark/>
          </w:tcPr>
          <w:p w14:paraId="52BEDF41" w14:textId="77777777" w:rsidR="003009FA" w:rsidRPr="003009FA" w:rsidRDefault="003009FA"/>
        </w:tc>
        <w:tc>
          <w:tcPr>
            <w:tcW w:w="632" w:type="dxa"/>
            <w:noWrap/>
            <w:hideMark/>
          </w:tcPr>
          <w:p w14:paraId="7F87ADA1" w14:textId="77777777" w:rsidR="003009FA" w:rsidRPr="003009FA" w:rsidRDefault="003009FA"/>
        </w:tc>
        <w:tc>
          <w:tcPr>
            <w:tcW w:w="604" w:type="dxa"/>
            <w:noWrap/>
            <w:hideMark/>
          </w:tcPr>
          <w:p w14:paraId="131D04B5" w14:textId="77777777" w:rsidR="003009FA" w:rsidRPr="003009FA" w:rsidRDefault="003009FA"/>
        </w:tc>
        <w:tc>
          <w:tcPr>
            <w:tcW w:w="476" w:type="dxa"/>
            <w:noWrap/>
            <w:hideMark/>
          </w:tcPr>
          <w:p w14:paraId="5B4A5A1C" w14:textId="77777777" w:rsidR="003009FA" w:rsidRPr="003009FA" w:rsidRDefault="003009FA"/>
        </w:tc>
        <w:tc>
          <w:tcPr>
            <w:tcW w:w="306" w:type="dxa"/>
            <w:noWrap/>
            <w:hideMark/>
          </w:tcPr>
          <w:p w14:paraId="4E6FD384" w14:textId="77777777" w:rsidR="003009FA" w:rsidRPr="003009FA" w:rsidRDefault="003009FA"/>
        </w:tc>
      </w:tr>
      <w:tr w:rsidR="003009FA" w:rsidRPr="003009FA" w14:paraId="032DDBD5" w14:textId="77777777" w:rsidTr="003009FA">
        <w:trPr>
          <w:trHeight w:val="300"/>
        </w:trPr>
        <w:tc>
          <w:tcPr>
            <w:tcW w:w="5666" w:type="dxa"/>
            <w:noWrap/>
            <w:hideMark/>
          </w:tcPr>
          <w:p w14:paraId="5F06AAD9" w14:textId="77777777" w:rsidR="003009FA" w:rsidRPr="003009FA" w:rsidRDefault="003009FA">
            <w:proofErr w:type="spellStart"/>
            <w:proofErr w:type="gramStart"/>
            <w:r w:rsidRPr="003009FA">
              <w:t>coef.sites</w:t>
            </w:r>
            <w:proofErr w:type="spellEnd"/>
            <w:proofErr w:type="gramEnd"/>
            <w:r w:rsidRPr="003009FA">
              <w:t xml:space="preserve">   2376   -none- numeric</w:t>
            </w:r>
          </w:p>
        </w:tc>
        <w:tc>
          <w:tcPr>
            <w:tcW w:w="267" w:type="dxa"/>
            <w:noWrap/>
            <w:hideMark/>
          </w:tcPr>
          <w:p w14:paraId="1DD533DB" w14:textId="77777777" w:rsidR="003009FA" w:rsidRPr="003009FA" w:rsidRDefault="003009FA"/>
        </w:tc>
        <w:tc>
          <w:tcPr>
            <w:tcW w:w="734" w:type="dxa"/>
            <w:noWrap/>
            <w:hideMark/>
          </w:tcPr>
          <w:p w14:paraId="1733170D" w14:textId="77777777" w:rsidR="003009FA" w:rsidRPr="003009FA" w:rsidRDefault="003009FA"/>
        </w:tc>
        <w:tc>
          <w:tcPr>
            <w:tcW w:w="675" w:type="dxa"/>
            <w:noWrap/>
            <w:hideMark/>
          </w:tcPr>
          <w:p w14:paraId="1E0813EF" w14:textId="77777777" w:rsidR="003009FA" w:rsidRPr="003009FA" w:rsidRDefault="003009FA"/>
        </w:tc>
        <w:tc>
          <w:tcPr>
            <w:tcW w:w="632" w:type="dxa"/>
            <w:noWrap/>
            <w:hideMark/>
          </w:tcPr>
          <w:p w14:paraId="36F172DE" w14:textId="77777777" w:rsidR="003009FA" w:rsidRPr="003009FA" w:rsidRDefault="003009FA"/>
        </w:tc>
        <w:tc>
          <w:tcPr>
            <w:tcW w:w="604" w:type="dxa"/>
            <w:noWrap/>
            <w:hideMark/>
          </w:tcPr>
          <w:p w14:paraId="67D08D95" w14:textId="77777777" w:rsidR="003009FA" w:rsidRPr="003009FA" w:rsidRDefault="003009FA"/>
        </w:tc>
        <w:tc>
          <w:tcPr>
            <w:tcW w:w="476" w:type="dxa"/>
            <w:noWrap/>
            <w:hideMark/>
          </w:tcPr>
          <w:p w14:paraId="46D46C4A" w14:textId="77777777" w:rsidR="003009FA" w:rsidRPr="003009FA" w:rsidRDefault="003009FA"/>
        </w:tc>
        <w:tc>
          <w:tcPr>
            <w:tcW w:w="306" w:type="dxa"/>
            <w:noWrap/>
            <w:hideMark/>
          </w:tcPr>
          <w:p w14:paraId="5E4B2095" w14:textId="77777777" w:rsidR="003009FA" w:rsidRPr="003009FA" w:rsidRDefault="003009FA"/>
        </w:tc>
      </w:tr>
      <w:tr w:rsidR="003009FA" w:rsidRPr="003009FA" w14:paraId="755BEB99" w14:textId="77777777" w:rsidTr="003009FA">
        <w:trPr>
          <w:trHeight w:val="300"/>
        </w:trPr>
        <w:tc>
          <w:tcPr>
            <w:tcW w:w="5666" w:type="dxa"/>
            <w:noWrap/>
            <w:hideMark/>
          </w:tcPr>
          <w:p w14:paraId="11573CD8" w14:textId="77777777" w:rsidR="003009FA" w:rsidRPr="003009FA" w:rsidRDefault="003009FA">
            <w:proofErr w:type="spellStart"/>
            <w:proofErr w:type="gramStart"/>
            <w:r w:rsidRPr="003009FA">
              <w:t>f.perms</w:t>
            </w:r>
            <w:proofErr w:type="spellEnd"/>
            <w:proofErr w:type="gramEnd"/>
            <w:r w:rsidRPr="003009FA">
              <w:t xml:space="preserve">      2997   -none- numeric</w:t>
            </w:r>
          </w:p>
        </w:tc>
        <w:tc>
          <w:tcPr>
            <w:tcW w:w="267" w:type="dxa"/>
            <w:noWrap/>
            <w:hideMark/>
          </w:tcPr>
          <w:p w14:paraId="5AC5E25E" w14:textId="77777777" w:rsidR="003009FA" w:rsidRPr="003009FA" w:rsidRDefault="003009FA"/>
        </w:tc>
        <w:tc>
          <w:tcPr>
            <w:tcW w:w="734" w:type="dxa"/>
            <w:noWrap/>
            <w:hideMark/>
          </w:tcPr>
          <w:p w14:paraId="748A0DF5" w14:textId="77777777" w:rsidR="003009FA" w:rsidRPr="003009FA" w:rsidRDefault="003009FA"/>
        </w:tc>
        <w:tc>
          <w:tcPr>
            <w:tcW w:w="675" w:type="dxa"/>
            <w:noWrap/>
            <w:hideMark/>
          </w:tcPr>
          <w:p w14:paraId="6F4659BA" w14:textId="77777777" w:rsidR="003009FA" w:rsidRPr="003009FA" w:rsidRDefault="003009FA"/>
        </w:tc>
        <w:tc>
          <w:tcPr>
            <w:tcW w:w="632" w:type="dxa"/>
            <w:noWrap/>
            <w:hideMark/>
          </w:tcPr>
          <w:p w14:paraId="78ED19CC" w14:textId="77777777" w:rsidR="003009FA" w:rsidRPr="003009FA" w:rsidRDefault="003009FA"/>
        </w:tc>
        <w:tc>
          <w:tcPr>
            <w:tcW w:w="604" w:type="dxa"/>
            <w:noWrap/>
            <w:hideMark/>
          </w:tcPr>
          <w:p w14:paraId="3B03903C" w14:textId="77777777" w:rsidR="003009FA" w:rsidRPr="003009FA" w:rsidRDefault="003009FA"/>
        </w:tc>
        <w:tc>
          <w:tcPr>
            <w:tcW w:w="476" w:type="dxa"/>
            <w:noWrap/>
            <w:hideMark/>
          </w:tcPr>
          <w:p w14:paraId="12C121A5" w14:textId="77777777" w:rsidR="003009FA" w:rsidRPr="003009FA" w:rsidRDefault="003009FA"/>
        </w:tc>
        <w:tc>
          <w:tcPr>
            <w:tcW w:w="306" w:type="dxa"/>
            <w:noWrap/>
            <w:hideMark/>
          </w:tcPr>
          <w:p w14:paraId="1634743C" w14:textId="77777777" w:rsidR="003009FA" w:rsidRPr="003009FA" w:rsidRDefault="003009FA"/>
        </w:tc>
      </w:tr>
      <w:tr w:rsidR="003009FA" w:rsidRPr="003009FA" w14:paraId="633B776B" w14:textId="77777777" w:rsidTr="003009FA">
        <w:trPr>
          <w:trHeight w:val="300"/>
        </w:trPr>
        <w:tc>
          <w:tcPr>
            <w:tcW w:w="5666" w:type="dxa"/>
            <w:noWrap/>
            <w:hideMark/>
          </w:tcPr>
          <w:p w14:paraId="626A4990" w14:textId="77777777" w:rsidR="003009FA" w:rsidRPr="003009FA" w:rsidRDefault="003009FA">
            <w:proofErr w:type="spellStart"/>
            <w:proofErr w:type="gramStart"/>
            <w:r w:rsidRPr="003009FA">
              <w:t>model.matrix</w:t>
            </w:r>
            <w:proofErr w:type="spellEnd"/>
            <w:proofErr w:type="gramEnd"/>
            <w:r w:rsidRPr="003009FA">
              <w:t xml:space="preserve"> 2376   -none- numeric</w:t>
            </w:r>
          </w:p>
        </w:tc>
        <w:tc>
          <w:tcPr>
            <w:tcW w:w="267" w:type="dxa"/>
            <w:noWrap/>
            <w:hideMark/>
          </w:tcPr>
          <w:p w14:paraId="2294F241" w14:textId="77777777" w:rsidR="003009FA" w:rsidRPr="003009FA" w:rsidRDefault="003009FA"/>
        </w:tc>
        <w:tc>
          <w:tcPr>
            <w:tcW w:w="734" w:type="dxa"/>
            <w:noWrap/>
            <w:hideMark/>
          </w:tcPr>
          <w:p w14:paraId="471E7264" w14:textId="77777777" w:rsidR="003009FA" w:rsidRPr="003009FA" w:rsidRDefault="003009FA"/>
        </w:tc>
        <w:tc>
          <w:tcPr>
            <w:tcW w:w="675" w:type="dxa"/>
            <w:noWrap/>
            <w:hideMark/>
          </w:tcPr>
          <w:p w14:paraId="76174ACE" w14:textId="77777777" w:rsidR="003009FA" w:rsidRPr="003009FA" w:rsidRDefault="003009FA"/>
        </w:tc>
        <w:tc>
          <w:tcPr>
            <w:tcW w:w="632" w:type="dxa"/>
            <w:noWrap/>
            <w:hideMark/>
          </w:tcPr>
          <w:p w14:paraId="769DB0ED" w14:textId="77777777" w:rsidR="003009FA" w:rsidRPr="003009FA" w:rsidRDefault="003009FA"/>
        </w:tc>
        <w:tc>
          <w:tcPr>
            <w:tcW w:w="604" w:type="dxa"/>
            <w:noWrap/>
            <w:hideMark/>
          </w:tcPr>
          <w:p w14:paraId="1A996A1D" w14:textId="77777777" w:rsidR="003009FA" w:rsidRPr="003009FA" w:rsidRDefault="003009FA"/>
        </w:tc>
        <w:tc>
          <w:tcPr>
            <w:tcW w:w="476" w:type="dxa"/>
            <w:noWrap/>
            <w:hideMark/>
          </w:tcPr>
          <w:p w14:paraId="0A889150" w14:textId="77777777" w:rsidR="003009FA" w:rsidRPr="003009FA" w:rsidRDefault="003009FA"/>
        </w:tc>
        <w:tc>
          <w:tcPr>
            <w:tcW w:w="306" w:type="dxa"/>
            <w:noWrap/>
            <w:hideMark/>
          </w:tcPr>
          <w:p w14:paraId="343B5513" w14:textId="77777777" w:rsidR="003009FA" w:rsidRPr="003009FA" w:rsidRDefault="003009FA"/>
        </w:tc>
      </w:tr>
      <w:tr w:rsidR="003009FA" w:rsidRPr="003009FA" w14:paraId="036D6D1B" w14:textId="77777777" w:rsidTr="003009FA">
        <w:trPr>
          <w:trHeight w:val="300"/>
        </w:trPr>
        <w:tc>
          <w:tcPr>
            <w:tcW w:w="5666" w:type="dxa"/>
            <w:noWrap/>
            <w:hideMark/>
          </w:tcPr>
          <w:p w14:paraId="7B612294" w14:textId="77777777" w:rsidR="003009FA" w:rsidRPr="003009FA" w:rsidRDefault="003009FA">
            <w:r w:rsidRPr="003009FA">
              <w:t xml:space="preserve">terms           3   </w:t>
            </w:r>
            <w:proofErr w:type="gramStart"/>
            <w:r w:rsidRPr="003009FA">
              <w:t>terms  call</w:t>
            </w:r>
            <w:proofErr w:type="gramEnd"/>
            <w:r w:rsidRPr="003009FA">
              <w:t xml:space="preserve">   </w:t>
            </w:r>
          </w:p>
        </w:tc>
        <w:tc>
          <w:tcPr>
            <w:tcW w:w="267" w:type="dxa"/>
            <w:noWrap/>
            <w:hideMark/>
          </w:tcPr>
          <w:p w14:paraId="58787862" w14:textId="77777777" w:rsidR="003009FA" w:rsidRPr="003009FA" w:rsidRDefault="003009FA"/>
        </w:tc>
        <w:tc>
          <w:tcPr>
            <w:tcW w:w="734" w:type="dxa"/>
            <w:noWrap/>
            <w:hideMark/>
          </w:tcPr>
          <w:p w14:paraId="20AF21BE" w14:textId="77777777" w:rsidR="003009FA" w:rsidRPr="003009FA" w:rsidRDefault="003009FA"/>
        </w:tc>
        <w:tc>
          <w:tcPr>
            <w:tcW w:w="675" w:type="dxa"/>
            <w:noWrap/>
            <w:hideMark/>
          </w:tcPr>
          <w:p w14:paraId="79AE3D34" w14:textId="77777777" w:rsidR="003009FA" w:rsidRPr="003009FA" w:rsidRDefault="003009FA"/>
        </w:tc>
        <w:tc>
          <w:tcPr>
            <w:tcW w:w="632" w:type="dxa"/>
            <w:noWrap/>
            <w:hideMark/>
          </w:tcPr>
          <w:p w14:paraId="2C6EE329" w14:textId="77777777" w:rsidR="003009FA" w:rsidRPr="003009FA" w:rsidRDefault="003009FA"/>
        </w:tc>
        <w:tc>
          <w:tcPr>
            <w:tcW w:w="604" w:type="dxa"/>
            <w:noWrap/>
            <w:hideMark/>
          </w:tcPr>
          <w:p w14:paraId="350D6BB2" w14:textId="77777777" w:rsidR="003009FA" w:rsidRPr="003009FA" w:rsidRDefault="003009FA"/>
        </w:tc>
        <w:tc>
          <w:tcPr>
            <w:tcW w:w="476" w:type="dxa"/>
            <w:noWrap/>
            <w:hideMark/>
          </w:tcPr>
          <w:p w14:paraId="5EE9504C" w14:textId="77777777" w:rsidR="003009FA" w:rsidRPr="003009FA" w:rsidRDefault="003009FA"/>
        </w:tc>
        <w:tc>
          <w:tcPr>
            <w:tcW w:w="306" w:type="dxa"/>
            <w:noWrap/>
            <w:hideMark/>
          </w:tcPr>
          <w:p w14:paraId="37BA5C23" w14:textId="77777777" w:rsidR="003009FA" w:rsidRPr="003009FA" w:rsidRDefault="003009FA"/>
        </w:tc>
      </w:tr>
      <w:tr w:rsidR="003009FA" w:rsidRPr="003009FA" w14:paraId="5B74252E" w14:textId="77777777" w:rsidTr="003009FA">
        <w:trPr>
          <w:trHeight w:val="300"/>
        </w:trPr>
        <w:tc>
          <w:tcPr>
            <w:tcW w:w="5666" w:type="dxa"/>
            <w:noWrap/>
          </w:tcPr>
          <w:p w14:paraId="69761FB8" w14:textId="77777777" w:rsidR="003009FA" w:rsidRPr="003009FA" w:rsidRDefault="003009FA"/>
        </w:tc>
        <w:tc>
          <w:tcPr>
            <w:tcW w:w="267" w:type="dxa"/>
            <w:noWrap/>
          </w:tcPr>
          <w:p w14:paraId="73ABBFA4" w14:textId="77777777" w:rsidR="003009FA" w:rsidRPr="003009FA" w:rsidRDefault="003009FA"/>
        </w:tc>
        <w:tc>
          <w:tcPr>
            <w:tcW w:w="734" w:type="dxa"/>
            <w:noWrap/>
          </w:tcPr>
          <w:p w14:paraId="1EE3E2B4" w14:textId="77777777" w:rsidR="003009FA" w:rsidRPr="003009FA" w:rsidRDefault="003009FA"/>
        </w:tc>
        <w:tc>
          <w:tcPr>
            <w:tcW w:w="675" w:type="dxa"/>
            <w:noWrap/>
          </w:tcPr>
          <w:p w14:paraId="277CCB10" w14:textId="77777777" w:rsidR="003009FA" w:rsidRPr="003009FA" w:rsidRDefault="003009FA"/>
        </w:tc>
        <w:tc>
          <w:tcPr>
            <w:tcW w:w="632" w:type="dxa"/>
            <w:noWrap/>
          </w:tcPr>
          <w:p w14:paraId="7986FD13" w14:textId="77777777" w:rsidR="003009FA" w:rsidRPr="003009FA" w:rsidRDefault="003009FA"/>
        </w:tc>
        <w:tc>
          <w:tcPr>
            <w:tcW w:w="604" w:type="dxa"/>
            <w:noWrap/>
          </w:tcPr>
          <w:p w14:paraId="4AA7C10E" w14:textId="77777777" w:rsidR="003009FA" w:rsidRPr="003009FA" w:rsidRDefault="003009FA"/>
        </w:tc>
        <w:tc>
          <w:tcPr>
            <w:tcW w:w="476" w:type="dxa"/>
            <w:noWrap/>
          </w:tcPr>
          <w:p w14:paraId="20A6195E" w14:textId="77777777" w:rsidR="003009FA" w:rsidRPr="003009FA" w:rsidRDefault="003009FA"/>
        </w:tc>
        <w:tc>
          <w:tcPr>
            <w:tcW w:w="306" w:type="dxa"/>
            <w:noWrap/>
          </w:tcPr>
          <w:p w14:paraId="1F27F87A" w14:textId="77777777" w:rsidR="003009FA" w:rsidRPr="003009FA" w:rsidRDefault="003009FA"/>
        </w:tc>
      </w:tr>
    </w:tbl>
    <w:p w14:paraId="2BDAF8F6" w14:textId="521A20DF" w:rsidR="0093627B" w:rsidRDefault="0093627B" w:rsidP="00ED1142"/>
    <w:tbl>
      <w:tblPr>
        <w:tblStyle w:val="TableGrid"/>
        <w:tblW w:w="0" w:type="auto"/>
        <w:tblLook w:val="04A0" w:firstRow="1" w:lastRow="0" w:firstColumn="1" w:lastColumn="0" w:noHBand="0" w:noVBand="1"/>
      </w:tblPr>
      <w:tblGrid>
        <w:gridCol w:w="2899"/>
        <w:gridCol w:w="469"/>
        <w:gridCol w:w="967"/>
        <w:gridCol w:w="837"/>
        <w:gridCol w:w="773"/>
        <w:gridCol w:w="764"/>
        <w:gridCol w:w="620"/>
        <w:gridCol w:w="465"/>
        <w:gridCol w:w="778"/>
        <w:gridCol w:w="778"/>
      </w:tblGrid>
      <w:tr w:rsidR="003009FA" w:rsidRPr="003009FA" w14:paraId="616131DB" w14:textId="77777777" w:rsidTr="003009FA">
        <w:trPr>
          <w:trHeight w:val="300"/>
        </w:trPr>
        <w:tc>
          <w:tcPr>
            <w:tcW w:w="8453" w:type="dxa"/>
            <w:gridSpan w:val="8"/>
            <w:noWrap/>
            <w:hideMark/>
          </w:tcPr>
          <w:p w14:paraId="3E54E97D" w14:textId="77777777" w:rsidR="003009FA" w:rsidRPr="003009FA" w:rsidRDefault="003009FA">
            <w:pPr>
              <w:rPr>
                <w:b/>
                <w:bCs/>
              </w:rPr>
            </w:pPr>
            <w:r w:rsidRPr="003009FA">
              <w:rPr>
                <w:b/>
                <w:bCs/>
              </w:rPr>
              <w:t>Single replicate from each quadrat Browns, Winter, Prospect (all months):</w:t>
            </w:r>
          </w:p>
        </w:tc>
        <w:tc>
          <w:tcPr>
            <w:tcW w:w="960" w:type="dxa"/>
            <w:noWrap/>
            <w:hideMark/>
          </w:tcPr>
          <w:p w14:paraId="5A8E3860" w14:textId="77777777" w:rsidR="003009FA" w:rsidRPr="003009FA" w:rsidRDefault="003009FA">
            <w:pPr>
              <w:rPr>
                <w:b/>
                <w:bCs/>
              </w:rPr>
            </w:pPr>
          </w:p>
        </w:tc>
        <w:tc>
          <w:tcPr>
            <w:tcW w:w="960" w:type="dxa"/>
            <w:noWrap/>
            <w:hideMark/>
          </w:tcPr>
          <w:p w14:paraId="1D159E28" w14:textId="77777777" w:rsidR="003009FA" w:rsidRPr="003009FA" w:rsidRDefault="003009FA"/>
        </w:tc>
      </w:tr>
      <w:tr w:rsidR="003009FA" w:rsidRPr="003009FA" w14:paraId="18392489" w14:textId="77777777" w:rsidTr="003009FA">
        <w:trPr>
          <w:trHeight w:val="300"/>
        </w:trPr>
        <w:tc>
          <w:tcPr>
            <w:tcW w:w="3766" w:type="dxa"/>
            <w:noWrap/>
            <w:hideMark/>
          </w:tcPr>
          <w:p w14:paraId="68C289C7" w14:textId="77777777" w:rsidR="003009FA" w:rsidRPr="003009FA" w:rsidRDefault="003009FA">
            <w:r w:rsidRPr="003009FA">
              <w:t>Call:</w:t>
            </w:r>
          </w:p>
        </w:tc>
        <w:tc>
          <w:tcPr>
            <w:tcW w:w="365" w:type="dxa"/>
            <w:noWrap/>
            <w:hideMark/>
          </w:tcPr>
          <w:p w14:paraId="0A2C94BA" w14:textId="77777777" w:rsidR="003009FA" w:rsidRPr="003009FA" w:rsidRDefault="003009FA"/>
        </w:tc>
        <w:tc>
          <w:tcPr>
            <w:tcW w:w="1024" w:type="dxa"/>
            <w:noWrap/>
            <w:hideMark/>
          </w:tcPr>
          <w:p w14:paraId="6B525997" w14:textId="77777777" w:rsidR="003009FA" w:rsidRPr="003009FA" w:rsidRDefault="003009FA"/>
        </w:tc>
        <w:tc>
          <w:tcPr>
            <w:tcW w:w="852" w:type="dxa"/>
            <w:noWrap/>
            <w:hideMark/>
          </w:tcPr>
          <w:p w14:paraId="5143F4A2" w14:textId="77777777" w:rsidR="003009FA" w:rsidRPr="003009FA" w:rsidRDefault="003009FA"/>
        </w:tc>
        <w:tc>
          <w:tcPr>
            <w:tcW w:w="767" w:type="dxa"/>
            <w:noWrap/>
            <w:hideMark/>
          </w:tcPr>
          <w:p w14:paraId="370CD194" w14:textId="77777777" w:rsidR="003009FA" w:rsidRPr="003009FA" w:rsidRDefault="003009FA"/>
        </w:tc>
        <w:tc>
          <w:tcPr>
            <w:tcW w:w="755" w:type="dxa"/>
            <w:noWrap/>
            <w:hideMark/>
          </w:tcPr>
          <w:p w14:paraId="01D0F5BC" w14:textId="77777777" w:rsidR="003009FA" w:rsidRPr="003009FA" w:rsidRDefault="003009FA"/>
        </w:tc>
        <w:tc>
          <w:tcPr>
            <w:tcW w:w="565" w:type="dxa"/>
            <w:noWrap/>
            <w:hideMark/>
          </w:tcPr>
          <w:p w14:paraId="486FCE0A" w14:textId="77777777" w:rsidR="003009FA" w:rsidRPr="003009FA" w:rsidRDefault="003009FA"/>
        </w:tc>
        <w:tc>
          <w:tcPr>
            <w:tcW w:w="359" w:type="dxa"/>
            <w:noWrap/>
            <w:hideMark/>
          </w:tcPr>
          <w:p w14:paraId="04403DF0" w14:textId="77777777" w:rsidR="003009FA" w:rsidRPr="003009FA" w:rsidRDefault="003009FA"/>
        </w:tc>
        <w:tc>
          <w:tcPr>
            <w:tcW w:w="960" w:type="dxa"/>
            <w:noWrap/>
            <w:hideMark/>
          </w:tcPr>
          <w:p w14:paraId="2F94E4AC" w14:textId="77777777" w:rsidR="003009FA" w:rsidRPr="003009FA" w:rsidRDefault="003009FA"/>
        </w:tc>
        <w:tc>
          <w:tcPr>
            <w:tcW w:w="960" w:type="dxa"/>
            <w:noWrap/>
            <w:hideMark/>
          </w:tcPr>
          <w:p w14:paraId="7E157512" w14:textId="77777777" w:rsidR="003009FA" w:rsidRPr="003009FA" w:rsidRDefault="003009FA"/>
        </w:tc>
      </w:tr>
      <w:tr w:rsidR="003009FA" w:rsidRPr="003009FA" w14:paraId="74DD7B3F" w14:textId="77777777" w:rsidTr="003009FA">
        <w:trPr>
          <w:trHeight w:val="300"/>
        </w:trPr>
        <w:tc>
          <w:tcPr>
            <w:tcW w:w="10373" w:type="dxa"/>
            <w:gridSpan w:val="10"/>
            <w:noWrap/>
            <w:hideMark/>
          </w:tcPr>
          <w:p w14:paraId="633B4BF2" w14:textId="77777777" w:rsidR="003009FA" w:rsidRPr="003009FA" w:rsidRDefault="003009FA">
            <w:proofErr w:type="spellStart"/>
            <w:proofErr w:type="gramStart"/>
            <w:r w:rsidRPr="003009FA">
              <w:t>adonis</w:t>
            </w:r>
            <w:proofErr w:type="spellEnd"/>
            <w:r w:rsidRPr="003009FA">
              <w:t>(</w:t>
            </w:r>
            <w:proofErr w:type="gramEnd"/>
            <w:r w:rsidRPr="003009FA">
              <w:t xml:space="preserve">formula = allsites1 ~ Location + month + </w:t>
            </w:r>
            <w:proofErr w:type="spellStart"/>
            <w:r w:rsidRPr="003009FA">
              <w:t>rep.num</w:t>
            </w:r>
            <w:proofErr w:type="spellEnd"/>
            <w:r w:rsidRPr="003009FA">
              <w:t xml:space="preserve">, data = allsites2) </w:t>
            </w:r>
          </w:p>
        </w:tc>
      </w:tr>
      <w:tr w:rsidR="003009FA" w:rsidRPr="003009FA" w14:paraId="403C38CC" w14:textId="77777777" w:rsidTr="003009FA">
        <w:trPr>
          <w:trHeight w:val="300"/>
        </w:trPr>
        <w:tc>
          <w:tcPr>
            <w:tcW w:w="3766" w:type="dxa"/>
            <w:noWrap/>
            <w:hideMark/>
          </w:tcPr>
          <w:p w14:paraId="6FCE1526" w14:textId="77777777" w:rsidR="003009FA" w:rsidRPr="003009FA" w:rsidRDefault="003009FA"/>
        </w:tc>
        <w:tc>
          <w:tcPr>
            <w:tcW w:w="365" w:type="dxa"/>
            <w:noWrap/>
            <w:hideMark/>
          </w:tcPr>
          <w:p w14:paraId="500E36FC" w14:textId="77777777" w:rsidR="003009FA" w:rsidRPr="003009FA" w:rsidRDefault="003009FA"/>
        </w:tc>
        <w:tc>
          <w:tcPr>
            <w:tcW w:w="1024" w:type="dxa"/>
            <w:noWrap/>
            <w:hideMark/>
          </w:tcPr>
          <w:p w14:paraId="4C6035D7" w14:textId="77777777" w:rsidR="003009FA" w:rsidRPr="003009FA" w:rsidRDefault="003009FA"/>
        </w:tc>
        <w:tc>
          <w:tcPr>
            <w:tcW w:w="852" w:type="dxa"/>
            <w:noWrap/>
            <w:hideMark/>
          </w:tcPr>
          <w:p w14:paraId="21FE6035" w14:textId="77777777" w:rsidR="003009FA" w:rsidRPr="003009FA" w:rsidRDefault="003009FA"/>
        </w:tc>
        <w:tc>
          <w:tcPr>
            <w:tcW w:w="767" w:type="dxa"/>
            <w:noWrap/>
            <w:hideMark/>
          </w:tcPr>
          <w:p w14:paraId="36BDA8B2" w14:textId="77777777" w:rsidR="003009FA" w:rsidRPr="003009FA" w:rsidRDefault="003009FA"/>
        </w:tc>
        <w:tc>
          <w:tcPr>
            <w:tcW w:w="755" w:type="dxa"/>
            <w:noWrap/>
            <w:hideMark/>
          </w:tcPr>
          <w:p w14:paraId="24FD8D88" w14:textId="77777777" w:rsidR="003009FA" w:rsidRPr="003009FA" w:rsidRDefault="003009FA"/>
        </w:tc>
        <w:tc>
          <w:tcPr>
            <w:tcW w:w="565" w:type="dxa"/>
            <w:noWrap/>
            <w:hideMark/>
          </w:tcPr>
          <w:p w14:paraId="2E2B5E38" w14:textId="77777777" w:rsidR="003009FA" w:rsidRPr="003009FA" w:rsidRDefault="003009FA"/>
        </w:tc>
        <w:tc>
          <w:tcPr>
            <w:tcW w:w="359" w:type="dxa"/>
            <w:noWrap/>
            <w:hideMark/>
          </w:tcPr>
          <w:p w14:paraId="50CA4C94" w14:textId="77777777" w:rsidR="003009FA" w:rsidRPr="003009FA" w:rsidRDefault="003009FA"/>
        </w:tc>
        <w:tc>
          <w:tcPr>
            <w:tcW w:w="960" w:type="dxa"/>
            <w:noWrap/>
            <w:hideMark/>
          </w:tcPr>
          <w:p w14:paraId="7BE8B97B" w14:textId="77777777" w:rsidR="003009FA" w:rsidRPr="003009FA" w:rsidRDefault="003009FA"/>
        </w:tc>
        <w:tc>
          <w:tcPr>
            <w:tcW w:w="960" w:type="dxa"/>
            <w:noWrap/>
            <w:hideMark/>
          </w:tcPr>
          <w:p w14:paraId="2A209D38" w14:textId="77777777" w:rsidR="003009FA" w:rsidRPr="003009FA" w:rsidRDefault="003009FA"/>
        </w:tc>
      </w:tr>
      <w:tr w:rsidR="003009FA" w:rsidRPr="003009FA" w14:paraId="5A3CA358" w14:textId="77777777" w:rsidTr="003009FA">
        <w:trPr>
          <w:trHeight w:val="300"/>
        </w:trPr>
        <w:tc>
          <w:tcPr>
            <w:tcW w:w="5155" w:type="dxa"/>
            <w:gridSpan w:val="3"/>
            <w:noWrap/>
            <w:hideMark/>
          </w:tcPr>
          <w:p w14:paraId="615BC093" w14:textId="77777777" w:rsidR="003009FA" w:rsidRPr="003009FA" w:rsidRDefault="003009FA">
            <w:r w:rsidRPr="003009FA">
              <w:t>Permutation: free</w:t>
            </w:r>
          </w:p>
        </w:tc>
        <w:tc>
          <w:tcPr>
            <w:tcW w:w="852" w:type="dxa"/>
            <w:noWrap/>
            <w:hideMark/>
          </w:tcPr>
          <w:p w14:paraId="17F7B8C6" w14:textId="77777777" w:rsidR="003009FA" w:rsidRPr="003009FA" w:rsidRDefault="003009FA"/>
        </w:tc>
        <w:tc>
          <w:tcPr>
            <w:tcW w:w="767" w:type="dxa"/>
            <w:noWrap/>
            <w:hideMark/>
          </w:tcPr>
          <w:p w14:paraId="15783097" w14:textId="77777777" w:rsidR="003009FA" w:rsidRPr="003009FA" w:rsidRDefault="003009FA"/>
        </w:tc>
        <w:tc>
          <w:tcPr>
            <w:tcW w:w="755" w:type="dxa"/>
            <w:noWrap/>
            <w:hideMark/>
          </w:tcPr>
          <w:p w14:paraId="3EECCE39" w14:textId="77777777" w:rsidR="003009FA" w:rsidRPr="003009FA" w:rsidRDefault="003009FA"/>
        </w:tc>
        <w:tc>
          <w:tcPr>
            <w:tcW w:w="565" w:type="dxa"/>
            <w:noWrap/>
            <w:hideMark/>
          </w:tcPr>
          <w:p w14:paraId="1DB0317B" w14:textId="77777777" w:rsidR="003009FA" w:rsidRPr="003009FA" w:rsidRDefault="003009FA"/>
        </w:tc>
        <w:tc>
          <w:tcPr>
            <w:tcW w:w="359" w:type="dxa"/>
            <w:noWrap/>
            <w:hideMark/>
          </w:tcPr>
          <w:p w14:paraId="0B670E2F" w14:textId="77777777" w:rsidR="003009FA" w:rsidRPr="003009FA" w:rsidRDefault="003009FA"/>
        </w:tc>
        <w:tc>
          <w:tcPr>
            <w:tcW w:w="960" w:type="dxa"/>
            <w:noWrap/>
            <w:hideMark/>
          </w:tcPr>
          <w:p w14:paraId="0B97D407" w14:textId="77777777" w:rsidR="003009FA" w:rsidRPr="003009FA" w:rsidRDefault="003009FA"/>
        </w:tc>
        <w:tc>
          <w:tcPr>
            <w:tcW w:w="960" w:type="dxa"/>
            <w:noWrap/>
            <w:hideMark/>
          </w:tcPr>
          <w:p w14:paraId="5AADD7CC" w14:textId="77777777" w:rsidR="003009FA" w:rsidRPr="003009FA" w:rsidRDefault="003009FA"/>
        </w:tc>
      </w:tr>
      <w:tr w:rsidR="003009FA" w:rsidRPr="003009FA" w14:paraId="28FBE0A1" w14:textId="77777777" w:rsidTr="003009FA">
        <w:trPr>
          <w:trHeight w:val="300"/>
        </w:trPr>
        <w:tc>
          <w:tcPr>
            <w:tcW w:w="6007" w:type="dxa"/>
            <w:gridSpan w:val="4"/>
            <w:noWrap/>
            <w:hideMark/>
          </w:tcPr>
          <w:p w14:paraId="635358EF" w14:textId="77777777" w:rsidR="003009FA" w:rsidRPr="003009FA" w:rsidRDefault="003009FA">
            <w:r w:rsidRPr="003009FA">
              <w:t>Number of permutations: 999</w:t>
            </w:r>
          </w:p>
        </w:tc>
        <w:tc>
          <w:tcPr>
            <w:tcW w:w="767" w:type="dxa"/>
            <w:noWrap/>
            <w:hideMark/>
          </w:tcPr>
          <w:p w14:paraId="0F87AD3B" w14:textId="77777777" w:rsidR="003009FA" w:rsidRPr="003009FA" w:rsidRDefault="003009FA"/>
        </w:tc>
        <w:tc>
          <w:tcPr>
            <w:tcW w:w="755" w:type="dxa"/>
            <w:noWrap/>
            <w:hideMark/>
          </w:tcPr>
          <w:p w14:paraId="630D7331" w14:textId="77777777" w:rsidR="003009FA" w:rsidRPr="003009FA" w:rsidRDefault="003009FA"/>
        </w:tc>
        <w:tc>
          <w:tcPr>
            <w:tcW w:w="565" w:type="dxa"/>
            <w:noWrap/>
            <w:hideMark/>
          </w:tcPr>
          <w:p w14:paraId="160918F0" w14:textId="77777777" w:rsidR="003009FA" w:rsidRPr="003009FA" w:rsidRDefault="003009FA"/>
        </w:tc>
        <w:tc>
          <w:tcPr>
            <w:tcW w:w="359" w:type="dxa"/>
            <w:noWrap/>
            <w:hideMark/>
          </w:tcPr>
          <w:p w14:paraId="760E6582" w14:textId="77777777" w:rsidR="003009FA" w:rsidRPr="003009FA" w:rsidRDefault="003009FA"/>
        </w:tc>
        <w:tc>
          <w:tcPr>
            <w:tcW w:w="960" w:type="dxa"/>
            <w:noWrap/>
            <w:hideMark/>
          </w:tcPr>
          <w:p w14:paraId="21592084" w14:textId="77777777" w:rsidR="003009FA" w:rsidRPr="003009FA" w:rsidRDefault="003009FA"/>
        </w:tc>
        <w:tc>
          <w:tcPr>
            <w:tcW w:w="960" w:type="dxa"/>
            <w:noWrap/>
            <w:hideMark/>
          </w:tcPr>
          <w:p w14:paraId="73413E31" w14:textId="77777777" w:rsidR="003009FA" w:rsidRPr="003009FA" w:rsidRDefault="003009FA"/>
        </w:tc>
      </w:tr>
      <w:tr w:rsidR="003009FA" w:rsidRPr="003009FA" w14:paraId="22E25C7C" w14:textId="77777777" w:rsidTr="003009FA">
        <w:trPr>
          <w:trHeight w:val="300"/>
        </w:trPr>
        <w:tc>
          <w:tcPr>
            <w:tcW w:w="3766" w:type="dxa"/>
            <w:noWrap/>
            <w:hideMark/>
          </w:tcPr>
          <w:p w14:paraId="61E539A8" w14:textId="77777777" w:rsidR="003009FA" w:rsidRPr="003009FA" w:rsidRDefault="003009FA"/>
        </w:tc>
        <w:tc>
          <w:tcPr>
            <w:tcW w:w="365" w:type="dxa"/>
            <w:noWrap/>
            <w:hideMark/>
          </w:tcPr>
          <w:p w14:paraId="31E1D293" w14:textId="77777777" w:rsidR="003009FA" w:rsidRPr="003009FA" w:rsidRDefault="003009FA"/>
        </w:tc>
        <w:tc>
          <w:tcPr>
            <w:tcW w:w="1024" w:type="dxa"/>
            <w:noWrap/>
            <w:hideMark/>
          </w:tcPr>
          <w:p w14:paraId="3F582480" w14:textId="77777777" w:rsidR="003009FA" w:rsidRPr="003009FA" w:rsidRDefault="003009FA"/>
        </w:tc>
        <w:tc>
          <w:tcPr>
            <w:tcW w:w="852" w:type="dxa"/>
            <w:noWrap/>
            <w:hideMark/>
          </w:tcPr>
          <w:p w14:paraId="337D06D6" w14:textId="77777777" w:rsidR="003009FA" w:rsidRPr="003009FA" w:rsidRDefault="003009FA"/>
        </w:tc>
        <w:tc>
          <w:tcPr>
            <w:tcW w:w="767" w:type="dxa"/>
            <w:noWrap/>
            <w:hideMark/>
          </w:tcPr>
          <w:p w14:paraId="5E7C0C64" w14:textId="77777777" w:rsidR="003009FA" w:rsidRPr="003009FA" w:rsidRDefault="003009FA"/>
        </w:tc>
        <w:tc>
          <w:tcPr>
            <w:tcW w:w="755" w:type="dxa"/>
            <w:noWrap/>
            <w:hideMark/>
          </w:tcPr>
          <w:p w14:paraId="57F45190" w14:textId="77777777" w:rsidR="003009FA" w:rsidRPr="003009FA" w:rsidRDefault="003009FA"/>
        </w:tc>
        <w:tc>
          <w:tcPr>
            <w:tcW w:w="565" w:type="dxa"/>
            <w:noWrap/>
            <w:hideMark/>
          </w:tcPr>
          <w:p w14:paraId="52E9D71B" w14:textId="77777777" w:rsidR="003009FA" w:rsidRPr="003009FA" w:rsidRDefault="003009FA"/>
        </w:tc>
        <w:tc>
          <w:tcPr>
            <w:tcW w:w="359" w:type="dxa"/>
            <w:noWrap/>
            <w:hideMark/>
          </w:tcPr>
          <w:p w14:paraId="6FEDFFD2" w14:textId="77777777" w:rsidR="003009FA" w:rsidRPr="003009FA" w:rsidRDefault="003009FA"/>
        </w:tc>
        <w:tc>
          <w:tcPr>
            <w:tcW w:w="960" w:type="dxa"/>
            <w:noWrap/>
            <w:hideMark/>
          </w:tcPr>
          <w:p w14:paraId="187C1367" w14:textId="77777777" w:rsidR="003009FA" w:rsidRPr="003009FA" w:rsidRDefault="003009FA"/>
        </w:tc>
        <w:tc>
          <w:tcPr>
            <w:tcW w:w="960" w:type="dxa"/>
            <w:noWrap/>
            <w:hideMark/>
          </w:tcPr>
          <w:p w14:paraId="6B01107C" w14:textId="77777777" w:rsidR="003009FA" w:rsidRPr="003009FA" w:rsidRDefault="003009FA"/>
        </w:tc>
      </w:tr>
      <w:tr w:rsidR="003009FA" w:rsidRPr="003009FA" w14:paraId="70C39F4F" w14:textId="77777777" w:rsidTr="003009FA">
        <w:trPr>
          <w:trHeight w:val="300"/>
        </w:trPr>
        <w:tc>
          <w:tcPr>
            <w:tcW w:w="7529" w:type="dxa"/>
            <w:gridSpan w:val="6"/>
            <w:noWrap/>
            <w:hideMark/>
          </w:tcPr>
          <w:p w14:paraId="6102C933" w14:textId="77777777" w:rsidR="003009FA" w:rsidRPr="003009FA" w:rsidRDefault="003009FA">
            <w:r w:rsidRPr="003009FA">
              <w:t>Terms added sequentially (first to last)</w:t>
            </w:r>
          </w:p>
        </w:tc>
        <w:tc>
          <w:tcPr>
            <w:tcW w:w="565" w:type="dxa"/>
            <w:noWrap/>
            <w:hideMark/>
          </w:tcPr>
          <w:p w14:paraId="42EDA6A8" w14:textId="77777777" w:rsidR="003009FA" w:rsidRPr="003009FA" w:rsidRDefault="003009FA"/>
        </w:tc>
        <w:tc>
          <w:tcPr>
            <w:tcW w:w="359" w:type="dxa"/>
            <w:noWrap/>
            <w:hideMark/>
          </w:tcPr>
          <w:p w14:paraId="321F61E9" w14:textId="77777777" w:rsidR="003009FA" w:rsidRPr="003009FA" w:rsidRDefault="003009FA"/>
        </w:tc>
        <w:tc>
          <w:tcPr>
            <w:tcW w:w="960" w:type="dxa"/>
            <w:noWrap/>
            <w:hideMark/>
          </w:tcPr>
          <w:p w14:paraId="78FBEA2D" w14:textId="77777777" w:rsidR="003009FA" w:rsidRPr="003009FA" w:rsidRDefault="003009FA"/>
        </w:tc>
        <w:tc>
          <w:tcPr>
            <w:tcW w:w="960" w:type="dxa"/>
            <w:noWrap/>
            <w:hideMark/>
          </w:tcPr>
          <w:p w14:paraId="7353CBF0" w14:textId="77777777" w:rsidR="003009FA" w:rsidRPr="003009FA" w:rsidRDefault="003009FA"/>
        </w:tc>
      </w:tr>
      <w:tr w:rsidR="003009FA" w:rsidRPr="003009FA" w14:paraId="4C034B97" w14:textId="77777777" w:rsidTr="003009FA">
        <w:trPr>
          <w:trHeight w:val="300"/>
        </w:trPr>
        <w:tc>
          <w:tcPr>
            <w:tcW w:w="3766" w:type="dxa"/>
            <w:noWrap/>
            <w:hideMark/>
          </w:tcPr>
          <w:p w14:paraId="1BC393E9" w14:textId="77777777" w:rsidR="003009FA" w:rsidRPr="003009FA" w:rsidRDefault="003009FA"/>
        </w:tc>
        <w:tc>
          <w:tcPr>
            <w:tcW w:w="365" w:type="dxa"/>
            <w:noWrap/>
            <w:hideMark/>
          </w:tcPr>
          <w:p w14:paraId="390E0F03" w14:textId="77777777" w:rsidR="003009FA" w:rsidRPr="003009FA" w:rsidRDefault="003009FA"/>
        </w:tc>
        <w:tc>
          <w:tcPr>
            <w:tcW w:w="1024" w:type="dxa"/>
            <w:noWrap/>
            <w:hideMark/>
          </w:tcPr>
          <w:p w14:paraId="6B62B6DC" w14:textId="77777777" w:rsidR="003009FA" w:rsidRPr="003009FA" w:rsidRDefault="003009FA"/>
        </w:tc>
        <w:tc>
          <w:tcPr>
            <w:tcW w:w="852" w:type="dxa"/>
            <w:noWrap/>
            <w:hideMark/>
          </w:tcPr>
          <w:p w14:paraId="450E0EC8" w14:textId="77777777" w:rsidR="003009FA" w:rsidRPr="003009FA" w:rsidRDefault="003009FA"/>
        </w:tc>
        <w:tc>
          <w:tcPr>
            <w:tcW w:w="767" w:type="dxa"/>
            <w:noWrap/>
            <w:hideMark/>
          </w:tcPr>
          <w:p w14:paraId="4759E80C" w14:textId="77777777" w:rsidR="003009FA" w:rsidRPr="003009FA" w:rsidRDefault="003009FA"/>
        </w:tc>
        <w:tc>
          <w:tcPr>
            <w:tcW w:w="755" w:type="dxa"/>
            <w:noWrap/>
            <w:hideMark/>
          </w:tcPr>
          <w:p w14:paraId="5F27E295" w14:textId="77777777" w:rsidR="003009FA" w:rsidRPr="003009FA" w:rsidRDefault="003009FA"/>
        </w:tc>
        <w:tc>
          <w:tcPr>
            <w:tcW w:w="565" w:type="dxa"/>
            <w:noWrap/>
            <w:hideMark/>
          </w:tcPr>
          <w:p w14:paraId="182C603F" w14:textId="77777777" w:rsidR="003009FA" w:rsidRPr="003009FA" w:rsidRDefault="003009FA"/>
        </w:tc>
        <w:tc>
          <w:tcPr>
            <w:tcW w:w="359" w:type="dxa"/>
            <w:noWrap/>
            <w:hideMark/>
          </w:tcPr>
          <w:p w14:paraId="79751CDC" w14:textId="77777777" w:rsidR="003009FA" w:rsidRPr="003009FA" w:rsidRDefault="003009FA"/>
        </w:tc>
        <w:tc>
          <w:tcPr>
            <w:tcW w:w="960" w:type="dxa"/>
            <w:noWrap/>
            <w:hideMark/>
          </w:tcPr>
          <w:p w14:paraId="1CE12B2B" w14:textId="77777777" w:rsidR="003009FA" w:rsidRPr="003009FA" w:rsidRDefault="003009FA"/>
        </w:tc>
        <w:tc>
          <w:tcPr>
            <w:tcW w:w="960" w:type="dxa"/>
            <w:noWrap/>
            <w:hideMark/>
          </w:tcPr>
          <w:p w14:paraId="0541E538" w14:textId="77777777" w:rsidR="003009FA" w:rsidRPr="003009FA" w:rsidRDefault="003009FA"/>
        </w:tc>
      </w:tr>
      <w:tr w:rsidR="003009FA" w:rsidRPr="003009FA" w14:paraId="29A752F6" w14:textId="77777777" w:rsidTr="003009FA">
        <w:trPr>
          <w:trHeight w:val="300"/>
        </w:trPr>
        <w:tc>
          <w:tcPr>
            <w:tcW w:w="3766" w:type="dxa"/>
            <w:noWrap/>
            <w:hideMark/>
          </w:tcPr>
          <w:p w14:paraId="3577CD2D" w14:textId="77777777" w:rsidR="003009FA" w:rsidRPr="003009FA" w:rsidRDefault="003009FA"/>
        </w:tc>
        <w:tc>
          <w:tcPr>
            <w:tcW w:w="365" w:type="dxa"/>
            <w:noWrap/>
            <w:hideMark/>
          </w:tcPr>
          <w:p w14:paraId="500711B6" w14:textId="77777777" w:rsidR="003009FA" w:rsidRPr="003009FA" w:rsidRDefault="003009FA">
            <w:r w:rsidRPr="003009FA">
              <w:t>Df</w:t>
            </w:r>
          </w:p>
        </w:tc>
        <w:tc>
          <w:tcPr>
            <w:tcW w:w="1024" w:type="dxa"/>
            <w:noWrap/>
            <w:hideMark/>
          </w:tcPr>
          <w:p w14:paraId="3A3F4F34" w14:textId="77777777" w:rsidR="003009FA" w:rsidRPr="003009FA" w:rsidRDefault="003009FA">
            <w:proofErr w:type="spellStart"/>
            <w:r w:rsidRPr="003009FA">
              <w:t>SumsOfSqs</w:t>
            </w:r>
            <w:proofErr w:type="spellEnd"/>
          </w:p>
        </w:tc>
        <w:tc>
          <w:tcPr>
            <w:tcW w:w="852" w:type="dxa"/>
            <w:noWrap/>
            <w:hideMark/>
          </w:tcPr>
          <w:p w14:paraId="29CE60CC" w14:textId="77777777" w:rsidR="003009FA" w:rsidRPr="003009FA" w:rsidRDefault="003009FA">
            <w:proofErr w:type="spellStart"/>
            <w:r w:rsidRPr="003009FA">
              <w:t>MeanSqs</w:t>
            </w:r>
            <w:proofErr w:type="spellEnd"/>
          </w:p>
        </w:tc>
        <w:tc>
          <w:tcPr>
            <w:tcW w:w="767" w:type="dxa"/>
            <w:noWrap/>
            <w:hideMark/>
          </w:tcPr>
          <w:p w14:paraId="6D6442F4" w14:textId="77777777" w:rsidR="003009FA" w:rsidRPr="003009FA" w:rsidRDefault="003009FA">
            <w:proofErr w:type="spellStart"/>
            <w:proofErr w:type="gramStart"/>
            <w:r w:rsidRPr="003009FA">
              <w:t>F.Model</w:t>
            </w:r>
            <w:proofErr w:type="spellEnd"/>
            <w:proofErr w:type="gramEnd"/>
          </w:p>
        </w:tc>
        <w:tc>
          <w:tcPr>
            <w:tcW w:w="755" w:type="dxa"/>
            <w:noWrap/>
            <w:hideMark/>
          </w:tcPr>
          <w:p w14:paraId="3A698A78" w14:textId="77777777" w:rsidR="003009FA" w:rsidRPr="003009FA" w:rsidRDefault="003009FA">
            <w:r w:rsidRPr="003009FA">
              <w:t>R2</w:t>
            </w:r>
          </w:p>
        </w:tc>
        <w:tc>
          <w:tcPr>
            <w:tcW w:w="565" w:type="dxa"/>
            <w:noWrap/>
            <w:hideMark/>
          </w:tcPr>
          <w:p w14:paraId="7DF1F2EF" w14:textId="77777777" w:rsidR="003009FA" w:rsidRPr="003009FA" w:rsidRDefault="003009FA">
            <w:proofErr w:type="spellStart"/>
            <w:r w:rsidRPr="003009FA">
              <w:t>Pr</w:t>
            </w:r>
            <w:proofErr w:type="spellEnd"/>
            <w:r w:rsidRPr="003009FA">
              <w:t>(&gt;F)</w:t>
            </w:r>
          </w:p>
        </w:tc>
        <w:tc>
          <w:tcPr>
            <w:tcW w:w="359" w:type="dxa"/>
            <w:noWrap/>
            <w:hideMark/>
          </w:tcPr>
          <w:p w14:paraId="4601B6C1" w14:textId="77777777" w:rsidR="003009FA" w:rsidRPr="003009FA" w:rsidRDefault="003009FA"/>
        </w:tc>
        <w:tc>
          <w:tcPr>
            <w:tcW w:w="960" w:type="dxa"/>
            <w:noWrap/>
            <w:hideMark/>
          </w:tcPr>
          <w:p w14:paraId="4ACCF4BC" w14:textId="77777777" w:rsidR="003009FA" w:rsidRPr="003009FA" w:rsidRDefault="003009FA"/>
        </w:tc>
        <w:tc>
          <w:tcPr>
            <w:tcW w:w="960" w:type="dxa"/>
            <w:noWrap/>
            <w:hideMark/>
          </w:tcPr>
          <w:p w14:paraId="33D5BC58" w14:textId="77777777" w:rsidR="003009FA" w:rsidRPr="003009FA" w:rsidRDefault="003009FA"/>
        </w:tc>
      </w:tr>
      <w:tr w:rsidR="003009FA" w:rsidRPr="003009FA" w14:paraId="4BE4ABC5" w14:textId="77777777" w:rsidTr="003009FA">
        <w:trPr>
          <w:trHeight w:val="300"/>
        </w:trPr>
        <w:tc>
          <w:tcPr>
            <w:tcW w:w="3766" w:type="dxa"/>
            <w:noWrap/>
            <w:hideMark/>
          </w:tcPr>
          <w:p w14:paraId="13267CCA" w14:textId="77777777" w:rsidR="003009FA" w:rsidRPr="003009FA" w:rsidRDefault="003009FA">
            <w:r w:rsidRPr="003009FA">
              <w:t>Location</w:t>
            </w:r>
          </w:p>
        </w:tc>
        <w:tc>
          <w:tcPr>
            <w:tcW w:w="365" w:type="dxa"/>
            <w:noWrap/>
            <w:hideMark/>
          </w:tcPr>
          <w:p w14:paraId="468E078E" w14:textId="77777777" w:rsidR="003009FA" w:rsidRPr="003009FA" w:rsidRDefault="003009FA" w:rsidP="003009FA">
            <w:r w:rsidRPr="003009FA">
              <w:t>2</w:t>
            </w:r>
          </w:p>
        </w:tc>
        <w:tc>
          <w:tcPr>
            <w:tcW w:w="1024" w:type="dxa"/>
            <w:noWrap/>
            <w:hideMark/>
          </w:tcPr>
          <w:p w14:paraId="51C4B8F0" w14:textId="77777777" w:rsidR="003009FA" w:rsidRPr="003009FA" w:rsidRDefault="003009FA" w:rsidP="003009FA">
            <w:r w:rsidRPr="003009FA">
              <w:t>33.275</w:t>
            </w:r>
          </w:p>
        </w:tc>
        <w:tc>
          <w:tcPr>
            <w:tcW w:w="852" w:type="dxa"/>
            <w:noWrap/>
            <w:hideMark/>
          </w:tcPr>
          <w:p w14:paraId="02F7ADAD" w14:textId="77777777" w:rsidR="003009FA" w:rsidRPr="003009FA" w:rsidRDefault="003009FA" w:rsidP="003009FA">
            <w:r w:rsidRPr="003009FA">
              <w:t>16.6377</w:t>
            </w:r>
          </w:p>
        </w:tc>
        <w:tc>
          <w:tcPr>
            <w:tcW w:w="767" w:type="dxa"/>
            <w:noWrap/>
            <w:hideMark/>
          </w:tcPr>
          <w:p w14:paraId="72CE7B32" w14:textId="77777777" w:rsidR="003009FA" w:rsidRPr="003009FA" w:rsidRDefault="003009FA" w:rsidP="003009FA">
            <w:r w:rsidRPr="003009FA">
              <w:t>96.744</w:t>
            </w:r>
          </w:p>
        </w:tc>
        <w:tc>
          <w:tcPr>
            <w:tcW w:w="755" w:type="dxa"/>
            <w:noWrap/>
            <w:hideMark/>
          </w:tcPr>
          <w:p w14:paraId="76591397" w14:textId="77777777" w:rsidR="003009FA" w:rsidRPr="003009FA" w:rsidRDefault="003009FA" w:rsidP="003009FA">
            <w:r w:rsidRPr="003009FA">
              <w:t>0.19797</w:t>
            </w:r>
          </w:p>
        </w:tc>
        <w:tc>
          <w:tcPr>
            <w:tcW w:w="565" w:type="dxa"/>
            <w:noWrap/>
            <w:hideMark/>
          </w:tcPr>
          <w:p w14:paraId="52518450" w14:textId="77777777" w:rsidR="003009FA" w:rsidRPr="003009FA" w:rsidRDefault="003009FA" w:rsidP="003009FA">
            <w:r w:rsidRPr="003009FA">
              <w:t>0.001</w:t>
            </w:r>
          </w:p>
        </w:tc>
        <w:tc>
          <w:tcPr>
            <w:tcW w:w="359" w:type="dxa"/>
            <w:noWrap/>
            <w:hideMark/>
          </w:tcPr>
          <w:p w14:paraId="1C4DBFAA" w14:textId="77777777" w:rsidR="003009FA" w:rsidRPr="003009FA" w:rsidRDefault="003009FA">
            <w:r w:rsidRPr="003009FA">
              <w:t>***</w:t>
            </w:r>
          </w:p>
        </w:tc>
        <w:tc>
          <w:tcPr>
            <w:tcW w:w="960" w:type="dxa"/>
            <w:noWrap/>
            <w:hideMark/>
          </w:tcPr>
          <w:p w14:paraId="6DBEA4FC" w14:textId="77777777" w:rsidR="003009FA" w:rsidRPr="003009FA" w:rsidRDefault="003009FA"/>
        </w:tc>
        <w:tc>
          <w:tcPr>
            <w:tcW w:w="960" w:type="dxa"/>
            <w:noWrap/>
            <w:hideMark/>
          </w:tcPr>
          <w:p w14:paraId="45CC5BA5" w14:textId="77777777" w:rsidR="003009FA" w:rsidRPr="003009FA" w:rsidRDefault="003009FA"/>
        </w:tc>
      </w:tr>
      <w:tr w:rsidR="003009FA" w:rsidRPr="003009FA" w14:paraId="0C5AD055" w14:textId="77777777" w:rsidTr="003009FA">
        <w:trPr>
          <w:trHeight w:val="300"/>
        </w:trPr>
        <w:tc>
          <w:tcPr>
            <w:tcW w:w="3766" w:type="dxa"/>
            <w:noWrap/>
            <w:hideMark/>
          </w:tcPr>
          <w:p w14:paraId="1E9E94D0" w14:textId="77777777" w:rsidR="003009FA" w:rsidRPr="003009FA" w:rsidRDefault="003009FA">
            <w:r w:rsidRPr="003009FA">
              <w:t>month</w:t>
            </w:r>
          </w:p>
        </w:tc>
        <w:tc>
          <w:tcPr>
            <w:tcW w:w="365" w:type="dxa"/>
            <w:noWrap/>
            <w:hideMark/>
          </w:tcPr>
          <w:p w14:paraId="44BFA6C9" w14:textId="77777777" w:rsidR="003009FA" w:rsidRPr="003009FA" w:rsidRDefault="003009FA" w:rsidP="003009FA">
            <w:r w:rsidRPr="003009FA">
              <w:t>1</w:t>
            </w:r>
          </w:p>
        </w:tc>
        <w:tc>
          <w:tcPr>
            <w:tcW w:w="1024" w:type="dxa"/>
            <w:noWrap/>
            <w:hideMark/>
          </w:tcPr>
          <w:p w14:paraId="076E41D8" w14:textId="77777777" w:rsidR="003009FA" w:rsidRPr="003009FA" w:rsidRDefault="003009FA" w:rsidP="003009FA">
            <w:r w:rsidRPr="003009FA">
              <w:t>2.286</w:t>
            </w:r>
          </w:p>
        </w:tc>
        <w:tc>
          <w:tcPr>
            <w:tcW w:w="852" w:type="dxa"/>
            <w:noWrap/>
            <w:hideMark/>
          </w:tcPr>
          <w:p w14:paraId="2BE0A043" w14:textId="77777777" w:rsidR="003009FA" w:rsidRPr="003009FA" w:rsidRDefault="003009FA" w:rsidP="003009FA">
            <w:r w:rsidRPr="003009FA">
              <w:t>2.2863</w:t>
            </w:r>
          </w:p>
        </w:tc>
        <w:tc>
          <w:tcPr>
            <w:tcW w:w="767" w:type="dxa"/>
            <w:noWrap/>
            <w:hideMark/>
          </w:tcPr>
          <w:p w14:paraId="6370E4EF" w14:textId="77777777" w:rsidR="003009FA" w:rsidRPr="003009FA" w:rsidRDefault="003009FA" w:rsidP="003009FA">
            <w:r w:rsidRPr="003009FA">
              <w:t>13.295</w:t>
            </w:r>
          </w:p>
        </w:tc>
        <w:tc>
          <w:tcPr>
            <w:tcW w:w="755" w:type="dxa"/>
            <w:noWrap/>
            <w:hideMark/>
          </w:tcPr>
          <w:p w14:paraId="7D0B804F" w14:textId="77777777" w:rsidR="003009FA" w:rsidRPr="003009FA" w:rsidRDefault="003009FA" w:rsidP="003009FA">
            <w:r w:rsidRPr="003009FA">
              <w:t>0.0136</w:t>
            </w:r>
          </w:p>
        </w:tc>
        <w:tc>
          <w:tcPr>
            <w:tcW w:w="565" w:type="dxa"/>
            <w:noWrap/>
            <w:hideMark/>
          </w:tcPr>
          <w:p w14:paraId="3D464E96" w14:textId="77777777" w:rsidR="003009FA" w:rsidRPr="003009FA" w:rsidRDefault="003009FA" w:rsidP="003009FA">
            <w:r w:rsidRPr="003009FA">
              <w:t>0.001</w:t>
            </w:r>
          </w:p>
        </w:tc>
        <w:tc>
          <w:tcPr>
            <w:tcW w:w="359" w:type="dxa"/>
            <w:noWrap/>
            <w:hideMark/>
          </w:tcPr>
          <w:p w14:paraId="4D419BF2" w14:textId="77777777" w:rsidR="003009FA" w:rsidRPr="003009FA" w:rsidRDefault="003009FA">
            <w:r w:rsidRPr="003009FA">
              <w:t>***</w:t>
            </w:r>
          </w:p>
        </w:tc>
        <w:tc>
          <w:tcPr>
            <w:tcW w:w="960" w:type="dxa"/>
            <w:noWrap/>
            <w:hideMark/>
          </w:tcPr>
          <w:p w14:paraId="69086961" w14:textId="77777777" w:rsidR="003009FA" w:rsidRPr="003009FA" w:rsidRDefault="003009FA"/>
        </w:tc>
        <w:tc>
          <w:tcPr>
            <w:tcW w:w="960" w:type="dxa"/>
            <w:noWrap/>
            <w:hideMark/>
          </w:tcPr>
          <w:p w14:paraId="02BF9F9C" w14:textId="77777777" w:rsidR="003009FA" w:rsidRPr="003009FA" w:rsidRDefault="003009FA"/>
        </w:tc>
      </w:tr>
      <w:tr w:rsidR="003009FA" w:rsidRPr="003009FA" w14:paraId="7F7B6F29" w14:textId="77777777" w:rsidTr="003009FA">
        <w:trPr>
          <w:trHeight w:val="300"/>
        </w:trPr>
        <w:tc>
          <w:tcPr>
            <w:tcW w:w="3766" w:type="dxa"/>
            <w:noWrap/>
            <w:hideMark/>
          </w:tcPr>
          <w:p w14:paraId="12F70A40" w14:textId="77777777" w:rsidR="003009FA" w:rsidRPr="003009FA" w:rsidRDefault="003009FA">
            <w:proofErr w:type="spellStart"/>
            <w:r w:rsidRPr="003009FA">
              <w:t>rep.num</w:t>
            </w:r>
            <w:proofErr w:type="spellEnd"/>
          </w:p>
        </w:tc>
        <w:tc>
          <w:tcPr>
            <w:tcW w:w="365" w:type="dxa"/>
            <w:noWrap/>
            <w:hideMark/>
          </w:tcPr>
          <w:p w14:paraId="2A50FAA8" w14:textId="77777777" w:rsidR="003009FA" w:rsidRPr="003009FA" w:rsidRDefault="003009FA" w:rsidP="003009FA">
            <w:r w:rsidRPr="003009FA">
              <w:t>1</w:t>
            </w:r>
          </w:p>
        </w:tc>
        <w:tc>
          <w:tcPr>
            <w:tcW w:w="1024" w:type="dxa"/>
            <w:noWrap/>
            <w:hideMark/>
          </w:tcPr>
          <w:p w14:paraId="7FACB936" w14:textId="77777777" w:rsidR="003009FA" w:rsidRPr="003009FA" w:rsidRDefault="003009FA" w:rsidP="003009FA">
            <w:r w:rsidRPr="003009FA">
              <w:t>0.104</w:t>
            </w:r>
          </w:p>
        </w:tc>
        <w:tc>
          <w:tcPr>
            <w:tcW w:w="852" w:type="dxa"/>
            <w:noWrap/>
            <w:hideMark/>
          </w:tcPr>
          <w:p w14:paraId="204A3B53" w14:textId="77777777" w:rsidR="003009FA" w:rsidRPr="003009FA" w:rsidRDefault="003009FA" w:rsidP="003009FA">
            <w:r w:rsidRPr="003009FA">
              <w:t>0.1037</w:t>
            </w:r>
          </w:p>
        </w:tc>
        <w:tc>
          <w:tcPr>
            <w:tcW w:w="767" w:type="dxa"/>
            <w:noWrap/>
            <w:hideMark/>
          </w:tcPr>
          <w:p w14:paraId="5AD2B432" w14:textId="77777777" w:rsidR="003009FA" w:rsidRPr="003009FA" w:rsidRDefault="003009FA" w:rsidP="003009FA">
            <w:r w:rsidRPr="003009FA">
              <w:t>0.603</w:t>
            </w:r>
          </w:p>
        </w:tc>
        <w:tc>
          <w:tcPr>
            <w:tcW w:w="755" w:type="dxa"/>
            <w:noWrap/>
            <w:hideMark/>
          </w:tcPr>
          <w:p w14:paraId="6057C238" w14:textId="77777777" w:rsidR="003009FA" w:rsidRPr="003009FA" w:rsidRDefault="003009FA" w:rsidP="003009FA">
            <w:r w:rsidRPr="003009FA">
              <w:t>0.00062</w:t>
            </w:r>
          </w:p>
        </w:tc>
        <w:tc>
          <w:tcPr>
            <w:tcW w:w="565" w:type="dxa"/>
            <w:noWrap/>
            <w:hideMark/>
          </w:tcPr>
          <w:p w14:paraId="21C2D94E" w14:textId="77777777" w:rsidR="003009FA" w:rsidRPr="003009FA" w:rsidRDefault="003009FA" w:rsidP="003009FA">
            <w:r w:rsidRPr="003009FA">
              <w:t>0.603</w:t>
            </w:r>
          </w:p>
        </w:tc>
        <w:tc>
          <w:tcPr>
            <w:tcW w:w="359" w:type="dxa"/>
            <w:noWrap/>
            <w:hideMark/>
          </w:tcPr>
          <w:p w14:paraId="4B173B95" w14:textId="77777777" w:rsidR="003009FA" w:rsidRPr="003009FA" w:rsidRDefault="003009FA" w:rsidP="003009FA"/>
        </w:tc>
        <w:tc>
          <w:tcPr>
            <w:tcW w:w="960" w:type="dxa"/>
            <w:noWrap/>
            <w:hideMark/>
          </w:tcPr>
          <w:p w14:paraId="5555B073" w14:textId="77777777" w:rsidR="003009FA" w:rsidRPr="003009FA" w:rsidRDefault="003009FA"/>
        </w:tc>
        <w:tc>
          <w:tcPr>
            <w:tcW w:w="960" w:type="dxa"/>
            <w:noWrap/>
            <w:hideMark/>
          </w:tcPr>
          <w:p w14:paraId="535F0624" w14:textId="77777777" w:rsidR="003009FA" w:rsidRPr="003009FA" w:rsidRDefault="003009FA"/>
        </w:tc>
      </w:tr>
      <w:tr w:rsidR="003009FA" w:rsidRPr="003009FA" w14:paraId="190CF9DD" w14:textId="77777777" w:rsidTr="003009FA">
        <w:trPr>
          <w:trHeight w:val="300"/>
        </w:trPr>
        <w:tc>
          <w:tcPr>
            <w:tcW w:w="3766" w:type="dxa"/>
            <w:noWrap/>
            <w:hideMark/>
          </w:tcPr>
          <w:p w14:paraId="3D64812A" w14:textId="77777777" w:rsidR="003009FA" w:rsidRPr="003009FA" w:rsidRDefault="003009FA">
            <w:r w:rsidRPr="003009FA">
              <w:t>Residuals</w:t>
            </w:r>
          </w:p>
        </w:tc>
        <w:tc>
          <w:tcPr>
            <w:tcW w:w="365" w:type="dxa"/>
            <w:noWrap/>
            <w:hideMark/>
          </w:tcPr>
          <w:p w14:paraId="53BBF91B" w14:textId="77777777" w:rsidR="003009FA" w:rsidRPr="003009FA" w:rsidRDefault="003009FA" w:rsidP="003009FA">
            <w:r w:rsidRPr="003009FA">
              <w:t>770</w:t>
            </w:r>
          </w:p>
        </w:tc>
        <w:tc>
          <w:tcPr>
            <w:tcW w:w="1024" w:type="dxa"/>
            <w:noWrap/>
            <w:hideMark/>
          </w:tcPr>
          <w:p w14:paraId="6D505A45" w14:textId="77777777" w:rsidR="003009FA" w:rsidRPr="003009FA" w:rsidRDefault="003009FA" w:rsidP="003009FA">
            <w:r w:rsidRPr="003009FA">
              <w:t>132.421</w:t>
            </w:r>
          </w:p>
        </w:tc>
        <w:tc>
          <w:tcPr>
            <w:tcW w:w="852" w:type="dxa"/>
            <w:noWrap/>
            <w:hideMark/>
          </w:tcPr>
          <w:p w14:paraId="3EA404A0" w14:textId="77777777" w:rsidR="003009FA" w:rsidRPr="003009FA" w:rsidRDefault="003009FA" w:rsidP="003009FA">
            <w:r w:rsidRPr="003009FA">
              <w:t>0.172</w:t>
            </w:r>
          </w:p>
        </w:tc>
        <w:tc>
          <w:tcPr>
            <w:tcW w:w="767" w:type="dxa"/>
            <w:noWrap/>
            <w:hideMark/>
          </w:tcPr>
          <w:p w14:paraId="355235D5" w14:textId="77777777" w:rsidR="003009FA" w:rsidRPr="003009FA" w:rsidRDefault="003009FA" w:rsidP="003009FA">
            <w:r w:rsidRPr="003009FA">
              <w:t>0.78782</w:t>
            </w:r>
          </w:p>
        </w:tc>
        <w:tc>
          <w:tcPr>
            <w:tcW w:w="755" w:type="dxa"/>
            <w:noWrap/>
            <w:hideMark/>
          </w:tcPr>
          <w:p w14:paraId="2DE7FFB3" w14:textId="77777777" w:rsidR="003009FA" w:rsidRPr="003009FA" w:rsidRDefault="003009FA" w:rsidP="003009FA"/>
        </w:tc>
        <w:tc>
          <w:tcPr>
            <w:tcW w:w="565" w:type="dxa"/>
            <w:noWrap/>
            <w:hideMark/>
          </w:tcPr>
          <w:p w14:paraId="38494F45" w14:textId="77777777" w:rsidR="003009FA" w:rsidRPr="003009FA" w:rsidRDefault="003009FA"/>
        </w:tc>
        <w:tc>
          <w:tcPr>
            <w:tcW w:w="359" w:type="dxa"/>
            <w:noWrap/>
            <w:hideMark/>
          </w:tcPr>
          <w:p w14:paraId="6F72CA5A" w14:textId="77777777" w:rsidR="003009FA" w:rsidRPr="003009FA" w:rsidRDefault="003009FA"/>
        </w:tc>
        <w:tc>
          <w:tcPr>
            <w:tcW w:w="960" w:type="dxa"/>
            <w:noWrap/>
            <w:hideMark/>
          </w:tcPr>
          <w:p w14:paraId="21C9D90E" w14:textId="77777777" w:rsidR="003009FA" w:rsidRPr="003009FA" w:rsidRDefault="003009FA"/>
        </w:tc>
        <w:tc>
          <w:tcPr>
            <w:tcW w:w="960" w:type="dxa"/>
            <w:noWrap/>
            <w:hideMark/>
          </w:tcPr>
          <w:p w14:paraId="5798B963" w14:textId="77777777" w:rsidR="003009FA" w:rsidRPr="003009FA" w:rsidRDefault="003009FA"/>
        </w:tc>
      </w:tr>
      <w:tr w:rsidR="003009FA" w:rsidRPr="003009FA" w14:paraId="5F76D146" w14:textId="77777777" w:rsidTr="003009FA">
        <w:trPr>
          <w:trHeight w:val="300"/>
        </w:trPr>
        <w:tc>
          <w:tcPr>
            <w:tcW w:w="3766" w:type="dxa"/>
            <w:noWrap/>
            <w:hideMark/>
          </w:tcPr>
          <w:p w14:paraId="21DA402B" w14:textId="77777777" w:rsidR="003009FA" w:rsidRPr="003009FA" w:rsidRDefault="003009FA">
            <w:r w:rsidRPr="003009FA">
              <w:lastRenderedPageBreak/>
              <w:t>Total</w:t>
            </w:r>
          </w:p>
        </w:tc>
        <w:tc>
          <w:tcPr>
            <w:tcW w:w="365" w:type="dxa"/>
            <w:noWrap/>
            <w:hideMark/>
          </w:tcPr>
          <w:p w14:paraId="4CDC83E4" w14:textId="77777777" w:rsidR="003009FA" w:rsidRPr="003009FA" w:rsidRDefault="003009FA" w:rsidP="003009FA">
            <w:r w:rsidRPr="003009FA">
              <w:t>774</w:t>
            </w:r>
          </w:p>
        </w:tc>
        <w:tc>
          <w:tcPr>
            <w:tcW w:w="1024" w:type="dxa"/>
            <w:noWrap/>
            <w:hideMark/>
          </w:tcPr>
          <w:p w14:paraId="42BCAC9A" w14:textId="77777777" w:rsidR="003009FA" w:rsidRPr="003009FA" w:rsidRDefault="003009FA" w:rsidP="003009FA">
            <w:r w:rsidRPr="003009FA">
              <w:t>168.086</w:t>
            </w:r>
          </w:p>
        </w:tc>
        <w:tc>
          <w:tcPr>
            <w:tcW w:w="852" w:type="dxa"/>
            <w:noWrap/>
            <w:hideMark/>
          </w:tcPr>
          <w:p w14:paraId="5B366390" w14:textId="77777777" w:rsidR="003009FA" w:rsidRPr="003009FA" w:rsidRDefault="003009FA" w:rsidP="003009FA">
            <w:r w:rsidRPr="003009FA">
              <w:t>1</w:t>
            </w:r>
          </w:p>
        </w:tc>
        <w:tc>
          <w:tcPr>
            <w:tcW w:w="767" w:type="dxa"/>
            <w:noWrap/>
            <w:hideMark/>
          </w:tcPr>
          <w:p w14:paraId="5096806D" w14:textId="77777777" w:rsidR="003009FA" w:rsidRPr="003009FA" w:rsidRDefault="003009FA" w:rsidP="003009FA"/>
        </w:tc>
        <w:tc>
          <w:tcPr>
            <w:tcW w:w="755" w:type="dxa"/>
            <w:noWrap/>
            <w:hideMark/>
          </w:tcPr>
          <w:p w14:paraId="38C9ABC4" w14:textId="77777777" w:rsidR="003009FA" w:rsidRPr="003009FA" w:rsidRDefault="003009FA"/>
        </w:tc>
        <w:tc>
          <w:tcPr>
            <w:tcW w:w="565" w:type="dxa"/>
            <w:noWrap/>
            <w:hideMark/>
          </w:tcPr>
          <w:p w14:paraId="2BCF53B3" w14:textId="77777777" w:rsidR="003009FA" w:rsidRPr="003009FA" w:rsidRDefault="003009FA"/>
        </w:tc>
        <w:tc>
          <w:tcPr>
            <w:tcW w:w="359" w:type="dxa"/>
            <w:noWrap/>
            <w:hideMark/>
          </w:tcPr>
          <w:p w14:paraId="4BCAB72B" w14:textId="77777777" w:rsidR="003009FA" w:rsidRPr="003009FA" w:rsidRDefault="003009FA"/>
        </w:tc>
        <w:tc>
          <w:tcPr>
            <w:tcW w:w="960" w:type="dxa"/>
            <w:noWrap/>
            <w:hideMark/>
          </w:tcPr>
          <w:p w14:paraId="3AE1CEDA" w14:textId="77777777" w:rsidR="003009FA" w:rsidRPr="003009FA" w:rsidRDefault="003009FA"/>
        </w:tc>
        <w:tc>
          <w:tcPr>
            <w:tcW w:w="960" w:type="dxa"/>
            <w:noWrap/>
            <w:hideMark/>
          </w:tcPr>
          <w:p w14:paraId="03C9600F" w14:textId="77777777" w:rsidR="003009FA" w:rsidRPr="003009FA" w:rsidRDefault="003009FA"/>
        </w:tc>
      </w:tr>
      <w:tr w:rsidR="003009FA" w:rsidRPr="003009FA" w14:paraId="643F5F4B" w14:textId="77777777" w:rsidTr="003009FA">
        <w:trPr>
          <w:trHeight w:val="300"/>
        </w:trPr>
        <w:tc>
          <w:tcPr>
            <w:tcW w:w="3766" w:type="dxa"/>
            <w:noWrap/>
            <w:hideMark/>
          </w:tcPr>
          <w:p w14:paraId="6C47629D" w14:textId="77777777" w:rsidR="003009FA" w:rsidRPr="003009FA" w:rsidRDefault="003009FA">
            <w:r w:rsidRPr="003009FA">
              <w:t>---</w:t>
            </w:r>
          </w:p>
        </w:tc>
        <w:tc>
          <w:tcPr>
            <w:tcW w:w="365" w:type="dxa"/>
            <w:noWrap/>
            <w:hideMark/>
          </w:tcPr>
          <w:p w14:paraId="099F085D" w14:textId="77777777" w:rsidR="003009FA" w:rsidRPr="003009FA" w:rsidRDefault="003009FA"/>
        </w:tc>
        <w:tc>
          <w:tcPr>
            <w:tcW w:w="1024" w:type="dxa"/>
            <w:noWrap/>
            <w:hideMark/>
          </w:tcPr>
          <w:p w14:paraId="35109DD8" w14:textId="77777777" w:rsidR="003009FA" w:rsidRPr="003009FA" w:rsidRDefault="003009FA"/>
        </w:tc>
        <w:tc>
          <w:tcPr>
            <w:tcW w:w="852" w:type="dxa"/>
            <w:noWrap/>
            <w:hideMark/>
          </w:tcPr>
          <w:p w14:paraId="59843AF0" w14:textId="77777777" w:rsidR="003009FA" w:rsidRPr="003009FA" w:rsidRDefault="003009FA"/>
        </w:tc>
        <w:tc>
          <w:tcPr>
            <w:tcW w:w="767" w:type="dxa"/>
            <w:noWrap/>
            <w:hideMark/>
          </w:tcPr>
          <w:p w14:paraId="40D5F05D" w14:textId="77777777" w:rsidR="003009FA" w:rsidRPr="003009FA" w:rsidRDefault="003009FA"/>
        </w:tc>
        <w:tc>
          <w:tcPr>
            <w:tcW w:w="755" w:type="dxa"/>
            <w:noWrap/>
            <w:hideMark/>
          </w:tcPr>
          <w:p w14:paraId="6A72FE31" w14:textId="77777777" w:rsidR="003009FA" w:rsidRPr="003009FA" w:rsidRDefault="003009FA"/>
        </w:tc>
        <w:tc>
          <w:tcPr>
            <w:tcW w:w="565" w:type="dxa"/>
            <w:noWrap/>
            <w:hideMark/>
          </w:tcPr>
          <w:p w14:paraId="588E98E8" w14:textId="77777777" w:rsidR="003009FA" w:rsidRPr="003009FA" w:rsidRDefault="003009FA"/>
        </w:tc>
        <w:tc>
          <w:tcPr>
            <w:tcW w:w="359" w:type="dxa"/>
            <w:noWrap/>
            <w:hideMark/>
          </w:tcPr>
          <w:p w14:paraId="718CE6D4" w14:textId="77777777" w:rsidR="003009FA" w:rsidRPr="003009FA" w:rsidRDefault="003009FA"/>
        </w:tc>
        <w:tc>
          <w:tcPr>
            <w:tcW w:w="960" w:type="dxa"/>
            <w:noWrap/>
            <w:hideMark/>
          </w:tcPr>
          <w:p w14:paraId="45803818" w14:textId="77777777" w:rsidR="003009FA" w:rsidRPr="003009FA" w:rsidRDefault="003009FA"/>
        </w:tc>
        <w:tc>
          <w:tcPr>
            <w:tcW w:w="960" w:type="dxa"/>
            <w:noWrap/>
            <w:hideMark/>
          </w:tcPr>
          <w:p w14:paraId="62F4CBE8" w14:textId="77777777" w:rsidR="003009FA" w:rsidRPr="003009FA" w:rsidRDefault="003009FA"/>
        </w:tc>
      </w:tr>
      <w:tr w:rsidR="003009FA" w:rsidRPr="003009FA" w14:paraId="5224F373" w14:textId="77777777" w:rsidTr="003009FA">
        <w:trPr>
          <w:trHeight w:val="300"/>
        </w:trPr>
        <w:tc>
          <w:tcPr>
            <w:tcW w:w="8453" w:type="dxa"/>
            <w:gridSpan w:val="8"/>
            <w:noWrap/>
            <w:hideMark/>
          </w:tcPr>
          <w:p w14:paraId="6E379C2E" w14:textId="77777777" w:rsidR="003009FA" w:rsidRPr="003009FA" w:rsidRDefault="003009FA">
            <w:proofErr w:type="spellStart"/>
            <w:r w:rsidRPr="003009FA">
              <w:t>Signif</w:t>
            </w:r>
            <w:proofErr w:type="spellEnd"/>
            <w:r w:rsidRPr="003009FA">
              <w:t xml:space="preserve">. codes:  0 ‘***’ 0.001 ‘**’ 0.01 ‘*’ 0.05 ‘.’ 0.1 </w:t>
            </w:r>
            <w:proofErr w:type="gramStart"/>
            <w:r w:rsidRPr="003009FA">
              <w:t>‘ ’</w:t>
            </w:r>
            <w:proofErr w:type="gramEnd"/>
            <w:r w:rsidRPr="003009FA">
              <w:t xml:space="preserve"> 1</w:t>
            </w:r>
          </w:p>
        </w:tc>
        <w:tc>
          <w:tcPr>
            <w:tcW w:w="960" w:type="dxa"/>
            <w:noWrap/>
            <w:hideMark/>
          </w:tcPr>
          <w:p w14:paraId="666F8C0A" w14:textId="77777777" w:rsidR="003009FA" w:rsidRPr="003009FA" w:rsidRDefault="003009FA"/>
        </w:tc>
        <w:tc>
          <w:tcPr>
            <w:tcW w:w="960" w:type="dxa"/>
            <w:noWrap/>
            <w:hideMark/>
          </w:tcPr>
          <w:p w14:paraId="605C5B3C" w14:textId="77777777" w:rsidR="003009FA" w:rsidRPr="003009FA" w:rsidRDefault="003009FA"/>
        </w:tc>
      </w:tr>
      <w:tr w:rsidR="003009FA" w:rsidRPr="003009FA" w14:paraId="34DBD10C" w14:textId="77777777" w:rsidTr="003009FA">
        <w:trPr>
          <w:trHeight w:val="300"/>
        </w:trPr>
        <w:tc>
          <w:tcPr>
            <w:tcW w:w="4131" w:type="dxa"/>
            <w:gridSpan w:val="2"/>
            <w:noWrap/>
            <w:hideMark/>
          </w:tcPr>
          <w:p w14:paraId="6E9C56C5" w14:textId="77777777" w:rsidR="003009FA" w:rsidRPr="003009FA" w:rsidRDefault="003009FA">
            <w:r w:rsidRPr="003009FA">
              <w:t>&gt; summary(perm)</w:t>
            </w:r>
          </w:p>
        </w:tc>
        <w:tc>
          <w:tcPr>
            <w:tcW w:w="1024" w:type="dxa"/>
            <w:noWrap/>
            <w:hideMark/>
          </w:tcPr>
          <w:p w14:paraId="7EB9B527" w14:textId="77777777" w:rsidR="003009FA" w:rsidRPr="003009FA" w:rsidRDefault="003009FA"/>
        </w:tc>
        <w:tc>
          <w:tcPr>
            <w:tcW w:w="852" w:type="dxa"/>
            <w:noWrap/>
            <w:hideMark/>
          </w:tcPr>
          <w:p w14:paraId="3567A775" w14:textId="77777777" w:rsidR="003009FA" w:rsidRPr="003009FA" w:rsidRDefault="003009FA"/>
        </w:tc>
        <w:tc>
          <w:tcPr>
            <w:tcW w:w="767" w:type="dxa"/>
            <w:noWrap/>
            <w:hideMark/>
          </w:tcPr>
          <w:p w14:paraId="64900AF1" w14:textId="77777777" w:rsidR="003009FA" w:rsidRPr="003009FA" w:rsidRDefault="003009FA"/>
        </w:tc>
        <w:tc>
          <w:tcPr>
            <w:tcW w:w="755" w:type="dxa"/>
            <w:noWrap/>
            <w:hideMark/>
          </w:tcPr>
          <w:p w14:paraId="0500BEC8" w14:textId="77777777" w:rsidR="003009FA" w:rsidRPr="003009FA" w:rsidRDefault="003009FA"/>
        </w:tc>
        <w:tc>
          <w:tcPr>
            <w:tcW w:w="565" w:type="dxa"/>
            <w:noWrap/>
            <w:hideMark/>
          </w:tcPr>
          <w:p w14:paraId="08A3C278" w14:textId="77777777" w:rsidR="003009FA" w:rsidRPr="003009FA" w:rsidRDefault="003009FA"/>
        </w:tc>
        <w:tc>
          <w:tcPr>
            <w:tcW w:w="359" w:type="dxa"/>
            <w:noWrap/>
            <w:hideMark/>
          </w:tcPr>
          <w:p w14:paraId="0D6837D5" w14:textId="77777777" w:rsidR="003009FA" w:rsidRPr="003009FA" w:rsidRDefault="003009FA"/>
        </w:tc>
        <w:tc>
          <w:tcPr>
            <w:tcW w:w="960" w:type="dxa"/>
            <w:noWrap/>
            <w:hideMark/>
          </w:tcPr>
          <w:p w14:paraId="7232AFBB" w14:textId="77777777" w:rsidR="003009FA" w:rsidRPr="003009FA" w:rsidRDefault="003009FA"/>
        </w:tc>
        <w:tc>
          <w:tcPr>
            <w:tcW w:w="960" w:type="dxa"/>
            <w:noWrap/>
            <w:hideMark/>
          </w:tcPr>
          <w:p w14:paraId="1D8C9278" w14:textId="77777777" w:rsidR="003009FA" w:rsidRPr="003009FA" w:rsidRDefault="003009FA"/>
        </w:tc>
      </w:tr>
      <w:tr w:rsidR="003009FA" w:rsidRPr="003009FA" w14:paraId="434BE8CB" w14:textId="77777777" w:rsidTr="003009FA">
        <w:trPr>
          <w:trHeight w:val="300"/>
        </w:trPr>
        <w:tc>
          <w:tcPr>
            <w:tcW w:w="6774" w:type="dxa"/>
            <w:gridSpan w:val="5"/>
            <w:noWrap/>
            <w:hideMark/>
          </w:tcPr>
          <w:p w14:paraId="6FEF8FD3" w14:textId="77777777" w:rsidR="003009FA" w:rsidRPr="003009FA" w:rsidRDefault="003009FA">
            <w:r w:rsidRPr="003009FA">
              <w:t xml:space="preserve">             Length </w:t>
            </w:r>
            <w:proofErr w:type="gramStart"/>
            <w:r w:rsidRPr="003009FA">
              <w:t>Class  Mode</w:t>
            </w:r>
            <w:proofErr w:type="gramEnd"/>
            <w:r w:rsidRPr="003009FA">
              <w:t xml:space="preserve">   </w:t>
            </w:r>
          </w:p>
        </w:tc>
        <w:tc>
          <w:tcPr>
            <w:tcW w:w="755" w:type="dxa"/>
            <w:noWrap/>
            <w:hideMark/>
          </w:tcPr>
          <w:p w14:paraId="546D8305" w14:textId="77777777" w:rsidR="003009FA" w:rsidRPr="003009FA" w:rsidRDefault="003009FA"/>
        </w:tc>
        <w:tc>
          <w:tcPr>
            <w:tcW w:w="565" w:type="dxa"/>
            <w:noWrap/>
            <w:hideMark/>
          </w:tcPr>
          <w:p w14:paraId="084829EA" w14:textId="77777777" w:rsidR="003009FA" w:rsidRPr="003009FA" w:rsidRDefault="003009FA"/>
        </w:tc>
        <w:tc>
          <w:tcPr>
            <w:tcW w:w="359" w:type="dxa"/>
            <w:noWrap/>
            <w:hideMark/>
          </w:tcPr>
          <w:p w14:paraId="537CBA57" w14:textId="77777777" w:rsidR="003009FA" w:rsidRPr="003009FA" w:rsidRDefault="003009FA"/>
        </w:tc>
        <w:tc>
          <w:tcPr>
            <w:tcW w:w="960" w:type="dxa"/>
            <w:noWrap/>
            <w:hideMark/>
          </w:tcPr>
          <w:p w14:paraId="73058E9E" w14:textId="77777777" w:rsidR="003009FA" w:rsidRPr="003009FA" w:rsidRDefault="003009FA"/>
        </w:tc>
        <w:tc>
          <w:tcPr>
            <w:tcW w:w="960" w:type="dxa"/>
            <w:noWrap/>
            <w:hideMark/>
          </w:tcPr>
          <w:p w14:paraId="373D3CA2" w14:textId="77777777" w:rsidR="003009FA" w:rsidRPr="003009FA" w:rsidRDefault="003009FA"/>
        </w:tc>
      </w:tr>
      <w:tr w:rsidR="003009FA" w:rsidRPr="003009FA" w14:paraId="3F8616ED" w14:textId="77777777" w:rsidTr="003009FA">
        <w:trPr>
          <w:trHeight w:val="300"/>
        </w:trPr>
        <w:tc>
          <w:tcPr>
            <w:tcW w:w="6774" w:type="dxa"/>
            <w:gridSpan w:val="5"/>
            <w:noWrap/>
            <w:hideMark/>
          </w:tcPr>
          <w:p w14:paraId="522E9AB2" w14:textId="77777777" w:rsidR="003009FA" w:rsidRPr="003009FA" w:rsidRDefault="003009FA">
            <w:proofErr w:type="spellStart"/>
            <w:r w:rsidRPr="003009FA">
              <w:t>aov.tab</w:t>
            </w:r>
            <w:proofErr w:type="spellEnd"/>
            <w:r w:rsidRPr="003009FA">
              <w:t xml:space="preserve">         6   </w:t>
            </w:r>
            <w:proofErr w:type="spellStart"/>
            <w:proofErr w:type="gramStart"/>
            <w:r w:rsidRPr="003009FA">
              <w:t>anova</w:t>
            </w:r>
            <w:proofErr w:type="spellEnd"/>
            <w:r w:rsidRPr="003009FA">
              <w:t xml:space="preserve">  list</w:t>
            </w:r>
            <w:proofErr w:type="gramEnd"/>
            <w:r w:rsidRPr="003009FA">
              <w:t xml:space="preserve">   </w:t>
            </w:r>
          </w:p>
        </w:tc>
        <w:tc>
          <w:tcPr>
            <w:tcW w:w="755" w:type="dxa"/>
            <w:noWrap/>
            <w:hideMark/>
          </w:tcPr>
          <w:p w14:paraId="60F18E88" w14:textId="77777777" w:rsidR="003009FA" w:rsidRPr="003009FA" w:rsidRDefault="003009FA"/>
        </w:tc>
        <w:tc>
          <w:tcPr>
            <w:tcW w:w="565" w:type="dxa"/>
            <w:noWrap/>
            <w:hideMark/>
          </w:tcPr>
          <w:p w14:paraId="2DF5D884" w14:textId="77777777" w:rsidR="003009FA" w:rsidRPr="003009FA" w:rsidRDefault="003009FA"/>
        </w:tc>
        <w:tc>
          <w:tcPr>
            <w:tcW w:w="359" w:type="dxa"/>
            <w:noWrap/>
            <w:hideMark/>
          </w:tcPr>
          <w:p w14:paraId="4B800303" w14:textId="77777777" w:rsidR="003009FA" w:rsidRPr="003009FA" w:rsidRDefault="003009FA"/>
        </w:tc>
        <w:tc>
          <w:tcPr>
            <w:tcW w:w="960" w:type="dxa"/>
            <w:noWrap/>
            <w:hideMark/>
          </w:tcPr>
          <w:p w14:paraId="090079BD" w14:textId="77777777" w:rsidR="003009FA" w:rsidRPr="003009FA" w:rsidRDefault="003009FA"/>
        </w:tc>
        <w:tc>
          <w:tcPr>
            <w:tcW w:w="960" w:type="dxa"/>
            <w:noWrap/>
            <w:hideMark/>
          </w:tcPr>
          <w:p w14:paraId="724AED7F" w14:textId="77777777" w:rsidR="003009FA" w:rsidRPr="003009FA" w:rsidRDefault="003009FA"/>
        </w:tc>
      </w:tr>
      <w:tr w:rsidR="003009FA" w:rsidRPr="003009FA" w14:paraId="50842E6F" w14:textId="77777777" w:rsidTr="003009FA">
        <w:trPr>
          <w:trHeight w:val="300"/>
        </w:trPr>
        <w:tc>
          <w:tcPr>
            <w:tcW w:w="6774" w:type="dxa"/>
            <w:gridSpan w:val="5"/>
            <w:noWrap/>
            <w:hideMark/>
          </w:tcPr>
          <w:p w14:paraId="162A4A42" w14:textId="77777777" w:rsidR="003009FA" w:rsidRPr="003009FA" w:rsidRDefault="003009FA">
            <w:r w:rsidRPr="003009FA">
              <w:t xml:space="preserve">call            3   -none- call   </w:t>
            </w:r>
          </w:p>
        </w:tc>
        <w:tc>
          <w:tcPr>
            <w:tcW w:w="755" w:type="dxa"/>
            <w:noWrap/>
            <w:hideMark/>
          </w:tcPr>
          <w:p w14:paraId="6F6F7661" w14:textId="77777777" w:rsidR="003009FA" w:rsidRPr="003009FA" w:rsidRDefault="003009FA"/>
        </w:tc>
        <w:tc>
          <w:tcPr>
            <w:tcW w:w="565" w:type="dxa"/>
            <w:noWrap/>
            <w:hideMark/>
          </w:tcPr>
          <w:p w14:paraId="221D4E1E" w14:textId="77777777" w:rsidR="003009FA" w:rsidRPr="003009FA" w:rsidRDefault="003009FA"/>
        </w:tc>
        <w:tc>
          <w:tcPr>
            <w:tcW w:w="359" w:type="dxa"/>
            <w:noWrap/>
            <w:hideMark/>
          </w:tcPr>
          <w:p w14:paraId="594A9782" w14:textId="77777777" w:rsidR="003009FA" w:rsidRPr="003009FA" w:rsidRDefault="003009FA"/>
        </w:tc>
        <w:tc>
          <w:tcPr>
            <w:tcW w:w="960" w:type="dxa"/>
            <w:noWrap/>
            <w:hideMark/>
          </w:tcPr>
          <w:p w14:paraId="1DA3426D" w14:textId="77777777" w:rsidR="003009FA" w:rsidRPr="003009FA" w:rsidRDefault="003009FA"/>
        </w:tc>
        <w:tc>
          <w:tcPr>
            <w:tcW w:w="960" w:type="dxa"/>
            <w:noWrap/>
            <w:hideMark/>
          </w:tcPr>
          <w:p w14:paraId="1B380E2A" w14:textId="77777777" w:rsidR="003009FA" w:rsidRPr="003009FA" w:rsidRDefault="003009FA"/>
        </w:tc>
      </w:tr>
      <w:tr w:rsidR="003009FA" w:rsidRPr="003009FA" w14:paraId="34C22F6B" w14:textId="77777777" w:rsidTr="003009FA">
        <w:trPr>
          <w:trHeight w:val="300"/>
        </w:trPr>
        <w:tc>
          <w:tcPr>
            <w:tcW w:w="6774" w:type="dxa"/>
            <w:gridSpan w:val="5"/>
            <w:noWrap/>
            <w:hideMark/>
          </w:tcPr>
          <w:p w14:paraId="79F6359B" w14:textId="77777777" w:rsidR="003009FA" w:rsidRPr="003009FA" w:rsidRDefault="003009FA">
            <w:r w:rsidRPr="003009FA">
              <w:t>coefficients   75   -none- numeric</w:t>
            </w:r>
          </w:p>
        </w:tc>
        <w:tc>
          <w:tcPr>
            <w:tcW w:w="755" w:type="dxa"/>
            <w:noWrap/>
            <w:hideMark/>
          </w:tcPr>
          <w:p w14:paraId="757380FA" w14:textId="77777777" w:rsidR="003009FA" w:rsidRPr="003009FA" w:rsidRDefault="003009FA"/>
        </w:tc>
        <w:tc>
          <w:tcPr>
            <w:tcW w:w="565" w:type="dxa"/>
            <w:noWrap/>
            <w:hideMark/>
          </w:tcPr>
          <w:p w14:paraId="6B27F8D2" w14:textId="77777777" w:rsidR="003009FA" w:rsidRPr="003009FA" w:rsidRDefault="003009FA"/>
        </w:tc>
        <w:tc>
          <w:tcPr>
            <w:tcW w:w="359" w:type="dxa"/>
            <w:noWrap/>
            <w:hideMark/>
          </w:tcPr>
          <w:p w14:paraId="77816FD2" w14:textId="77777777" w:rsidR="003009FA" w:rsidRPr="003009FA" w:rsidRDefault="003009FA"/>
        </w:tc>
        <w:tc>
          <w:tcPr>
            <w:tcW w:w="960" w:type="dxa"/>
            <w:noWrap/>
            <w:hideMark/>
          </w:tcPr>
          <w:p w14:paraId="3BABBBE8" w14:textId="77777777" w:rsidR="003009FA" w:rsidRPr="003009FA" w:rsidRDefault="003009FA"/>
        </w:tc>
        <w:tc>
          <w:tcPr>
            <w:tcW w:w="960" w:type="dxa"/>
            <w:noWrap/>
            <w:hideMark/>
          </w:tcPr>
          <w:p w14:paraId="46548D6C" w14:textId="77777777" w:rsidR="003009FA" w:rsidRPr="003009FA" w:rsidRDefault="003009FA"/>
        </w:tc>
      </w:tr>
      <w:tr w:rsidR="003009FA" w:rsidRPr="003009FA" w14:paraId="328723FC" w14:textId="77777777" w:rsidTr="003009FA">
        <w:trPr>
          <w:trHeight w:val="300"/>
        </w:trPr>
        <w:tc>
          <w:tcPr>
            <w:tcW w:w="6774" w:type="dxa"/>
            <w:gridSpan w:val="5"/>
            <w:noWrap/>
            <w:hideMark/>
          </w:tcPr>
          <w:p w14:paraId="18A1E4C7" w14:textId="77777777" w:rsidR="003009FA" w:rsidRPr="003009FA" w:rsidRDefault="003009FA">
            <w:proofErr w:type="spellStart"/>
            <w:proofErr w:type="gramStart"/>
            <w:r w:rsidRPr="003009FA">
              <w:t>coef.sites</w:t>
            </w:r>
            <w:proofErr w:type="spellEnd"/>
            <w:proofErr w:type="gramEnd"/>
            <w:r w:rsidRPr="003009FA">
              <w:t xml:space="preserve">   3875   -none- numeric</w:t>
            </w:r>
          </w:p>
        </w:tc>
        <w:tc>
          <w:tcPr>
            <w:tcW w:w="755" w:type="dxa"/>
            <w:noWrap/>
            <w:hideMark/>
          </w:tcPr>
          <w:p w14:paraId="15D27605" w14:textId="77777777" w:rsidR="003009FA" w:rsidRPr="003009FA" w:rsidRDefault="003009FA"/>
        </w:tc>
        <w:tc>
          <w:tcPr>
            <w:tcW w:w="565" w:type="dxa"/>
            <w:noWrap/>
            <w:hideMark/>
          </w:tcPr>
          <w:p w14:paraId="46065B7B" w14:textId="77777777" w:rsidR="003009FA" w:rsidRPr="003009FA" w:rsidRDefault="003009FA"/>
        </w:tc>
        <w:tc>
          <w:tcPr>
            <w:tcW w:w="359" w:type="dxa"/>
            <w:noWrap/>
            <w:hideMark/>
          </w:tcPr>
          <w:p w14:paraId="7CF06A54" w14:textId="77777777" w:rsidR="003009FA" w:rsidRPr="003009FA" w:rsidRDefault="003009FA"/>
        </w:tc>
        <w:tc>
          <w:tcPr>
            <w:tcW w:w="960" w:type="dxa"/>
            <w:noWrap/>
            <w:hideMark/>
          </w:tcPr>
          <w:p w14:paraId="2E2C00E4" w14:textId="77777777" w:rsidR="003009FA" w:rsidRPr="003009FA" w:rsidRDefault="003009FA"/>
        </w:tc>
        <w:tc>
          <w:tcPr>
            <w:tcW w:w="960" w:type="dxa"/>
            <w:noWrap/>
            <w:hideMark/>
          </w:tcPr>
          <w:p w14:paraId="692B05B7" w14:textId="77777777" w:rsidR="003009FA" w:rsidRPr="003009FA" w:rsidRDefault="003009FA"/>
        </w:tc>
      </w:tr>
      <w:tr w:rsidR="003009FA" w:rsidRPr="003009FA" w14:paraId="07908D24" w14:textId="77777777" w:rsidTr="003009FA">
        <w:trPr>
          <w:trHeight w:val="300"/>
        </w:trPr>
        <w:tc>
          <w:tcPr>
            <w:tcW w:w="6774" w:type="dxa"/>
            <w:gridSpan w:val="5"/>
            <w:noWrap/>
            <w:hideMark/>
          </w:tcPr>
          <w:p w14:paraId="057C409C" w14:textId="77777777" w:rsidR="003009FA" w:rsidRPr="003009FA" w:rsidRDefault="003009FA">
            <w:proofErr w:type="spellStart"/>
            <w:proofErr w:type="gramStart"/>
            <w:r w:rsidRPr="003009FA">
              <w:t>f.perms</w:t>
            </w:r>
            <w:proofErr w:type="spellEnd"/>
            <w:proofErr w:type="gramEnd"/>
            <w:r w:rsidRPr="003009FA">
              <w:t xml:space="preserve">      2997   -none- numeric</w:t>
            </w:r>
          </w:p>
        </w:tc>
        <w:tc>
          <w:tcPr>
            <w:tcW w:w="755" w:type="dxa"/>
            <w:noWrap/>
            <w:hideMark/>
          </w:tcPr>
          <w:p w14:paraId="0AC74DC8" w14:textId="77777777" w:rsidR="003009FA" w:rsidRPr="003009FA" w:rsidRDefault="003009FA"/>
        </w:tc>
        <w:tc>
          <w:tcPr>
            <w:tcW w:w="565" w:type="dxa"/>
            <w:noWrap/>
            <w:hideMark/>
          </w:tcPr>
          <w:p w14:paraId="1AFFB279" w14:textId="77777777" w:rsidR="003009FA" w:rsidRPr="003009FA" w:rsidRDefault="003009FA"/>
        </w:tc>
        <w:tc>
          <w:tcPr>
            <w:tcW w:w="359" w:type="dxa"/>
            <w:noWrap/>
            <w:hideMark/>
          </w:tcPr>
          <w:p w14:paraId="5E6E8400" w14:textId="77777777" w:rsidR="003009FA" w:rsidRPr="003009FA" w:rsidRDefault="003009FA"/>
        </w:tc>
        <w:tc>
          <w:tcPr>
            <w:tcW w:w="960" w:type="dxa"/>
            <w:noWrap/>
            <w:hideMark/>
          </w:tcPr>
          <w:p w14:paraId="50CAEF1B" w14:textId="77777777" w:rsidR="003009FA" w:rsidRPr="003009FA" w:rsidRDefault="003009FA"/>
        </w:tc>
        <w:tc>
          <w:tcPr>
            <w:tcW w:w="960" w:type="dxa"/>
            <w:noWrap/>
            <w:hideMark/>
          </w:tcPr>
          <w:p w14:paraId="1443C95C" w14:textId="77777777" w:rsidR="003009FA" w:rsidRPr="003009FA" w:rsidRDefault="003009FA"/>
        </w:tc>
      </w:tr>
      <w:tr w:rsidR="003009FA" w:rsidRPr="003009FA" w14:paraId="5BA8C225" w14:textId="77777777" w:rsidTr="003009FA">
        <w:trPr>
          <w:trHeight w:val="300"/>
        </w:trPr>
        <w:tc>
          <w:tcPr>
            <w:tcW w:w="6774" w:type="dxa"/>
            <w:gridSpan w:val="5"/>
            <w:noWrap/>
            <w:hideMark/>
          </w:tcPr>
          <w:p w14:paraId="4F8352D4" w14:textId="77777777" w:rsidR="003009FA" w:rsidRPr="003009FA" w:rsidRDefault="003009FA">
            <w:proofErr w:type="spellStart"/>
            <w:proofErr w:type="gramStart"/>
            <w:r w:rsidRPr="003009FA">
              <w:t>model.matrix</w:t>
            </w:r>
            <w:proofErr w:type="spellEnd"/>
            <w:proofErr w:type="gramEnd"/>
            <w:r w:rsidRPr="003009FA">
              <w:t xml:space="preserve"> 3875   -none- numeric</w:t>
            </w:r>
          </w:p>
        </w:tc>
        <w:tc>
          <w:tcPr>
            <w:tcW w:w="755" w:type="dxa"/>
            <w:noWrap/>
            <w:hideMark/>
          </w:tcPr>
          <w:p w14:paraId="7C0D640E" w14:textId="77777777" w:rsidR="003009FA" w:rsidRPr="003009FA" w:rsidRDefault="003009FA"/>
        </w:tc>
        <w:tc>
          <w:tcPr>
            <w:tcW w:w="565" w:type="dxa"/>
            <w:noWrap/>
            <w:hideMark/>
          </w:tcPr>
          <w:p w14:paraId="28C47382" w14:textId="77777777" w:rsidR="003009FA" w:rsidRPr="003009FA" w:rsidRDefault="003009FA"/>
        </w:tc>
        <w:tc>
          <w:tcPr>
            <w:tcW w:w="359" w:type="dxa"/>
            <w:noWrap/>
            <w:hideMark/>
          </w:tcPr>
          <w:p w14:paraId="139016F9" w14:textId="77777777" w:rsidR="003009FA" w:rsidRPr="003009FA" w:rsidRDefault="003009FA"/>
        </w:tc>
        <w:tc>
          <w:tcPr>
            <w:tcW w:w="960" w:type="dxa"/>
            <w:noWrap/>
            <w:hideMark/>
          </w:tcPr>
          <w:p w14:paraId="19CE12A5" w14:textId="77777777" w:rsidR="003009FA" w:rsidRPr="003009FA" w:rsidRDefault="003009FA"/>
        </w:tc>
        <w:tc>
          <w:tcPr>
            <w:tcW w:w="960" w:type="dxa"/>
            <w:noWrap/>
            <w:hideMark/>
          </w:tcPr>
          <w:p w14:paraId="11AE02A9" w14:textId="77777777" w:rsidR="003009FA" w:rsidRPr="003009FA" w:rsidRDefault="003009FA"/>
        </w:tc>
      </w:tr>
      <w:tr w:rsidR="003009FA" w:rsidRPr="003009FA" w14:paraId="54AF6F7E" w14:textId="77777777" w:rsidTr="003009FA">
        <w:trPr>
          <w:trHeight w:val="300"/>
        </w:trPr>
        <w:tc>
          <w:tcPr>
            <w:tcW w:w="3766" w:type="dxa"/>
            <w:noWrap/>
            <w:hideMark/>
          </w:tcPr>
          <w:p w14:paraId="742CDA7B" w14:textId="77777777" w:rsidR="003009FA" w:rsidRPr="003009FA" w:rsidRDefault="003009FA">
            <w:r w:rsidRPr="003009FA">
              <w:t xml:space="preserve">terms           3   </w:t>
            </w:r>
            <w:proofErr w:type="gramStart"/>
            <w:r w:rsidRPr="003009FA">
              <w:t>terms  call</w:t>
            </w:r>
            <w:proofErr w:type="gramEnd"/>
            <w:r w:rsidRPr="003009FA">
              <w:t xml:space="preserve">   </w:t>
            </w:r>
          </w:p>
        </w:tc>
        <w:tc>
          <w:tcPr>
            <w:tcW w:w="365" w:type="dxa"/>
            <w:noWrap/>
            <w:hideMark/>
          </w:tcPr>
          <w:p w14:paraId="77C6A71A" w14:textId="77777777" w:rsidR="003009FA" w:rsidRPr="003009FA" w:rsidRDefault="003009FA"/>
        </w:tc>
        <w:tc>
          <w:tcPr>
            <w:tcW w:w="1024" w:type="dxa"/>
            <w:noWrap/>
            <w:hideMark/>
          </w:tcPr>
          <w:p w14:paraId="1B058B8E" w14:textId="77777777" w:rsidR="003009FA" w:rsidRPr="003009FA" w:rsidRDefault="003009FA"/>
        </w:tc>
        <w:tc>
          <w:tcPr>
            <w:tcW w:w="852" w:type="dxa"/>
            <w:noWrap/>
            <w:hideMark/>
          </w:tcPr>
          <w:p w14:paraId="3EC78AD9" w14:textId="77777777" w:rsidR="003009FA" w:rsidRPr="003009FA" w:rsidRDefault="003009FA"/>
        </w:tc>
        <w:tc>
          <w:tcPr>
            <w:tcW w:w="767" w:type="dxa"/>
            <w:noWrap/>
            <w:hideMark/>
          </w:tcPr>
          <w:p w14:paraId="08266C85" w14:textId="77777777" w:rsidR="003009FA" w:rsidRPr="003009FA" w:rsidRDefault="003009FA"/>
        </w:tc>
        <w:tc>
          <w:tcPr>
            <w:tcW w:w="755" w:type="dxa"/>
            <w:noWrap/>
            <w:hideMark/>
          </w:tcPr>
          <w:p w14:paraId="451DDAF2" w14:textId="77777777" w:rsidR="003009FA" w:rsidRPr="003009FA" w:rsidRDefault="003009FA"/>
        </w:tc>
        <w:tc>
          <w:tcPr>
            <w:tcW w:w="565" w:type="dxa"/>
            <w:noWrap/>
            <w:hideMark/>
          </w:tcPr>
          <w:p w14:paraId="25654B56" w14:textId="77777777" w:rsidR="003009FA" w:rsidRPr="003009FA" w:rsidRDefault="003009FA"/>
        </w:tc>
        <w:tc>
          <w:tcPr>
            <w:tcW w:w="359" w:type="dxa"/>
            <w:noWrap/>
            <w:hideMark/>
          </w:tcPr>
          <w:p w14:paraId="3A07D86B" w14:textId="77777777" w:rsidR="003009FA" w:rsidRPr="003009FA" w:rsidRDefault="003009FA"/>
        </w:tc>
        <w:tc>
          <w:tcPr>
            <w:tcW w:w="960" w:type="dxa"/>
            <w:noWrap/>
            <w:hideMark/>
          </w:tcPr>
          <w:p w14:paraId="5A0640DC" w14:textId="77777777" w:rsidR="003009FA" w:rsidRPr="003009FA" w:rsidRDefault="003009FA"/>
        </w:tc>
        <w:tc>
          <w:tcPr>
            <w:tcW w:w="960" w:type="dxa"/>
            <w:noWrap/>
            <w:hideMark/>
          </w:tcPr>
          <w:p w14:paraId="3CF31668" w14:textId="77777777" w:rsidR="003009FA" w:rsidRPr="003009FA" w:rsidRDefault="003009FA"/>
        </w:tc>
      </w:tr>
      <w:tr w:rsidR="003009FA" w:rsidRPr="003009FA" w14:paraId="6074126C" w14:textId="77777777" w:rsidTr="003009FA">
        <w:trPr>
          <w:trHeight w:val="300"/>
        </w:trPr>
        <w:tc>
          <w:tcPr>
            <w:tcW w:w="3766" w:type="dxa"/>
            <w:noWrap/>
            <w:hideMark/>
          </w:tcPr>
          <w:p w14:paraId="69551B33" w14:textId="77777777" w:rsidR="003009FA" w:rsidRPr="003009FA" w:rsidRDefault="003009FA"/>
        </w:tc>
        <w:tc>
          <w:tcPr>
            <w:tcW w:w="365" w:type="dxa"/>
            <w:noWrap/>
            <w:hideMark/>
          </w:tcPr>
          <w:p w14:paraId="010158FC" w14:textId="77777777" w:rsidR="003009FA" w:rsidRPr="003009FA" w:rsidRDefault="003009FA"/>
        </w:tc>
        <w:tc>
          <w:tcPr>
            <w:tcW w:w="1024" w:type="dxa"/>
            <w:noWrap/>
            <w:hideMark/>
          </w:tcPr>
          <w:p w14:paraId="2BBF6CC7" w14:textId="77777777" w:rsidR="003009FA" w:rsidRPr="003009FA" w:rsidRDefault="003009FA"/>
        </w:tc>
        <w:tc>
          <w:tcPr>
            <w:tcW w:w="852" w:type="dxa"/>
            <w:noWrap/>
            <w:hideMark/>
          </w:tcPr>
          <w:p w14:paraId="69BCCEBB" w14:textId="77777777" w:rsidR="003009FA" w:rsidRPr="003009FA" w:rsidRDefault="003009FA"/>
        </w:tc>
        <w:tc>
          <w:tcPr>
            <w:tcW w:w="767" w:type="dxa"/>
            <w:noWrap/>
            <w:hideMark/>
          </w:tcPr>
          <w:p w14:paraId="0B53C95F" w14:textId="77777777" w:rsidR="003009FA" w:rsidRPr="003009FA" w:rsidRDefault="003009FA"/>
        </w:tc>
        <w:tc>
          <w:tcPr>
            <w:tcW w:w="755" w:type="dxa"/>
            <w:noWrap/>
            <w:hideMark/>
          </w:tcPr>
          <w:p w14:paraId="2860ECD2" w14:textId="77777777" w:rsidR="003009FA" w:rsidRPr="003009FA" w:rsidRDefault="003009FA"/>
        </w:tc>
        <w:tc>
          <w:tcPr>
            <w:tcW w:w="565" w:type="dxa"/>
            <w:noWrap/>
            <w:hideMark/>
          </w:tcPr>
          <w:p w14:paraId="296A0DAE" w14:textId="77777777" w:rsidR="003009FA" w:rsidRPr="003009FA" w:rsidRDefault="003009FA"/>
        </w:tc>
        <w:tc>
          <w:tcPr>
            <w:tcW w:w="359" w:type="dxa"/>
            <w:noWrap/>
            <w:hideMark/>
          </w:tcPr>
          <w:p w14:paraId="649B9A6F" w14:textId="77777777" w:rsidR="003009FA" w:rsidRPr="003009FA" w:rsidRDefault="003009FA"/>
        </w:tc>
        <w:tc>
          <w:tcPr>
            <w:tcW w:w="960" w:type="dxa"/>
            <w:noWrap/>
            <w:hideMark/>
          </w:tcPr>
          <w:p w14:paraId="40808671" w14:textId="77777777" w:rsidR="003009FA" w:rsidRPr="003009FA" w:rsidRDefault="003009FA"/>
        </w:tc>
        <w:tc>
          <w:tcPr>
            <w:tcW w:w="960" w:type="dxa"/>
            <w:noWrap/>
            <w:hideMark/>
          </w:tcPr>
          <w:p w14:paraId="1DB26908" w14:textId="77777777" w:rsidR="003009FA" w:rsidRPr="003009FA" w:rsidRDefault="003009FA"/>
        </w:tc>
      </w:tr>
      <w:tr w:rsidR="003009FA" w:rsidRPr="003009FA" w14:paraId="5BE1FA56" w14:textId="77777777" w:rsidTr="003009FA">
        <w:trPr>
          <w:trHeight w:val="300"/>
        </w:trPr>
        <w:tc>
          <w:tcPr>
            <w:tcW w:w="3766" w:type="dxa"/>
            <w:noWrap/>
            <w:hideMark/>
          </w:tcPr>
          <w:p w14:paraId="5FF3B41D" w14:textId="77777777" w:rsidR="003009FA" w:rsidRPr="003009FA" w:rsidRDefault="003009FA"/>
        </w:tc>
        <w:tc>
          <w:tcPr>
            <w:tcW w:w="365" w:type="dxa"/>
            <w:noWrap/>
            <w:hideMark/>
          </w:tcPr>
          <w:p w14:paraId="2351B88B" w14:textId="77777777" w:rsidR="003009FA" w:rsidRPr="003009FA" w:rsidRDefault="003009FA"/>
        </w:tc>
        <w:tc>
          <w:tcPr>
            <w:tcW w:w="1024" w:type="dxa"/>
            <w:noWrap/>
            <w:hideMark/>
          </w:tcPr>
          <w:p w14:paraId="11217794" w14:textId="77777777" w:rsidR="003009FA" w:rsidRPr="003009FA" w:rsidRDefault="003009FA"/>
        </w:tc>
        <w:tc>
          <w:tcPr>
            <w:tcW w:w="852" w:type="dxa"/>
            <w:noWrap/>
            <w:hideMark/>
          </w:tcPr>
          <w:p w14:paraId="4BF51C64" w14:textId="77777777" w:rsidR="003009FA" w:rsidRPr="003009FA" w:rsidRDefault="003009FA"/>
        </w:tc>
        <w:tc>
          <w:tcPr>
            <w:tcW w:w="767" w:type="dxa"/>
            <w:noWrap/>
            <w:hideMark/>
          </w:tcPr>
          <w:p w14:paraId="154F07F1" w14:textId="77777777" w:rsidR="003009FA" w:rsidRPr="003009FA" w:rsidRDefault="003009FA"/>
        </w:tc>
        <w:tc>
          <w:tcPr>
            <w:tcW w:w="755" w:type="dxa"/>
            <w:noWrap/>
            <w:hideMark/>
          </w:tcPr>
          <w:p w14:paraId="13F05356" w14:textId="77777777" w:rsidR="003009FA" w:rsidRPr="003009FA" w:rsidRDefault="003009FA"/>
        </w:tc>
        <w:tc>
          <w:tcPr>
            <w:tcW w:w="565" w:type="dxa"/>
            <w:noWrap/>
            <w:hideMark/>
          </w:tcPr>
          <w:p w14:paraId="05B9D938" w14:textId="77777777" w:rsidR="003009FA" w:rsidRPr="003009FA" w:rsidRDefault="003009FA"/>
        </w:tc>
        <w:tc>
          <w:tcPr>
            <w:tcW w:w="359" w:type="dxa"/>
            <w:noWrap/>
            <w:hideMark/>
          </w:tcPr>
          <w:p w14:paraId="45CEFE0E" w14:textId="77777777" w:rsidR="003009FA" w:rsidRPr="003009FA" w:rsidRDefault="003009FA"/>
        </w:tc>
        <w:tc>
          <w:tcPr>
            <w:tcW w:w="960" w:type="dxa"/>
            <w:noWrap/>
            <w:hideMark/>
          </w:tcPr>
          <w:p w14:paraId="30F52838" w14:textId="77777777" w:rsidR="003009FA" w:rsidRPr="003009FA" w:rsidRDefault="003009FA"/>
        </w:tc>
        <w:tc>
          <w:tcPr>
            <w:tcW w:w="960" w:type="dxa"/>
            <w:noWrap/>
            <w:hideMark/>
          </w:tcPr>
          <w:p w14:paraId="4814AA9C" w14:textId="77777777" w:rsidR="003009FA" w:rsidRPr="003009FA" w:rsidRDefault="003009FA"/>
        </w:tc>
      </w:tr>
    </w:tbl>
    <w:p w14:paraId="4F6BE380" w14:textId="79039331" w:rsidR="003009FA" w:rsidRDefault="003009FA" w:rsidP="00ED1142"/>
    <w:p w14:paraId="1932BC02" w14:textId="77777777" w:rsidR="003009FA" w:rsidRPr="00ED1142" w:rsidRDefault="003009FA" w:rsidP="00ED1142"/>
    <w:p w14:paraId="782F5988" w14:textId="547E032D" w:rsidR="00AE09A7" w:rsidRDefault="00AE09A7" w:rsidP="00AE09A7">
      <w:pPr>
        <w:pStyle w:val="Heading2"/>
      </w:pPr>
      <w:bookmarkStart w:id="103" w:name="_Toc536509205"/>
      <w:r>
        <w:t>Discussion</w:t>
      </w:r>
      <w:bookmarkEnd w:id="103"/>
    </w:p>
    <w:p w14:paraId="014CBA94" w14:textId="779E8273" w:rsidR="0013218D" w:rsidRDefault="0013218D" w:rsidP="0013218D"/>
    <w:p w14:paraId="16FF68F2" w14:textId="68C27C50" w:rsidR="0013218D" w:rsidRPr="0013218D" w:rsidRDefault="00AC17D9" w:rsidP="0013218D">
      <w:r>
        <w:t xml:space="preserve">We found some differences between algal communities in different habitat types, but small sample sizes may be confounding our results. </w:t>
      </w:r>
      <w:r w:rsidR="006941B4">
        <w:t xml:space="preserve">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There were also few species identified as “indicators” for </w:t>
      </w:r>
      <w:proofErr w:type="gramStart"/>
      <w:r w:rsidR="006941B4">
        <w:t>particular microhabitats</w:t>
      </w:r>
      <w:proofErr w:type="gramEnd"/>
      <w:r w:rsidR="006941B4">
        <w:t xml:space="preserve">. </w:t>
      </w:r>
    </w:p>
    <w:p w14:paraId="2BD1871F" w14:textId="4C3BD64C" w:rsidR="00C0435E"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Dufford 2005)</w:t>
      </w:r>
      <w:r>
        <w:rPr>
          <w:rFonts w:ascii="Times New Roman" w:hAnsi="Times New Roman" w:cs="Times New Roman"/>
          <w:sz w:val="24"/>
          <w:szCs w:val="24"/>
        </w:rPr>
        <w:fldChar w:fldCharType="end"/>
      </w:r>
    </w:p>
    <w:p w14:paraId="2E990BDC" w14:textId="7F372BE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8&lt;/Year&gt;&lt;RecNum&gt;1613&lt;/RecNum&gt;&lt;DisplayText&gt;(Cloern and Jassby 2008)&lt;/DisplayText&gt;&lt;record&gt;&lt;rec-number&gt;1613&lt;/rec-number&gt;&lt;foreign-keys&gt;&lt;key app="EN" db-id="std9wdt06dea0ber50cpepe0azprxd52vwpp" timestamp="1558711527"&gt;1613&lt;/key&gt;&lt;key app="ENWeb" db-id=""&gt;0&lt;/key&gt;&lt;/foreign-keys&gt;&lt;ref-type name="Journal Article"&gt;17&lt;/ref-type&gt;&lt;contributors&gt;&lt;authors&gt;&lt;author&gt;Cloern, James E.&lt;/author&gt;&lt;author&gt;Jassby, Alan D.&lt;/author&gt;&lt;/authors&gt;&lt;/contributors&gt;&lt;titles&gt;&lt;title&gt;Complex seasonal patterns of primary producers at the land–sea interface&lt;/title&gt;&lt;secondary-title&gt;Ecology Letters&lt;/secondary-title&gt;&lt;/titles&gt;&lt;periodical&gt;&lt;full-title&gt;Ecology Letters&lt;/full-title&gt;&lt;/periodical&gt;&lt;pages&gt;1294-1303&lt;/pages&gt;&lt;volume&gt;11&lt;/volume&gt;&lt;number&gt;12&lt;/number&gt;&lt;keywords&gt;&lt;keyword&gt;Coastal ecosystems&lt;/keyword&gt;&lt;keyword&gt;estuaries&lt;/keyword&gt;&lt;keyword&gt;global change&lt;/keyword&gt;&lt;keyword&gt;phenology&lt;/keyword&gt;&lt;keyword&gt;phytoplankton&lt;/keyword&gt;&lt;keyword&gt;primary producers&lt;/keyword&gt;&lt;keyword&gt;seasonal patterns&lt;/keyword&gt;&lt;/keywords&gt;&lt;dates&gt;&lt;year&gt;2008&lt;/year&gt;&lt;/dates&gt;&lt;publisher&gt;Blackwell Publishing Ltd&lt;/publisher&gt;&lt;isbn&gt;1461-0248&lt;/isbn&gt;&lt;urls&gt;&lt;related-urls&gt;&lt;url&gt;http://dx.doi.org/10.1111/j.1461-0248.2008.01244.x&lt;/url&gt;&lt;/related-urls&gt;&lt;/urls&gt;&lt;electronic-resource-num&gt;10.1111/j.1461-0248.2008.01244.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Jassby 2008)</w:t>
      </w:r>
      <w:r>
        <w:rPr>
          <w:rFonts w:ascii="Times New Roman" w:hAnsi="Times New Roman" w:cs="Times New Roman"/>
          <w:sz w:val="24"/>
          <w:szCs w:val="24"/>
        </w:rPr>
        <w:fldChar w:fldCharType="end"/>
      </w:r>
    </w:p>
    <w:p w14:paraId="029C01B5" w14:textId="2701724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ssby&lt;/Author&gt;&lt;Year&gt;2008&lt;/Year&gt;&lt;RecNum&gt;2495&lt;/RecNum&gt;&lt;DisplayText&gt;(Jassby 2008)&lt;/DisplayText&gt;&lt;record&gt;&lt;rec-number&gt;2495&lt;/rec-number&gt;&lt;foreign-keys&gt;&lt;key app="EN" db-id="std9wdt06dea0ber50cpepe0azprxd52vwpp" timestamp="1558713199"&gt;2495&lt;/key&gt;&lt;key app="ENWeb" db-id=""&gt;0&lt;/key&gt;&lt;/foreign-keys&gt;&lt;ref-type name="Journal Article"&gt;17&lt;/ref-type&gt;&lt;contributors&gt;&lt;authors&gt;&lt;author&gt;Jassby, A.&lt;/author&gt;&lt;/authors&gt;&lt;/contributors&gt;&lt;titles&gt;&lt;title&gt;Phytoplankton in the upper San Francisco Estuary: recent biomass trends, their causes and their trophic significance&lt;/title&gt;&lt;secondary-title&gt;San Francisco Estuary and Watershed Science&lt;/secondary-title&gt;&lt;/titles&gt;&lt;periodical&gt;&lt;full-title&gt;San Francisco Estuary and Watershed Science&lt;/full-title&gt;&lt;/periodical&gt;&lt;pages&gt;24 pages&lt;/pages&gt;&lt;volume&gt;6&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ssby 2008)</w:t>
      </w:r>
      <w:r>
        <w:rPr>
          <w:rFonts w:ascii="Times New Roman" w:hAnsi="Times New Roman" w:cs="Times New Roman"/>
          <w:sz w:val="24"/>
          <w:szCs w:val="24"/>
        </w:rPr>
        <w:fldChar w:fldCharType="end"/>
      </w:r>
    </w:p>
    <w:p w14:paraId="6324E314" w14:textId="77AA6AD2" w:rsidR="00A27634" w:rsidRPr="00E170EA" w:rsidRDefault="00E170EA" w:rsidP="00E170EA">
      <w:pPr>
        <w:pStyle w:val="Heading1"/>
        <w:spacing w:before="0"/>
      </w:pPr>
      <w:bookmarkStart w:id="104" w:name="_Toc536509206"/>
      <w:commentRangeStart w:id="105"/>
      <w:r w:rsidRPr="00E170EA">
        <w:t>Endangered Species Act Take</w:t>
      </w:r>
      <w:commentRangeEnd w:id="105"/>
      <w:r w:rsidR="002C06F6">
        <w:rPr>
          <w:rStyle w:val="CommentReference"/>
          <w:rFonts w:asciiTheme="minorHAnsi" w:eastAsiaTheme="minorEastAsia" w:hAnsiTheme="minorHAnsi" w:cstheme="minorBidi"/>
          <w:b/>
          <w:bCs/>
          <w:color w:val="auto"/>
        </w:rPr>
        <w:commentReference w:id="105"/>
      </w:r>
      <w:bookmarkEnd w:id="104"/>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6" w:name="_Toc433352595"/>
      <w:bookmarkStart w:id="107" w:name="_Toc536509207"/>
      <w:r w:rsidRPr="008414E0">
        <w:t xml:space="preserve">Data </w:t>
      </w:r>
      <w:bookmarkEnd w:id="106"/>
      <w:r w:rsidR="00360460">
        <w:t>Management and Distribution</w:t>
      </w:r>
      <w:bookmarkEnd w:id="107"/>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47E1CE12"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r w:rsidR="006941B4">
        <w:rPr>
          <w:rFonts w:ascii="Times New Roman" w:hAnsi="Times New Roman" w:cs="Times New Roman"/>
          <w:sz w:val="24"/>
          <w:szCs w:val="24"/>
        </w:rPr>
        <w:t>public</w:t>
      </w:r>
      <w:r w:rsidR="006941B4" w:rsidRPr="00C63028">
        <w:rPr>
          <w:rFonts w:ascii="Times New Roman" w:hAnsi="Times New Roman" w:cs="Times New Roman"/>
          <w:sz w:val="24"/>
          <w:szCs w:val="24"/>
        </w:rPr>
        <w:t>ly</w:t>
      </w:r>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8" w:name="_Toc536509208"/>
      <w:r w:rsidRPr="00E170EA">
        <w:t>Reports</w:t>
      </w:r>
      <w:bookmarkEnd w:id="108"/>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9" w:name="_Toc536509209"/>
      <w:r w:rsidRPr="00E170EA">
        <w:t>Publications and Conferences</w:t>
      </w:r>
      <w:bookmarkEnd w:id="109"/>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10" w:name="_Toc433352596"/>
      <w:r>
        <w:br w:type="page"/>
      </w:r>
    </w:p>
    <w:p w14:paraId="495BD4DC" w14:textId="0284CCE3" w:rsidR="00C0435E" w:rsidRDefault="00A27634" w:rsidP="006A0C1B">
      <w:pPr>
        <w:pStyle w:val="Heading1"/>
      </w:pPr>
      <w:bookmarkStart w:id="111" w:name="_Toc536509210"/>
      <w:r w:rsidRPr="008414E0">
        <w:lastRenderedPageBreak/>
        <w:t>References</w:t>
      </w:r>
      <w:bookmarkEnd w:id="110"/>
      <w:bookmarkEnd w:id="111"/>
    </w:p>
    <w:p w14:paraId="4E1E6F79" w14:textId="77777777" w:rsidR="00B06AD8" w:rsidRPr="00B06AD8" w:rsidRDefault="00C0435E" w:rsidP="00B06AD8">
      <w:pPr>
        <w:pStyle w:val="EndNoteBibliography"/>
        <w:spacing w:after="0"/>
        <w:ind w:left="720" w:hanging="720"/>
      </w:pPr>
      <w:r>
        <w:fldChar w:fldCharType="begin"/>
      </w:r>
      <w:r>
        <w:instrText xml:space="preserve"> ADDIN EN.REFLIST </w:instrText>
      </w:r>
      <w:r>
        <w:fldChar w:fldCharType="separate"/>
      </w:r>
      <w:r w:rsidR="00B06AD8" w:rsidRPr="00B06AD8">
        <w:t>Ahearn, D. S., J. H. Viers, J. F. Mount, and R. A. Dahlgren. 2006. Priming the productivity pump: flood pulse driven trends in suspended algal biomass distribution across a restored floodplain. Freshwater Biology 51:1417-1433.</w:t>
      </w:r>
    </w:p>
    <w:p w14:paraId="45A1DAC6" w14:textId="77777777" w:rsidR="00B06AD8" w:rsidRPr="00B06AD8" w:rsidRDefault="00B06AD8" w:rsidP="00B06AD8">
      <w:pPr>
        <w:pStyle w:val="EndNoteBibliography"/>
        <w:spacing w:after="0"/>
        <w:ind w:left="720" w:hanging="720"/>
      </w:pPr>
      <w:r w:rsidRPr="00B06AD8">
        <w:t>American Public Health Association (APHA). 2017. Standard methods for the examination of water and wastewater, 23 edition. American Public Health Association, American Water Works Association, and Water Environment Federation.</w:t>
      </w:r>
    </w:p>
    <w:p w14:paraId="18AACB61" w14:textId="77777777" w:rsidR="00B06AD8" w:rsidRPr="00B06AD8" w:rsidRDefault="00B06AD8" w:rsidP="00B06AD8">
      <w:pPr>
        <w:pStyle w:val="EndNoteBibliography"/>
        <w:spacing w:after="0"/>
        <w:ind w:left="720" w:hanging="720"/>
      </w:pPr>
      <w:r w:rsidRPr="00B06AD8">
        <w:t>Baxter, R., and coauthors. 2015. An updated conceptual model for Delta Smelt: our evolving understanding of an estuarine fish. Interagency Ecological Program, Sacramento, CA.</w:t>
      </w:r>
    </w:p>
    <w:p w14:paraId="213B6C5F" w14:textId="77777777" w:rsidR="00B06AD8" w:rsidRPr="00B06AD8" w:rsidRDefault="00B06AD8" w:rsidP="00B06AD8">
      <w:pPr>
        <w:pStyle w:val="EndNoteBibliography"/>
        <w:spacing w:after="0"/>
        <w:ind w:left="720" w:hanging="720"/>
      </w:pPr>
      <w:r w:rsidRPr="00B06AD8">
        <w:t>Bollens, S. M., J. Breckenridge, J. R. Cordell, C. Simenstad, and O. Kalata. 2014. Zooplankton of tidal marsh channels in relation to environmental variables in the upper San Francisco Estuary. Aquatic Biology 21:205-219.</w:t>
      </w:r>
    </w:p>
    <w:p w14:paraId="6109E30D" w14:textId="77777777" w:rsidR="00B06AD8" w:rsidRPr="00B06AD8" w:rsidRDefault="00B06AD8" w:rsidP="00B06AD8">
      <w:pPr>
        <w:pStyle w:val="EndNoteBibliography"/>
        <w:spacing w:after="0"/>
        <w:ind w:left="720" w:hanging="720"/>
      </w:pPr>
      <w:r w:rsidRPr="00B06AD8">
        <w:t>Bottom, D. L., and coauthors. 2011. Estuarine habitat and juvenile salmon: current and historical linkages in the Lower Columbia River and Estuary. Northwest Fisheries Science Center, U.S. National Marine Fisheries Service, National Oceanic and Atmospheric Administration, Seattle, WA.</w:t>
      </w:r>
    </w:p>
    <w:p w14:paraId="49C0F6E1" w14:textId="77777777" w:rsidR="00B06AD8" w:rsidRPr="00B06AD8" w:rsidRDefault="00B06AD8" w:rsidP="00B06AD8">
      <w:pPr>
        <w:pStyle w:val="EndNoteBibliography"/>
        <w:spacing w:after="0"/>
        <w:ind w:left="720" w:hanging="720"/>
      </w:pPr>
      <w:r w:rsidRPr="00B06AD8">
        <w:t>Bouley, P., and W. J. Kimmerer. 2006. Ecology of a highly abundant, introduced cyclopoid copepod in a temperate estuary. Marine Ecology Progress Series 324:219-228.</w:t>
      </w:r>
    </w:p>
    <w:p w14:paraId="4A62AD14" w14:textId="77777777" w:rsidR="00B06AD8" w:rsidRPr="00B06AD8" w:rsidRDefault="00B06AD8" w:rsidP="00B06AD8">
      <w:pPr>
        <w:pStyle w:val="EndNoteBibliography"/>
        <w:spacing w:after="0"/>
        <w:ind w:left="720" w:hanging="720"/>
      </w:pPr>
      <w:r w:rsidRPr="00B06AD8">
        <w:t>Brandes, P. L., and J. S. McLain. 2000. Juvenile Chinook salmon abundance, distribution, and survival in the Sacramento-San Joaquin Estuary. Citeseer.</w:t>
      </w:r>
    </w:p>
    <w:p w14:paraId="454A2483" w14:textId="77777777" w:rsidR="00B06AD8" w:rsidRPr="00B06AD8" w:rsidRDefault="00B06AD8" w:rsidP="00B06AD8">
      <w:pPr>
        <w:pStyle w:val="EndNoteBibliography"/>
        <w:spacing w:after="0"/>
        <w:ind w:left="720" w:hanging="720"/>
      </w:pPr>
      <w:r w:rsidRPr="00B06AD8">
        <w:t>Brown, L. R., and coauthors. 2014. Synthesis of studies in the fall low salinity zone of the San Francisco Estuary, September-December 2011. U.S. Department of the Interior, U.S. Geological Survey, Sacramento, CA.</w:t>
      </w:r>
    </w:p>
    <w:p w14:paraId="42FC5A63" w14:textId="77777777" w:rsidR="00B06AD8" w:rsidRPr="00B06AD8" w:rsidRDefault="00B06AD8" w:rsidP="00B06AD8">
      <w:pPr>
        <w:pStyle w:val="EndNoteBibliography"/>
        <w:spacing w:after="0"/>
        <w:ind w:left="720" w:hanging="720"/>
      </w:pPr>
      <w:r w:rsidRPr="00B06AD8">
        <w:t>Brown, L. R., W. Kimmerer, J. L. Conrad, S. Lesmeister, and A. Mueller–Solger. 2016. Food webs of the Delta, Suisun Bay, and Suisun Marsh: an update on current understanding and possibilities for management. San Francisco Estuary and Watershed Science 14(3).</w:t>
      </w:r>
    </w:p>
    <w:p w14:paraId="5F406B46" w14:textId="77777777" w:rsidR="00B06AD8" w:rsidRPr="00B06AD8" w:rsidRDefault="00B06AD8" w:rsidP="00B06AD8">
      <w:pPr>
        <w:pStyle w:val="EndNoteBibliography"/>
        <w:spacing w:after="0"/>
        <w:ind w:left="720" w:hanging="720"/>
      </w:pPr>
      <w:r w:rsidRPr="00B06AD8">
        <w:t>Busby, M. S., and R. A. Barnhart. 1995. Potential food sources and feeding ecology of juvenile fall chinook salmon in California's Mattole River lagoon. California Fish and Game 81(4):133-146.</w:t>
      </w:r>
    </w:p>
    <w:p w14:paraId="1892D548" w14:textId="77777777" w:rsidR="00B06AD8" w:rsidRPr="00B06AD8" w:rsidRDefault="00B06AD8" w:rsidP="00B06AD8">
      <w:pPr>
        <w:pStyle w:val="EndNoteBibliography"/>
        <w:spacing w:after="0"/>
        <w:ind w:left="720" w:hanging="720"/>
      </w:pPr>
      <w:r w:rsidRPr="00B06AD8">
        <w:t>Cáceres, M. D., and F. Jansen. 2016. Package: indicspecies. Studying the statistical relationship between species and groups of sites. CRAN.</w:t>
      </w:r>
    </w:p>
    <w:p w14:paraId="5BA7F2D8" w14:textId="77777777" w:rsidR="00B06AD8" w:rsidRPr="00B06AD8" w:rsidRDefault="00B06AD8" w:rsidP="00B06AD8">
      <w:pPr>
        <w:pStyle w:val="EndNoteBibliography"/>
        <w:spacing w:after="0"/>
        <w:ind w:left="720" w:hanging="720"/>
      </w:pPr>
      <w:r w:rsidRPr="00B06AD8">
        <w:t>Canuel, E. A., J. E. Cloern, D. B. Ringelberg, J. B. Guckert, and G. H. Rau. 1995. Molecular and Isotopic Tracers Used to Examine Sources of Organic Matter and its Incorporation Into the Food Webs of San Francisco Bay. Limnology and Oceanography 40(1):67-81.</w:t>
      </w:r>
    </w:p>
    <w:p w14:paraId="00581CB0" w14:textId="77777777" w:rsidR="00B06AD8" w:rsidRPr="00B06AD8" w:rsidRDefault="00B06AD8" w:rsidP="00B06AD8">
      <w:pPr>
        <w:pStyle w:val="EndNoteBibliography"/>
        <w:spacing w:after="0"/>
        <w:ind w:left="720" w:hanging="720"/>
      </w:pPr>
      <w:r w:rsidRPr="00B06AD8">
        <w:t>Cloern, J. E., and R. Dufford. 2005. Phytoplankton community ecology: principles applied in San Francisco Bay. Marine Ecology Progress Series 285:11-28.</w:t>
      </w:r>
    </w:p>
    <w:p w14:paraId="5CA90A5A" w14:textId="77777777" w:rsidR="00B06AD8" w:rsidRPr="00B06AD8" w:rsidRDefault="00B06AD8" w:rsidP="00B06AD8">
      <w:pPr>
        <w:pStyle w:val="EndNoteBibliography"/>
        <w:spacing w:after="0"/>
        <w:ind w:left="720" w:hanging="720"/>
      </w:pPr>
      <w:r w:rsidRPr="00B06AD8">
        <w:t>Cloern, J. E., and A. D. Jassby. 2008. Complex seasonal patterns of primary producers at the land–sea interface. Ecology Letters 11(12):1294-1303.</w:t>
      </w:r>
    </w:p>
    <w:p w14:paraId="612F5ED1" w14:textId="77777777" w:rsidR="00B06AD8" w:rsidRPr="00B06AD8" w:rsidRDefault="00B06AD8" w:rsidP="00B06AD8">
      <w:pPr>
        <w:pStyle w:val="EndNoteBibliography"/>
        <w:spacing w:after="0"/>
        <w:ind w:left="720" w:hanging="720"/>
      </w:pPr>
      <w:r w:rsidRPr="00B06AD8">
        <w:t>Contreras, D., R. Hartman, and S. Sherman. 2017. Pilot Study Phase II: Results from 2016 gear evaluation in the North Delta. California Department of Fish and Wildlife, Fish Restoration Program, Stockton, CA.</w:t>
      </w:r>
    </w:p>
    <w:p w14:paraId="39957AAE" w14:textId="77777777" w:rsidR="00B06AD8" w:rsidRPr="00B06AD8" w:rsidRDefault="00B06AD8" w:rsidP="00B06AD8">
      <w:pPr>
        <w:pStyle w:val="EndNoteBibliography"/>
        <w:spacing w:after="0"/>
        <w:ind w:left="720" w:hanging="720"/>
      </w:pPr>
      <w:r w:rsidRPr="00B06AD8">
        <w:t>Contreras, D., R. Hartman, and S. Sherman. 2018. Sampling fish and invertebrate resources in tidal wetlands of the Sacramento-San Joaquin Delta: Report on Phase III Pilot Monitoring, 2017. California Department of Fish and Wildlife, Stockton, CA.</w:t>
      </w:r>
    </w:p>
    <w:p w14:paraId="71248675" w14:textId="77777777" w:rsidR="00B06AD8" w:rsidRPr="00B06AD8" w:rsidRDefault="00B06AD8" w:rsidP="00B06AD8">
      <w:pPr>
        <w:pStyle w:val="EndNoteBibliography"/>
        <w:spacing w:after="0"/>
        <w:ind w:left="720" w:hanging="720"/>
      </w:pPr>
      <w:r w:rsidRPr="00B06AD8">
        <w:t>Contreras, D., R. Hartman, S. Sherman, A. Furler, and A. Low. 2016. Pilot study phase I: Results from 2015 gear methodology trials in the North Delta. California Department of FIsh and Wildlife, Fish Restoration Program, Stockton, CA.</w:t>
      </w:r>
    </w:p>
    <w:p w14:paraId="73C199D1" w14:textId="77777777" w:rsidR="00B06AD8" w:rsidRPr="00B06AD8" w:rsidRDefault="00B06AD8" w:rsidP="00B06AD8">
      <w:pPr>
        <w:pStyle w:val="EndNoteBibliography"/>
        <w:spacing w:after="0"/>
        <w:ind w:left="720" w:hanging="720"/>
      </w:pPr>
      <w:r w:rsidRPr="00B06AD8">
        <w:lastRenderedPageBreak/>
        <w:t>David, A. T., and coauthors. 2014. Foraging and Growth Potential of Juvenile Chinook Salmon after Tidal Restoration of a Large River Delta. Transactions of the American Fisheries Society 143(6):1515-1529.</w:t>
      </w:r>
    </w:p>
    <w:p w14:paraId="69A5B4BD" w14:textId="77777777" w:rsidR="00B06AD8" w:rsidRPr="00B06AD8" w:rsidRDefault="00B06AD8" w:rsidP="00B06AD8">
      <w:pPr>
        <w:pStyle w:val="EndNoteBibliography"/>
        <w:spacing w:after="0"/>
        <w:ind w:left="720" w:hanging="720"/>
      </w:pPr>
      <w:r w:rsidRPr="00B06AD8">
        <w:t>David, A. T., and coauthors. 2016. Influences of Natural and Anthropogenic Factors and Tidal Restoration on Terrestrial Arthropod Assemblages in West Coast North American Estuarine Wetlands. Estuaries and Coasts 39(5):1491-1504.</w:t>
      </w:r>
    </w:p>
    <w:p w14:paraId="424A36D3" w14:textId="77777777" w:rsidR="00B06AD8" w:rsidRPr="00B06AD8" w:rsidRDefault="00B06AD8" w:rsidP="00B06AD8">
      <w:pPr>
        <w:pStyle w:val="EndNoteBibliography"/>
        <w:spacing w:after="0"/>
        <w:ind w:left="720" w:hanging="720"/>
      </w:pPr>
      <w:r w:rsidRPr="00B06AD8">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53D151F0" w14:textId="77777777" w:rsidR="00B06AD8" w:rsidRPr="00B06AD8" w:rsidRDefault="00B06AD8" w:rsidP="00B06AD8">
      <w:pPr>
        <w:pStyle w:val="EndNoteBibliography"/>
        <w:spacing w:after="0"/>
        <w:ind w:left="720" w:hanging="720"/>
      </w:pPr>
      <w:r w:rsidRPr="00B06AD8">
        <w:t>Downing, B. D., and coauthors. 2016. Using Continuous Underway Isotope Measurements To Map Water Residence Time in Hydrodynamically Complex Tidal Environments. Environmental Science &amp; Technology 50(24):13387-13396.</w:t>
      </w:r>
    </w:p>
    <w:p w14:paraId="00704D0B" w14:textId="77777777" w:rsidR="00B06AD8" w:rsidRPr="00B06AD8" w:rsidRDefault="00B06AD8" w:rsidP="00B06AD8">
      <w:pPr>
        <w:pStyle w:val="EndNoteBibliography"/>
        <w:spacing w:after="0"/>
        <w:ind w:left="720" w:hanging="720"/>
      </w:pPr>
      <w:r w:rsidRPr="00B06AD8">
        <w:t>Duffy, E. J., D. A. Beauchamp, R. M. Sweeting, R. J. Beamish, and J. S. Brennan. 2010. Ontogenetic diet shifts of juvenile Chinook salmon in nearshore and offshore habitats of Puget Sound. Transactions of the American Fisheries Society 139(3):803-823.</w:t>
      </w:r>
    </w:p>
    <w:p w14:paraId="607FA1B8" w14:textId="77777777" w:rsidR="00B06AD8" w:rsidRPr="00B06AD8" w:rsidRDefault="00B06AD8" w:rsidP="00B06AD8">
      <w:pPr>
        <w:pStyle w:val="EndNoteBibliography"/>
        <w:spacing w:after="0"/>
        <w:ind w:left="720" w:hanging="720"/>
      </w:pPr>
      <w:r w:rsidRPr="00B06AD8">
        <w:t>Glibert, P. M., and coauthors. 2014. Major–but rare–spring blooms in 2014 in San Francisco Bay Delta, California, a result of the long-term drought, increased residence time, and altered nutrient loads and forms. Journal of Experimental Marine Biology and Ecology 460:8-18.</w:t>
      </w:r>
    </w:p>
    <w:p w14:paraId="0DFE1AC7" w14:textId="77777777" w:rsidR="00B06AD8" w:rsidRPr="00B06AD8" w:rsidRDefault="00B06AD8" w:rsidP="00B06AD8">
      <w:pPr>
        <w:pStyle w:val="EndNoteBibliography"/>
        <w:spacing w:after="0"/>
        <w:ind w:left="720" w:hanging="720"/>
      </w:pPr>
      <w:r w:rsidRPr="00B06AD8">
        <w:t>Goertler, P., K. Jones, J. Cordell, B. Schreier, and T. Sommer. 2018. Effects of Extreme Hydrologic Regimes on Juvenile Chinook Salmon Prey Resources and Diet Composition in a Large River Floodplain. Transactions of the American Fisheries Society 147(2):287-299.</w:t>
      </w:r>
    </w:p>
    <w:p w14:paraId="44D574ED" w14:textId="77777777" w:rsidR="00B06AD8" w:rsidRPr="00B06AD8" w:rsidRDefault="00B06AD8" w:rsidP="00B06AD8">
      <w:pPr>
        <w:pStyle w:val="EndNoteBibliography"/>
        <w:spacing w:after="0"/>
        <w:ind w:left="720" w:hanging="720"/>
      </w:pPr>
      <w:r w:rsidRPr="00B06AD8">
        <w:t>Grimaldo, L., F. Feyrer, J. Burns, and D. Maniscalco. 2017. Sampling Uncharted Waters: Examining Rearing Habitat of Larval Longfin Smelt (</w:t>
      </w:r>
      <w:r w:rsidRPr="00B06AD8">
        <w:rPr>
          <w:i/>
        </w:rPr>
        <w:t>Spirinchus thaleichthys</w:t>
      </w:r>
      <w:r w:rsidRPr="00B06AD8">
        <w:t>) in the Upper San Francisco Estuary. Estuaries and Coasts:1-14.</w:t>
      </w:r>
    </w:p>
    <w:p w14:paraId="4D634823" w14:textId="77777777" w:rsidR="00B06AD8" w:rsidRPr="00B06AD8" w:rsidRDefault="00B06AD8" w:rsidP="00B06AD8">
      <w:pPr>
        <w:pStyle w:val="EndNoteBibliography"/>
        <w:spacing w:after="0"/>
        <w:ind w:left="720" w:hanging="720"/>
      </w:pPr>
      <w:r w:rsidRPr="00B06AD8">
        <w:t>Hammock, B. G., R. Hartman, S. B. Slater, A. Hennessy, and S. J. Teh. 2019. Tidal Wetlands Associated with Foraging Success of Delta Smelt. Estuaries and Coasts.</w:t>
      </w:r>
    </w:p>
    <w:p w14:paraId="5C5C5A77" w14:textId="77777777" w:rsidR="00B06AD8" w:rsidRPr="00B06AD8" w:rsidRDefault="00B06AD8" w:rsidP="00B06AD8">
      <w:pPr>
        <w:pStyle w:val="EndNoteBibliography"/>
        <w:spacing w:after="0"/>
        <w:ind w:left="720" w:hanging="720"/>
      </w:pPr>
      <w:r w:rsidRPr="00B06AD8">
        <w:t>Hartman, R., L. Brown, and J. Hobbs. 2017. Food Web Conceptual Model. S. Sherman, R. Hartman, and D. Contreras, editors. Effects of Tidal Wetland Restoration on Fish: A Suite of Conceptual Models, Interagency Ecological Program Technical Report 91. Department of Water Resources, Sacramento, CA.</w:t>
      </w:r>
    </w:p>
    <w:p w14:paraId="5EDE41C8" w14:textId="77777777" w:rsidR="00B06AD8" w:rsidRPr="00B06AD8" w:rsidRDefault="00B06AD8" w:rsidP="00B06AD8">
      <w:pPr>
        <w:pStyle w:val="EndNoteBibliography"/>
        <w:spacing w:after="0"/>
        <w:ind w:left="720" w:hanging="720"/>
      </w:pPr>
      <w:r w:rsidRPr="00B06AD8">
        <w:t>Hennessy, A. 2009. Zooplankton Meta Data. IEP Bay-Delta Monitoring and Analysis Section, Department of Water Resources, Sacramento, CA.</w:t>
      </w:r>
    </w:p>
    <w:p w14:paraId="02553B10" w14:textId="77777777" w:rsidR="00B06AD8" w:rsidRPr="00B06AD8" w:rsidRDefault="00B06AD8" w:rsidP="00B06AD8">
      <w:pPr>
        <w:pStyle w:val="EndNoteBibliography"/>
        <w:spacing w:after="0"/>
        <w:ind w:left="720" w:hanging="720"/>
      </w:pPr>
      <w:r w:rsidRPr="00B06AD8">
        <w:t>Hennessy, A., and T. Enderlein. 2013. Zooplankton monitoring 2011. IEP Newsletter 26(1):23-30.</w:t>
      </w:r>
    </w:p>
    <w:p w14:paraId="747C4847" w14:textId="77777777" w:rsidR="00B06AD8" w:rsidRPr="00B06AD8" w:rsidRDefault="00B06AD8" w:rsidP="00B06AD8">
      <w:pPr>
        <w:pStyle w:val="EndNoteBibliography"/>
        <w:spacing w:after="0"/>
        <w:ind w:left="720" w:hanging="720"/>
      </w:pPr>
      <w:r w:rsidRPr="00B06AD8">
        <w:t>Herbold, B., and coauthors. 2014. The role of tidal marsh restoration in fish management in the San Francisco Estuary. San Francisco Estuary and Watershed Science 12(1).</w:t>
      </w:r>
    </w:p>
    <w:p w14:paraId="49F72D29" w14:textId="77777777" w:rsidR="00B06AD8" w:rsidRPr="00B06AD8" w:rsidRDefault="00B06AD8" w:rsidP="00B06AD8">
      <w:pPr>
        <w:pStyle w:val="EndNoteBibliography"/>
        <w:spacing w:after="0"/>
        <w:ind w:left="720" w:hanging="720"/>
      </w:pPr>
      <w:r w:rsidRPr="00B06AD8">
        <w:t>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w:t>
      </w:r>
    </w:p>
    <w:p w14:paraId="668FC7A3" w14:textId="77777777" w:rsidR="00B06AD8" w:rsidRPr="00B06AD8" w:rsidRDefault="00B06AD8" w:rsidP="00B06AD8">
      <w:pPr>
        <w:pStyle w:val="EndNoteBibliography"/>
        <w:spacing w:after="0"/>
        <w:ind w:left="720" w:hanging="720"/>
      </w:pPr>
      <w:r w:rsidRPr="00B06AD8">
        <w:t>IEP Tidal Wetland Monitoring Project Work Team (PWT). 2017. Tidal wetland monitoring framework for the upper San Francisco Estuary: Standard Operating Procedures.</w:t>
      </w:r>
    </w:p>
    <w:p w14:paraId="41E54EA1" w14:textId="77777777" w:rsidR="00B06AD8" w:rsidRPr="00B06AD8" w:rsidRDefault="00B06AD8" w:rsidP="00B06AD8">
      <w:pPr>
        <w:pStyle w:val="EndNoteBibliography"/>
        <w:spacing w:after="0"/>
        <w:ind w:left="720" w:hanging="720"/>
      </w:pPr>
      <w:r w:rsidRPr="00B06AD8">
        <w:t>Jassby, A. 2008. Phytoplankton in the upper San Francisco Estuary: recent biomass trends, their causes and their trophic significance. San Francisco Estuary and Watershed Science 6(1):24 pages.</w:t>
      </w:r>
    </w:p>
    <w:p w14:paraId="6ABAE785" w14:textId="77777777" w:rsidR="00B06AD8" w:rsidRPr="00B06AD8" w:rsidRDefault="00B06AD8" w:rsidP="00B06AD8">
      <w:pPr>
        <w:pStyle w:val="EndNoteBibliography"/>
        <w:spacing w:after="0"/>
        <w:ind w:left="720" w:hanging="720"/>
      </w:pPr>
      <w:r w:rsidRPr="00B06AD8">
        <w:t>Kimmerer, W. J. 2002. Effects of freshwater flow on abundance of estuarine organisms: physical effects or trophic linkages? Marine Ecology Progress Series 243:39-55.</w:t>
      </w:r>
    </w:p>
    <w:p w14:paraId="07FB51C6" w14:textId="77777777" w:rsidR="00B06AD8" w:rsidRPr="00B06AD8" w:rsidRDefault="00B06AD8" w:rsidP="00B06AD8">
      <w:pPr>
        <w:pStyle w:val="EndNoteBibliography"/>
        <w:spacing w:after="0"/>
        <w:ind w:left="720" w:hanging="720"/>
      </w:pPr>
      <w:r w:rsidRPr="00B06AD8">
        <w:lastRenderedPageBreak/>
        <w:t xml:space="preserve">Kimmerer, W. J., T. R. Ignoffo, K. R. Kayfetz, and A. M. Slaughter. 2018. Effects of freshwater flow and phytoplankton biomass on growth, reproduction, and spatial subsidies of the estuarine copepod </w:t>
      </w:r>
      <w:r w:rsidRPr="00B06AD8">
        <w:rPr>
          <w:i/>
        </w:rPr>
        <w:t>Pseudodiaptomus forbesi</w:t>
      </w:r>
      <w:r w:rsidRPr="00B06AD8">
        <w:t>. Hydrobiologia 807(1):113-130.</w:t>
      </w:r>
    </w:p>
    <w:p w14:paraId="00C90E52" w14:textId="77777777" w:rsidR="00B06AD8" w:rsidRPr="00B06AD8" w:rsidRDefault="00B06AD8" w:rsidP="00B06AD8">
      <w:pPr>
        <w:pStyle w:val="EndNoteBibliography"/>
        <w:spacing w:after="0"/>
        <w:ind w:left="720" w:hanging="720"/>
      </w:pPr>
      <w:r w:rsidRPr="00B06AD8">
        <w:t>Kimmerer, W. J., and L. Lougee. 2015. Bivalve grazing causes substantial mortality to an estuarine copepod population. Journal of Experimental Marine Biology and Ecology 473:53-63.</w:t>
      </w:r>
    </w:p>
    <w:p w14:paraId="0FAE6813" w14:textId="77777777" w:rsidR="00B06AD8" w:rsidRPr="00B06AD8" w:rsidRDefault="00B06AD8" w:rsidP="00B06AD8">
      <w:pPr>
        <w:pStyle w:val="EndNoteBibliography"/>
        <w:spacing w:after="0"/>
        <w:ind w:left="720" w:hanging="720"/>
      </w:pPr>
      <w:r w:rsidRPr="00B06AD8">
        <w:t>Kimmerer, W. J., and J. K. Thompson. 2014. Phytoplankton growth balanced by clam and zooplankton grazing and net transport into the low-salinity zone of the San Francisco Estuary. Estuaries and Coasts:1-17.</w:t>
      </w:r>
    </w:p>
    <w:p w14:paraId="15B83B6C" w14:textId="77777777" w:rsidR="00B06AD8" w:rsidRPr="00B06AD8" w:rsidRDefault="00B06AD8" w:rsidP="00B06AD8">
      <w:pPr>
        <w:pStyle w:val="EndNoteBibliography"/>
        <w:spacing w:after="0"/>
        <w:ind w:left="720" w:hanging="720"/>
      </w:pPr>
      <w:r w:rsidRPr="00B06AD8">
        <w:t>Lehman, P. W., S. Mayr, L. Liu, and A. Tang. 2015. Tidal day organic and inorganic material flux of ponds in the Liberty Island freshwater tidal wetland. Springer Plus 4:273.</w:t>
      </w:r>
    </w:p>
    <w:p w14:paraId="436DE680" w14:textId="77777777" w:rsidR="00B06AD8" w:rsidRPr="00B06AD8" w:rsidRDefault="00B06AD8" w:rsidP="00B06AD8">
      <w:pPr>
        <w:pStyle w:val="EndNoteBibliography"/>
        <w:spacing w:after="0"/>
        <w:ind w:left="720" w:hanging="720"/>
      </w:pPr>
      <w:r w:rsidRPr="00B06AD8">
        <w:t>Lucas, L. V., and J. K. Thompson. 2012. Changing restoration rules: Exotic bivalves interact with residence time and depth to control phytoplankton productivity. Ecosphere 3(12):art117.</w:t>
      </w:r>
    </w:p>
    <w:p w14:paraId="643E0233" w14:textId="77777777" w:rsidR="00B06AD8" w:rsidRPr="00B06AD8" w:rsidRDefault="00B06AD8" w:rsidP="00B06AD8">
      <w:pPr>
        <w:pStyle w:val="EndNoteBibliography"/>
        <w:spacing w:after="0"/>
        <w:ind w:left="720" w:hanging="720"/>
      </w:pPr>
      <w:r w:rsidRPr="00B06AD8">
        <w:t>Maier, G. O., and C. A. Simenstad. 2009. The role of marsh-derived macrodetritus to the food webs of juvenile Chinook salmon in a large altered estuary. Estuaries and Coasts 32(5):984-998.</w:t>
      </w:r>
    </w:p>
    <w:p w14:paraId="33820044" w14:textId="77777777" w:rsidR="00B06AD8" w:rsidRPr="00B06AD8" w:rsidRDefault="00B06AD8" w:rsidP="00B06AD8">
      <w:pPr>
        <w:pStyle w:val="EndNoteBibliography"/>
        <w:spacing w:after="0"/>
        <w:ind w:left="720" w:hanging="720"/>
      </w:pPr>
      <w:r w:rsidRPr="00B06AD8">
        <w:t>Michel, C. J., and coauthors. 2015. Chinook salmon outmigration survival in wet and dry years in California’s Sacramento River. Canadian Journal of Fisheries and Aquatic Sciences 72(11):1749-1759.</w:t>
      </w:r>
    </w:p>
    <w:p w14:paraId="4A2493A1" w14:textId="77777777" w:rsidR="00B06AD8" w:rsidRPr="00B06AD8" w:rsidRDefault="00B06AD8" w:rsidP="00B06AD8">
      <w:pPr>
        <w:pStyle w:val="EndNoteBibliography"/>
        <w:spacing w:after="0"/>
        <w:ind w:left="720" w:hanging="720"/>
      </w:pPr>
      <w:r w:rsidRPr="00B06AD8">
        <w:t>Moyle, P. B., A. D. Manfree, and P. L. Fiedler. 2014. Suisun Marsh: Ecological History and Possible Futures. Univ of California Press, Berkeley, CA.</w:t>
      </w:r>
    </w:p>
    <w:p w14:paraId="7DE311FB" w14:textId="77777777" w:rsidR="00B06AD8" w:rsidRPr="00B06AD8" w:rsidRDefault="00B06AD8" w:rsidP="00B06AD8">
      <w:pPr>
        <w:pStyle w:val="EndNoteBibliography"/>
        <w:spacing w:after="0"/>
        <w:ind w:left="720" w:hanging="720"/>
      </w:pPr>
      <w:r w:rsidRPr="00B06AD8">
        <w:t>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w:t>
      </w:r>
    </w:p>
    <w:p w14:paraId="4A644C84" w14:textId="77777777" w:rsidR="00B06AD8" w:rsidRPr="00B06AD8" w:rsidRDefault="00B06AD8" w:rsidP="00B06AD8">
      <w:pPr>
        <w:pStyle w:val="EndNoteBibliography"/>
        <w:spacing w:after="0"/>
        <w:ind w:left="720" w:hanging="720"/>
      </w:pPr>
      <w:r w:rsidRPr="00B06AD8">
        <w:t>Oksanen, J., and coauthors. 2016. Community Ecology Package "vegan". Comprehensive R Archive Network (CRAN).</w:t>
      </w:r>
    </w:p>
    <w:p w14:paraId="77EC9939" w14:textId="77777777" w:rsidR="00B06AD8" w:rsidRPr="00B06AD8" w:rsidRDefault="00B06AD8" w:rsidP="00B06AD8">
      <w:pPr>
        <w:pStyle w:val="EndNoteBibliography"/>
        <w:spacing w:after="0"/>
        <w:ind w:left="720" w:hanging="720"/>
      </w:pPr>
      <w:r w:rsidRPr="00B06AD8">
        <w:t>Orsi, J. J. 1995. Food habits of several abundant zooplankton species in the Sacramento-San Joaquin estuary. Interagency Ecological Program for the Sacramento-San Joaquin Estuary (IEP), Stockton, CA.</w:t>
      </w:r>
    </w:p>
    <w:p w14:paraId="60B41DEF" w14:textId="77777777" w:rsidR="00B06AD8" w:rsidRPr="00B06AD8" w:rsidRDefault="00B06AD8" w:rsidP="00B06AD8">
      <w:pPr>
        <w:pStyle w:val="EndNoteBibliography"/>
        <w:spacing w:after="0"/>
        <w:ind w:left="720" w:hanging="720"/>
      </w:pPr>
      <w:r w:rsidRPr="00B06AD8">
        <w:t>Schroeter, R. E., T. A. O'Rear, M. J. Young, and P. B. Moyle. 2015. The aquatic trophic ecology of Suisun Marsh, San Francisco Estuary, California, during autumn in a wet year. San Francisco Estuary and Watershed Science 13(3).</w:t>
      </w:r>
    </w:p>
    <w:p w14:paraId="521EA195" w14:textId="77777777" w:rsidR="00B06AD8" w:rsidRPr="00B06AD8" w:rsidRDefault="00B06AD8" w:rsidP="00B06AD8">
      <w:pPr>
        <w:pStyle w:val="EndNoteBibliography"/>
        <w:spacing w:after="0"/>
        <w:ind w:left="720" w:hanging="720"/>
      </w:pPr>
      <w:r w:rsidRPr="00B06AD8">
        <w:t>Sherman, S., R. Hartman, and D. Contreras, editors. 2017. Effects of Tidal Wetland Restoration on Fish: A Suite of Conceptual Models. Department of Water Resources, Sacramento, CA.</w:t>
      </w:r>
    </w:p>
    <w:p w14:paraId="530977B9" w14:textId="77777777" w:rsidR="00B06AD8" w:rsidRPr="00B06AD8" w:rsidRDefault="00B06AD8" w:rsidP="00B06AD8">
      <w:pPr>
        <w:pStyle w:val="EndNoteBibliography"/>
        <w:spacing w:after="0"/>
        <w:ind w:left="720" w:hanging="720"/>
      </w:pPr>
      <w:r w:rsidRPr="00B06AD8">
        <w:t xml:space="preserve">Slater, S. B., and R. D. Baxter. 2014. Diet, prey selection and body condition of age-0 Delta Smelt, </w:t>
      </w:r>
      <w:r w:rsidRPr="00B06AD8">
        <w:rPr>
          <w:i/>
        </w:rPr>
        <w:t>Hypomesus transpacificus</w:t>
      </w:r>
      <w:r w:rsidRPr="00B06AD8">
        <w:t>, in the upper San Francisco Estuary. San Francisco Estuary and Watershed Science 14(4).</w:t>
      </w:r>
    </w:p>
    <w:p w14:paraId="770152DD" w14:textId="77777777" w:rsidR="00B06AD8" w:rsidRPr="00B06AD8" w:rsidRDefault="00B06AD8" w:rsidP="00B06AD8">
      <w:pPr>
        <w:pStyle w:val="EndNoteBibliography"/>
        <w:spacing w:after="0"/>
        <w:ind w:left="720" w:hanging="720"/>
      </w:pPr>
      <w:r w:rsidRPr="00B06AD8">
        <w:t>Sobczak, W. V., and coauthors. 2005. Detritus fuels ecosystem metabolism but not metazoan food webs in San Francisco Estuary's freshwater Delta. Estuaries 28(1):122-135.</w:t>
      </w:r>
    </w:p>
    <w:p w14:paraId="17F2AC8F" w14:textId="77777777" w:rsidR="00B06AD8" w:rsidRPr="00B06AD8" w:rsidRDefault="00B06AD8" w:rsidP="00B06AD8">
      <w:pPr>
        <w:pStyle w:val="EndNoteBibliography"/>
        <w:spacing w:after="0"/>
        <w:ind w:left="720" w:hanging="720"/>
      </w:pPr>
      <w:r w:rsidRPr="00B06AD8">
        <w:t>Sobczak, W. V., J. E. Cloern, A. D. Jassby, and A. B. Muller-Solger. 2002. Bioavailability of organic matter in a highly disturbed estuary: The role of detrital and algal resources. Proceedings of the National Academy of Sciences 99(12):8101-8105.</w:t>
      </w:r>
    </w:p>
    <w:p w14:paraId="2D5C5F38" w14:textId="77777777" w:rsidR="00B06AD8" w:rsidRPr="00B06AD8" w:rsidRDefault="00B06AD8" w:rsidP="00B06AD8">
      <w:pPr>
        <w:pStyle w:val="EndNoteBibliography"/>
        <w:spacing w:after="0"/>
        <w:ind w:left="720" w:hanging="720"/>
      </w:pPr>
      <w:r w:rsidRPr="00B06AD8">
        <w:t>Sommer, T., and F. Mejia. 2013. A place to call home: a synthesis of Delta Smelt habitat in the upper San Francisco Estuary. San Francisco Estuary and Watershed Science 11(2):25 pages.</w:t>
      </w:r>
    </w:p>
    <w:p w14:paraId="49793279" w14:textId="77777777" w:rsidR="00B06AD8" w:rsidRPr="00B06AD8" w:rsidRDefault="00B06AD8" w:rsidP="00B06AD8">
      <w:pPr>
        <w:pStyle w:val="EndNoteBibliography"/>
        <w:spacing w:after="0"/>
        <w:ind w:left="720" w:hanging="720"/>
      </w:pPr>
      <w:r w:rsidRPr="00B06AD8">
        <w:t>Sommer, T., K. Reece, F. Mejia, and M. Nobriga. 2009. Delta smelt life-history contingents: a possible upstream rearing strategy. IEP Newsletter 22(1):11-13.</w:t>
      </w:r>
    </w:p>
    <w:p w14:paraId="3689A084" w14:textId="77777777" w:rsidR="00B06AD8" w:rsidRPr="00B06AD8" w:rsidRDefault="00B06AD8" w:rsidP="00B06AD8">
      <w:pPr>
        <w:pStyle w:val="EndNoteBibliography"/>
        <w:spacing w:after="0"/>
        <w:ind w:left="720" w:hanging="720"/>
      </w:pPr>
      <w:r w:rsidRPr="00B06AD8">
        <w:t>Sommer, T. R., W. C. Harrell, A. M. Solger, B. Tom, and W. Kimmerer. 2004. Effects of flow variation on channel and floodplain biota and habitats of the Sacramento River, California, USA. Aquatic Conservation 14(3):247-261.</w:t>
      </w:r>
    </w:p>
    <w:p w14:paraId="3FAA6B8E" w14:textId="77777777" w:rsidR="00B06AD8" w:rsidRPr="00B06AD8" w:rsidRDefault="00B06AD8" w:rsidP="00B06AD8">
      <w:pPr>
        <w:pStyle w:val="EndNoteBibliography"/>
        <w:spacing w:after="0"/>
        <w:ind w:left="720" w:hanging="720"/>
      </w:pPr>
      <w:r w:rsidRPr="00B06AD8">
        <w:lastRenderedPageBreak/>
        <w:t>Sommer, T. R., M. L. Nobriga, W. C. Harrell, W. Batham, and W. J. Kimmerer. 2001. Floodplain rearing of juvenile chinook salmon: Evidence of enhanced growth and survival. Canadian Journal of Fisheries and Aquatic Sciences 58(2):325-333.</w:t>
      </w:r>
    </w:p>
    <w:p w14:paraId="2972B011" w14:textId="77777777" w:rsidR="00B06AD8" w:rsidRPr="00B06AD8" w:rsidRDefault="00B06AD8" w:rsidP="00B06AD8">
      <w:pPr>
        <w:pStyle w:val="EndNoteBibliography"/>
        <w:spacing w:after="0"/>
        <w:ind w:left="720" w:hanging="720"/>
      </w:pPr>
      <w:r w:rsidRPr="00B06AD8">
        <w:t>Strong, S. E. 2015. Dissolved inorganic nitrogen and chlorophyll-a at a restored site in Suisun Marsh. San Francisco State University.</w:t>
      </w:r>
    </w:p>
    <w:p w14:paraId="2D644D99" w14:textId="77777777" w:rsidR="00B06AD8" w:rsidRPr="00B06AD8" w:rsidRDefault="00B06AD8" w:rsidP="00B06AD8">
      <w:pPr>
        <w:pStyle w:val="EndNoteBibliography"/>
        <w:spacing w:after="0"/>
        <w:ind w:left="720" w:hanging="720"/>
      </w:pPr>
      <w:r w:rsidRPr="00B06AD8">
        <w:t>Thompson, B., J. A. Ranasinghe, S. Lowe, A. Melwani, and S. B. Weisberg. 2013. Benthic macrofaunal assemblages of the San Francisco Estuary and Delta, USA. Environmental Monitoring and Assessment 185(3):2281-2295.</w:t>
      </w:r>
    </w:p>
    <w:p w14:paraId="5ED8EAA6" w14:textId="77777777" w:rsidR="00B06AD8" w:rsidRPr="00B06AD8" w:rsidRDefault="00B06AD8" w:rsidP="00B06AD8">
      <w:pPr>
        <w:pStyle w:val="EndNoteBibliography"/>
        <w:spacing w:after="0"/>
        <w:ind w:left="720" w:hanging="720"/>
      </w:pPr>
      <w:r w:rsidRPr="00B06AD8">
        <w:t>Tiffan, K. F., J. M. Erhardt, and S. J. St. John. 2014. Prey Availability, Consumption, and Quality Contribute to Variation in Growth of Subyearling Chinook Salmon Rearing in Riverine and Reservoir Habitats. Transactions of the American Fisheries Society 143(1):219-229.</w:t>
      </w:r>
    </w:p>
    <w:p w14:paraId="59A09A54" w14:textId="77777777" w:rsidR="00B06AD8" w:rsidRPr="00B06AD8" w:rsidRDefault="00B06AD8" w:rsidP="00B06AD8">
      <w:pPr>
        <w:pStyle w:val="EndNoteBibliography"/>
        <w:spacing w:after="0"/>
        <w:ind w:left="720" w:hanging="720"/>
      </w:pPr>
      <w:r w:rsidRPr="00B06AD8">
        <w:t>Turner, A. M., and J. C. Trexler. 1997. Sampling aquatic invertebrates from marshes: evaluating the options. Journal of the North American Benthological Society 16(3):694-709.</w:t>
      </w:r>
    </w:p>
    <w:p w14:paraId="1197C52A" w14:textId="77777777" w:rsidR="00B06AD8" w:rsidRPr="00B06AD8" w:rsidRDefault="00B06AD8" w:rsidP="00B06AD8">
      <w:pPr>
        <w:pStyle w:val="EndNoteBibliography"/>
        <w:spacing w:after="0"/>
        <w:ind w:left="720" w:hanging="720"/>
      </w:pPr>
      <w:r w:rsidRPr="00B06AD8">
        <w:t>Utermöhl, H. 1958. Methods of collecting plankton for various purposes are discussed. SIL Communications, 1953-1996 9(1):1-38.</w:t>
      </w:r>
    </w:p>
    <w:p w14:paraId="402BB572" w14:textId="77777777" w:rsidR="00B06AD8" w:rsidRPr="00B06AD8" w:rsidRDefault="00B06AD8" w:rsidP="00B06AD8">
      <w:pPr>
        <w:pStyle w:val="EndNoteBibliography"/>
        <w:spacing w:after="0"/>
        <w:ind w:left="720" w:hanging="720"/>
      </w:pPr>
      <w:r w:rsidRPr="00B06AD8">
        <w:t>Wells, E. 2015. IEP Environmental Monitoring Program Benthos Metadata. C. D. o. W. Resources, editor. Division of Environmental Services, Bay-Delta Monitoring and Analysis Section, West Sacramento, CA.</w:t>
      </w:r>
    </w:p>
    <w:p w14:paraId="431B0363" w14:textId="77777777" w:rsidR="00B06AD8" w:rsidRPr="00B06AD8" w:rsidRDefault="00B06AD8" w:rsidP="00B06AD8">
      <w:pPr>
        <w:pStyle w:val="EndNoteBibliography"/>
        <w:spacing w:after="0"/>
        <w:ind w:left="720" w:hanging="720"/>
      </w:pPr>
      <w:r w:rsidRPr="00B06AD8">
        <w:t>Whitley, S. N., and S. M. Bollens. 2014. Fish assemblages across a vegetation gradient in a restoring tidal freshwater wetland: diets and potential for resource competition. Environmental Biology of Fishes 97(6):659-674.</w:t>
      </w:r>
    </w:p>
    <w:p w14:paraId="6D4A8DE5" w14:textId="77777777" w:rsidR="00B06AD8" w:rsidRPr="00B06AD8" w:rsidRDefault="00B06AD8" w:rsidP="00B06AD8">
      <w:pPr>
        <w:pStyle w:val="EndNoteBibliography"/>
        <w:spacing w:after="0"/>
        <w:ind w:left="720" w:hanging="720"/>
      </w:pPr>
      <w:r w:rsidRPr="00B06AD8">
        <w:t>Williams, J. G. 2012. Juvenile Chinook Salmon (Oncorhynchus tshawytscha) in and Around the San Francisco Estuary. San Francisco Estuary and Watershed Science 10(3).</w:t>
      </w:r>
    </w:p>
    <w:p w14:paraId="7025ABBA" w14:textId="77777777" w:rsidR="00B06AD8" w:rsidRPr="00B06AD8" w:rsidRDefault="00B06AD8" w:rsidP="00B06AD8">
      <w:pPr>
        <w:pStyle w:val="EndNoteBibliography"/>
        <w:ind w:left="720" w:hanging="720"/>
      </w:pPr>
      <w:r w:rsidRPr="00B06AD8">
        <w:t>Yoshiyama, R. M., F. W. Fisher, and P. B. Moyle. 1998. Historical abundance and decline of Chinook salmon in the Central Valley region of California. North American Journal of Fisheries Management 18(3):487-521.</w:t>
      </w:r>
    </w:p>
    <w:p w14:paraId="2E3C346B" w14:textId="0CA6A572" w:rsidR="00C0435E" w:rsidRDefault="00C0435E" w:rsidP="00C0435E">
      <w:r>
        <w:fldChar w:fldCharType="end"/>
      </w:r>
    </w:p>
    <w:p w14:paraId="4A2CB6B5" w14:textId="76C54036"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C36CE9" w:rsidRDefault="00C36CE9">
      <w:pPr>
        <w:pStyle w:val="CommentText"/>
      </w:pPr>
      <w:r>
        <w:rPr>
          <w:rStyle w:val="CommentReference"/>
        </w:rPr>
        <w:annotationRef/>
      </w:r>
      <w:r>
        <w:t>Bleh. I don’t know what I’m trying to say here.</w:t>
      </w:r>
    </w:p>
  </w:comment>
  <w:comment w:id="14" w:author="Hartman, Rosemary@Wildlife" w:date="2019-04-05T06:56:00Z" w:initials="HR">
    <w:p w14:paraId="15BC5DD4" w14:textId="6527A5F0" w:rsidR="00C36CE9" w:rsidRDefault="00C36CE9">
      <w:pPr>
        <w:pStyle w:val="CommentText"/>
      </w:pPr>
      <w:r>
        <w:rPr>
          <w:rStyle w:val="CommentReference"/>
        </w:rPr>
        <w:annotationRef/>
      </w:r>
      <w:r>
        <w:t>We didn’t find much in the way of year-to-year differences, so it will be hard to tie it to water year. We also don’t have post-</w:t>
      </w:r>
      <w:r>
        <w:t>resotration data, so it’s gong to be hard to compare.</w:t>
      </w:r>
    </w:p>
  </w:comment>
  <w:comment w:id="15" w:author="Hartman, Rosemary@Wildlife" w:date="2019-04-05T06:57:00Z" w:initials="HR">
    <w:p w14:paraId="089E82C0" w14:textId="440AB938" w:rsidR="00C36CE9" w:rsidRDefault="00C36CE9">
      <w:pPr>
        <w:pStyle w:val="CommentText"/>
      </w:pPr>
      <w:r>
        <w:rPr>
          <w:rStyle w:val="CommentReference"/>
        </w:rPr>
        <w:annotationRef/>
      </w:r>
    </w:p>
  </w:comment>
  <w:comment w:id="23" w:author="Hartman, Rosemary@Wildlife" w:date="2018-12-26T16:12:00Z" w:initials="HR">
    <w:p w14:paraId="4701D46C" w14:textId="40A2208F" w:rsidR="00C36CE9" w:rsidRDefault="00C36CE9">
      <w:pPr>
        <w:pStyle w:val="CommentText"/>
      </w:pPr>
      <w:r>
        <w:rPr>
          <w:rStyle w:val="CommentReference"/>
        </w:rPr>
        <w:annotationRef/>
      </w:r>
      <w:r>
        <w:t>double check diameter of circular net</w:t>
      </w:r>
    </w:p>
  </w:comment>
  <w:comment w:id="29" w:author="Hartman, Rosemary@Wildlife" w:date="2019-04-17T03:56:00Z" w:initials="HR">
    <w:p w14:paraId="22213E99" w14:textId="4AB73A57" w:rsidR="00C36CE9" w:rsidRDefault="00C36CE9">
      <w:pPr>
        <w:pStyle w:val="CommentText"/>
      </w:pPr>
      <w:r>
        <w:rPr>
          <w:rStyle w:val="CommentReference"/>
        </w:rPr>
        <w:annotationRef/>
      </w:r>
      <w:r>
        <w:t>need to revise once analysis is complete</w:t>
      </w:r>
    </w:p>
  </w:comment>
  <w:comment w:id="31" w:author="Hartman, Rosemary@Wildlife" w:date="2019-05-21T12:43:00Z" w:initials="HR">
    <w:p w14:paraId="4E7798F0" w14:textId="6BF3C99F" w:rsidR="00C36CE9" w:rsidRDefault="00C36CE9">
      <w:pPr>
        <w:pStyle w:val="CommentText"/>
      </w:pPr>
      <w:r>
        <w:rPr>
          <w:rStyle w:val="CommentReference"/>
        </w:rPr>
        <w:annotationRef/>
      </w:r>
      <w:r>
        <w:t>cite workplan</w:t>
      </w:r>
    </w:p>
  </w:comment>
  <w:comment w:id="44" w:author="Hartman, Rosemary@DWR" w:date="2019-06-06T15:49:00Z" w:initials="HR">
    <w:p w14:paraId="1800703A" w14:textId="49356667" w:rsidR="00C36CE9" w:rsidRDefault="00C36CE9">
      <w:pPr>
        <w:pStyle w:val="CommentText"/>
      </w:pPr>
      <w:r>
        <w:rPr>
          <w:rStyle w:val="CommentReference"/>
        </w:rPr>
        <w:annotationRef/>
      </w:r>
      <w:r>
        <w:t>Do people want NMDS plots?</w:t>
      </w:r>
    </w:p>
  </w:comment>
  <w:comment w:id="62" w:author="Hartman, Rosemary@DWR" w:date="2019-06-06T14:52:00Z" w:initials="HR">
    <w:p w14:paraId="20F99CF9" w14:textId="0BDE76D4" w:rsidR="00C36CE9" w:rsidRDefault="00C36CE9">
      <w:pPr>
        <w:pStyle w:val="CommentText"/>
      </w:pPr>
      <w:r>
        <w:rPr>
          <w:rStyle w:val="CommentReference"/>
        </w:rPr>
        <w:annotationRef/>
      </w:r>
      <w:r>
        <w:t>run analysis</w:t>
      </w:r>
    </w:p>
  </w:comment>
  <w:comment w:id="63" w:author="Hartman, Rosemary@Wildlife" w:date="2019-05-20T14:35:00Z" w:initials="HR">
    <w:p w14:paraId="7A500799" w14:textId="3A68DF29" w:rsidR="00C36CE9" w:rsidRDefault="00C36CE9">
      <w:pPr>
        <w:pStyle w:val="CommentText"/>
      </w:pPr>
      <w:r>
        <w:rPr>
          <w:rStyle w:val="CommentReference"/>
        </w:rPr>
        <w:annotationRef/>
      </w:r>
      <w:r>
        <w:t>Did matt young’s research go into fall?</w:t>
      </w:r>
    </w:p>
  </w:comment>
  <w:comment w:id="68" w:author="Hartman, Rosemary@Wildlife" w:date="2019-05-17T14:02:00Z" w:initials="HR">
    <w:p w14:paraId="1EFF8305" w14:textId="74330520" w:rsidR="00C36CE9" w:rsidRDefault="00C36CE9">
      <w:pPr>
        <w:pStyle w:val="CommentText"/>
      </w:pPr>
      <w:r>
        <w:rPr>
          <w:rStyle w:val="CommentReference"/>
        </w:rPr>
        <w:annotationRef/>
      </w:r>
      <w:r>
        <w:t>Stacy and I discussed leaving this out for now, writing it up when we have all the data</w:t>
      </w:r>
    </w:p>
  </w:comment>
  <w:comment w:id="73" w:author="Hartman, Rosemary@Wildlife" w:date="2019-04-30T09:33:00Z" w:initials="HR">
    <w:p w14:paraId="5C96E0D8" w14:textId="67725728" w:rsidR="00C36CE9" w:rsidRDefault="00C36CE9">
      <w:pPr>
        <w:pStyle w:val="CommentText"/>
      </w:pPr>
      <w:r>
        <w:rPr>
          <w:rStyle w:val="CommentReference"/>
        </w:rPr>
        <w:annotationRef/>
      </w:r>
      <w:r>
        <w:t>cite document</w:t>
      </w:r>
    </w:p>
  </w:comment>
  <w:comment w:id="74" w:author="Hartman, Rosemary@Wildlife" w:date="2019-04-30T09:52:00Z" w:initials="HR">
    <w:p w14:paraId="6D778041" w14:textId="1446BDB6" w:rsidR="00C36CE9" w:rsidRDefault="00C36CE9">
      <w:pPr>
        <w:pStyle w:val="CommentText"/>
      </w:pPr>
      <w:r>
        <w:rPr>
          <w:rStyle w:val="CommentReference"/>
        </w:rPr>
        <w:annotationRef/>
      </w:r>
      <w:r>
        <w:t>check pore size</w:t>
      </w:r>
    </w:p>
  </w:comment>
  <w:comment w:id="77" w:author="Hartman, Rosemary@Wildlife" w:date="2019-05-01T15:28:00Z" w:initials="HR">
    <w:p w14:paraId="6A83771C" w14:textId="1397A92D" w:rsidR="00C36CE9" w:rsidRDefault="00C36CE9">
      <w:pPr>
        <w:pStyle w:val="CommentText"/>
      </w:pPr>
      <w:r>
        <w:rPr>
          <w:rStyle w:val="CommentReference"/>
        </w:rPr>
        <w:annotationRef/>
      </w:r>
      <w:r>
        <w:t>Get reference</w:t>
      </w:r>
    </w:p>
  </w:comment>
  <w:comment w:id="88" w:author="Ellis, Daniel@Wildlife" w:date="2019-06-11T13:41:00Z" w:initials="ED">
    <w:p w14:paraId="0552CBC3" w14:textId="77777777" w:rsidR="00C36CE9" w:rsidRDefault="00C36CE9" w:rsidP="00342F6C">
      <w:pPr>
        <w:pStyle w:val="CommentText"/>
      </w:pPr>
      <w:r>
        <w:rPr>
          <w:rStyle w:val="CommentReference"/>
        </w:rPr>
        <w:annotationRef/>
      </w:r>
      <w:r>
        <w:t>import citations using endnote</w:t>
      </w:r>
    </w:p>
  </w:comment>
  <w:comment w:id="90" w:author="Ellis, Daniel@Wildlife" w:date="2019-06-11T13:43:00Z" w:initials="ED">
    <w:p w14:paraId="545FADCA" w14:textId="77777777" w:rsidR="00C36CE9" w:rsidRDefault="00C36CE9" w:rsidP="00342F6C">
      <w:pPr>
        <w:pStyle w:val="CommentText"/>
      </w:pPr>
      <w:r>
        <w:rPr>
          <w:rStyle w:val="CommentReference"/>
        </w:rPr>
        <w:annotationRef/>
      </w:r>
      <w:r>
        <w:t>update</w:t>
      </w:r>
    </w:p>
  </w:comment>
  <w:comment w:id="93" w:author="Hartman, Rosemary@DWR" w:date="2019-06-14T12:18:00Z" w:initials="HR">
    <w:p w14:paraId="59423A38" w14:textId="75BD4DFD" w:rsidR="00C36CE9" w:rsidRDefault="00C36CE9">
      <w:pPr>
        <w:pStyle w:val="CommentText"/>
      </w:pPr>
      <w:r>
        <w:rPr>
          <w:rStyle w:val="CommentReference"/>
        </w:rPr>
        <w:annotationRef/>
      </w:r>
      <w:r>
        <w:t>update</w:t>
      </w:r>
    </w:p>
  </w:comment>
  <w:comment w:id="99" w:author="Hartman, Rosemary@DWR" w:date="2019-06-14T13:10:00Z" w:initials="HR">
    <w:p w14:paraId="0B6558A1" w14:textId="2AD19598" w:rsidR="00C36CE9" w:rsidRDefault="00C36CE9">
      <w:pPr>
        <w:pStyle w:val="CommentText"/>
      </w:pPr>
      <w:r>
        <w:rPr>
          <w:rStyle w:val="CommentReference"/>
        </w:rPr>
        <w:annotationRef/>
      </w:r>
      <w:r>
        <w:t xml:space="preserve">Change groups </w:t>
      </w:r>
    </w:p>
  </w:comment>
  <w:comment w:id="105" w:author="Hartman, Rosemary@Wildlife" w:date="2019-01-29T07:01:00Z" w:initials="HR">
    <w:p w14:paraId="7CE71C1E" w14:textId="7073138C" w:rsidR="00C36CE9" w:rsidRDefault="00C36CE9">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4E7798F0" w15:done="0"/>
  <w15:commentEx w15:paraId="1800703A" w15:done="0"/>
  <w15:commentEx w15:paraId="20F99CF9" w15:done="0"/>
  <w15:commentEx w15:paraId="7A500799" w15:done="0"/>
  <w15:commentEx w15:paraId="1EFF8305" w15:done="0"/>
  <w15:commentEx w15:paraId="5C96E0D8" w15:done="0"/>
  <w15:commentEx w15:paraId="6D778041" w15:done="0"/>
  <w15:commentEx w15:paraId="6A83771C" w15:done="0"/>
  <w15:commentEx w15:paraId="0552CBC3" w15:done="0"/>
  <w15:commentEx w15:paraId="545FADCA" w15:done="0"/>
  <w15:commentEx w15:paraId="59423A38" w15:done="0"/>
  <w15:commentEx w15:paraId="0B6558A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1800703A" w16cid:durableId="20A3B46D"/>
  <w16cid:commentId w16cid:paraId="20F99CF9" w16cid:durableId="20A3A727"/>
  <w16cid:commentId w16cid:paraId="7A500799" w16cid:durableId="208D39C9"/>
  <w16cid:commentId w16cid:paraId="1EFF8305" w16cid:durableId="20893D77"/>
  <w16cid:commentId w16cid:paraId="5C96E0D8" w16cid:durableId="207294F9"/>
  <w16cid:commentId w16cid:paraId="6D778041" w16cid:durableId="20729956"/>
  <w16cid:commentId w16cid:paraId="6A83771C" w16cid:durableId="20743987"/>
  <w16cid:commentId w16cid:paraId="0552CBC3" w16cid:durableId="20AA2E1A"/>
  <w16cid:commentId w16cid:paraId="545FADCA" w16cid:durableId="20AA2E7C"/>
  <w16cid:commentId w16cid:paraId="59423A38" w16cid:durableId="20AE0F2C"/>
  <w16cid:commentId w16cid:paraId="0B6558A1" w16cid:durableId="20BB1C98"/>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9CD1B" w14:textId="77777777" w:rsidR="0094596C" w:rsidRDefault="0094596C">
      <w:pPr>
        <w:spacing w:after="0" w:line="240" w:lineRule="auto"/>
      </w:pPr>
      <w:r>
        <w:separator/>
      </w:r>
    </w:p>
  </w:endnote>
  <w:endnote w:type="continuationSeparator" w:id="0">
    <w:p w14:paraId="2D22AFA1" w14:textId="77777777" w:rsidR="0094596C" w:rsidRDefault="0094596C">
      <w:pPr>
        <w:spacing w:after="0" w:line="240" w:lineRule="auto"/>
      </w:pPr>
      <w:r>
        <w:continuationSeparator/>
      </w:r>
    </w:p>
  </w:endnote>
  <w:endnote w:type="continuationNotice" w:id="1">
    <w:p w14:paraId="0E1043DA" w14:textId="77777777" w:rsidR="0094596C" w:rsidRDefault="009459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7B751" w14:textId="77777777" w:rsidR="00C36CE9" w:rsidRDefault="00C36C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C36CE9" w:rsidRDefault="00C36CE9">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71A42" w14:textId="77777777" w:rsidR="00C36CE9" w:rsidRDefault="00C36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A2988" w14:textId="77777777" w:rsidR="0094596C" w:rsidRDefault="0094596C">
      <w:pPr>
        <w:spacing w:after="0" w:line="240" w:lineRule="auto"/>
      </w:pPr>
      <w:r>
        <w:separator/>
      </w:r>
    </w:p>
  </w:footnote>
  <w:footnote w:type="continuationSeparator" w:id="0">
    <w:p w14:paraId="3B3ECEE7" w14:textId="77777777" w:rsidR="0094596C" w:rsidRDefault="0094596C">
      <w:pPr>
        <w:spacing w:after="0" w:line="240" w:lineRule="auto"/>
      </w:pPr>
      <w:r>
        <w:continuationSeparator/>
      </w:r>
    </w:p>
  </w:footnote>
  <w:footnote w:type="continuationNotice" w:id="1">
    <w:p w14:paraId="1983B3A7" w14:textId="77777777" w:rsidR="0094596C" w:rsidRDefault="009459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C4588" w14:textId="77777777" w:rsidR="00C36CE9" w:rsidRDefault="00C36C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C36CE9" w:rsidRDefault="00C36CE9">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6985D" w14:textId="77777777" w:rsidR="00C36CE9" w:rsidRDefault="00C36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11"/>
  </w:num>
  <w:num w:numId="4">
    <w:abstractNumId w:val="13"/>
  </w:num>
  <w:num w:numId="5">
    <w:abstractNumId w:val="8"/>
  </w:num>
  <w:num w:numId="6">
    <w:abstractNumId w:val="10"/>
  </w:num>
  <w:num w:numId="7">
    <w:abstractNumId w:val="9"/>
  </w:num>
  <w:num w:numId="8">
    <w:abstractNumId w:val="7"/>
  </w:num>
  <w:num w:numId="9">
    <w:abstractNumId w:val="3"/>
  </w:num>
  <w:num w:numId="10">
    <w:abstractNumId w:val="5"/>
  </w:num>
  <w:num w:numId="11">
    <w:abstractNumId w:val="0"/>
  </w:num>
  <w:num w:numId="12">
    <w:abstractNumId w:val="15"/>
  </w:num>
  <w:num w:numId="13">
    <w:abstractNumId w:val="14"/>
  </w:num>
  <w:num w:numId="14">
    <w:abstractNumId w:val="2"/>
  </w:num>
  <w:num w:numId="15">
    <w:abstractNumId w:val="16"/>
  </w:num>
  <w:num w:numId="16">
    <w:abstractNumId w:val="6"/>
  </w:num>
  <w:num w:numId="17">
    <w:abstractNumId w:val="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DWR">
    <w15:presenceInfo w15:providerId="AD" w15:userId="S-1-5-21-1801674531-1979792683-2146972089-85240"/>
  </w15:person>
  <w15:person w15:author="Ellis, Daniel@Wildlife">
    <w15:presenceInfo w15:providerId="AD" w15:userId="S::Daniel.Ellis@Wildlife.ca.gov::b07a757f-c701-4074-966e-a7cb308cab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954&lt;/item&gt;&lt;item&gt;958&lt;/item&gt;&lt;item&gt;964&lt;/item&gt;&lt;item&gt;1117&lt;/item&gt;&lt;item&gt;1152&lt;/item&gt;&lt;item&gt;1212&lt;/item&gt;&lt;item&gt;1221&lt;/item&gt;&lt;item&gt;1223&lt;/item&gt;&lt;item&gt;1246&lt;/item&gt;&lt;item&gt;1252&lt;/item&gt;&lt;item&gt;1275&lt;/item&gt;&lt;item&gt;1299&lt;/item&gt;&lt;item&gt;1301&lt;/item&gt;&lt;item&gt;1571&lt;/item&gt;&lt;item&gt;1572&lt;/item&gt;&lt;item&gt;1581&lt;/item&gt;&lt;item&gt;1613&lt;/item&gt;&lt;item&gt;1618&lt;/item&gt;&lt;item&gt;1643&lt;/item&gt;&lt;item&gt;1696&lt;/item&gt;&lt;item&gt;1874&lt;/item&gt;&lt;item&gt;1876&lt;/item&gt;&lt;item&gt;1879&lt;/item&gt;&lt;item&gt;1928&lt;/item&gt;&lt;item&gt;1953&lt;/item&gt;&lt;item&gt;1997&lt;/item&gt;&lt;item&gt;2028&lt;/item&gt;&lt;item&gt;2125&lt;/item&gt;&lt;item&gt;2255&lt;/item&gt;&lt;item&gt;2276&lt;/item&gt;&lt;item&gt;2318&lt;/item&gt;&lt;item&gt;2358&lt;/item&gt;&lt;item&gt;2374&lt;/item&gt;&lt;item&gt;2376&lt;/item&gt;&lt;item&gt;2425&lt;/item&gt;&lt;item&gt;2468&lt;/item&gt;&lt;item&gt;2477&lt;/item&gt;&lt;item&gt;2495&lt;/item&gt;&lt;item&gt;2498&lt;/item&gt;&lt;item&gt;2499&lt;/item&gt;&lt;item&gt;2500&lt;/item&gt;&lt;item&gt;2508&lt;/item&gt;&lt;item&gt;2526&lt;/item&gt;&lt;item&gt;2529&lt;/item&gt;&lt;item&gt;2539&lt;/item&gt;&lt;item&gt;2548&lt;/item&gt;&lt;item&gt;2549&lt;/item&gt;&lt;item&gt;2551&lt;/item&gt;&lt;item&gt;2601&lt;/item&gt;&lt;item&gt;2604&lt;/item&gt;&lt;item&gt;2611&lt;/item&gt;&lt;item&gt;2641&lt;/item&gt;&lt;item&gt;2645&lt;/item&gt;&lt;item&gt;2646&lt;/item&gt;&lt;item&gt;2691&lt;/item&gt;&lt;item&gt;2719&lt;/item&gt;&lt;item&gt;2720&lt;/item&gt;&lt;item&gt;2722&lt;/item&gt;&lt;item&gt;2723&lt;/item&gt;&lt;/record-ids&gt;&lt;/item&gt;&lt;/Libraries&gt;"/>
  </w:docVars>
  <w:rsids>
    <w:rsidRoot w:val="00A27634"/>
    <w:rsid w:val="00001495"/>
    <w:rsid w:val="0000345F"/>
    <w:rsid w:val="00003BD0"/>
    <w:rsid w:val="0000444B"/>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7FA7"/>
    <w:rsid w:val="00073AFA"/>
    <w:rsid w:val="00073C04"/>
    <w:rsid w:val="000841F2"/>
    <w:rsid w:val="0008458E"/>
    <w:rsid w:val="000942D3"/>
    <w:rsid w:val="00096F9D"/>
    <w:rsid w:val="000975B5"/>
    <w:rsid w:val="000B36FB"/>
    <w:rsid w:val="000C107C"/>
    <w:rsid w:val="000C2268"/>
    <w:rsid w:val="000C71E8"/>
    <w:rsid w:val="000C7824"/>
    <w:rsid w:val="000D4384"/>
    <w:rsid w:val="000D4856"/>
    <w:rsid w:val="000E485F"/>
    <w:rsid w:val="000E5379"/>
    <w:rsid w:val="000E59B2"/>
    <w:rsid w:val="000E5EBA"/>
    <w:rsid w:val="000E7293"/>
    <w:rsid w:val="000F18C7"/>
    <w:rsid w:val="000F1ED8"/>
    <w:rsid w:val="000F3B16"/>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45"/>
    <w:rsid w:val="00167699"/>
    <w:rsid w:val="00170BE3"/>
    <w:rsid w:val="00170CCB"/>
    <w:rsid w:val="00172DD8"/>
    <w:rsid w:val="00172F2D"/>
    <w:rsid w:val="0017586D"/>
    <w:rsid w:val="0017738C"/>
    <w:rsid w:val="00184CEF"/>
    <w:rsid w:val="00186201"/>
    <w:rsid w:val="0018706D"/>
    <w:rsid w:val="001943C5"/>
    <w:rsid w:val="001960A1"/>
    <w:rsid w:val="001961AE"/>
    <w:rsid w:val="001A0F50"/>
    <w:rsid w:val="001A24E6"/>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35E5"/>
    <w:rsid w:val="001E4797"/>
    <w:rsid w:val="001E4B5E"/>
    <w:rsid w:val="001E5A92"/>
    <w:rsid w:val="001F13AC"/>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356A"/>
    <w:rsid w:val="002E4068"/>
    <w:rsid w:val="002E5AD6"/>
    <w:rsid w:val="002E5DBC"/>
    <w:rsid w:val="002F4FF9"/>
    <w:rsid w:val="002F5B54"/>
    <w:rsid w:val="003002E0"/>
    <w:rsid w:val="003009FA"/>
    <w:rsid w:val="003109B0"/>
    <w:rsid w:val="00313829"/>
    <w:rsid w:val="00324FC0"/>
    <w:rsid w:val="003256C0"/>
    <w:rsid w:val="00326FB7"/>
    <w:rsid w:val="00327C04"/>
    <w:rsid w:val="00327F28"/>
    <w:rsid w:val="0033566F"/>
    <w:rsid w:val="0034055B"/>
    <w:rsid w:val="00342F6C"/>
    <w:rsid w:val="0034467E"/>
    <w:rsid w:val="00346409"/>
    <w:rsid w:val="00350C3A"/>
    <w:rsid w:val="00352473"/>
    <w:rsid w:val="003524DA"/>
    <w:rsid w:val="003528D0"/>
    <w:rsid w:val="00360460"/>
    <w:rsid w:val="003637A8"/>
    <w:rsid w:val="00364CE1"/>
    <w:rsid w:val="003669B1"/>
    <w:rsid w:val="003706A9"/>
    <w:rsid w:val="00371248"/>
    <w:rsid w:val="0038025A"/>
    <w:rsid w:val="00383111"/>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146B"/>
    <w:rsid w:val="003C49C9"/>
    <w:rsid w:val="003C700C"/>
    <w:rsid w:val="003D759C"/>
    <w:rsid w:val="003E2169"/>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6002"/>
    <w:rsid w:val="00486ACF"/>
    <w:rsid w:val="00486F77"/>
    <w:rsid w:val="00493082"/>
    <w:rsid w:val="00494A26"/>
    <w:rsid w:val="004A17D6"/>
    <w:rsid w:val="004A65AC"/>
    <w:rsid w:val="004B10DD"/>
    <w:rsid w:val="004B324D"/>
    <w:rsid w:val="004B4160"/>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415E"/>
    <w:rsid w:val="004F672E"/>
    <w:rsid w:val="004F7B85"/>
    <w:rsid w:val="00500686"/>
    <w:rsid w:val="00503C98"/>
    <w:rsid w:val="005055E3"/>
    <w:rsid w:val="00511A5F"/>
    <w:rsid w:val="00512875"/>
    <w:rsid w:val="00520FA9"/>
    <w:rsid w:val="00525349"/>
    <w:rsid w:val="00537C2F"/>
    <w:rsid w:val="00540E3A"/>
    <w:rsid w:val="00547330"/>
    <w:rsid w:val="0055298E"/>
    <w:rsid w:val="0055315D"/>
    <w:rsid w:val="00555DDC"/>
    <w:rsid w:val="00560E17"/>
    <w:rsid w:val="00562959"/>
    <w:rsid w:val="00565FC5"/>
    <w:rsid w:val="0056639C"/>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43EB"/>
    <w:rsid w:val="005B514A"/>
    <w:rsid w:val="005B76BE"/>
    <w:rsid w:val="005C7121"/>
    <w:rsid w:val="005D190D"/>
    <w:rsid w:val="005D1C64"/>
    <w:rsid w:val="005D3FBD"/>
    <w:rsid w:val="005D4E46"/>
    <w:rsid w:val="005D6199"/>
    <w:rsid w:val="005E1E4E"/>
    <w:rsid w:val="005E2672"/>
    <w:rsid w:val="005E2AF7"/>
    <w:rsid w:val="005E39DB"/>
    <w:rsid w:val="005E7D1D"/>
    <w:rsid w:val="005F58B9"/>
    <w:rsid w:val="005F5F7E"/>
    <w:rsid w:val="00612342"/>
    <w:rsid w:val="00612DE0"/>
    <w:rsid w:val="006147BF"/>
    <w:rsid w:val="006355DC"/>
    <w:rsid w:val="006362A6"/>
    <w:rsid w:val="006363B9"/>
    <w:rsid w:val="0064488F"/>
    <w:rsid w:val="0065066F"/>
    <w:rsid w:val="00650A58"/>
    <w:rsid w:val="00654037"/>
    <w:rsid w:val="00661D85"/>
    <w:rsid w:val="006638D9"/>
    <w:rsid w:val="006649CD"/>
    <w:rsid w:val="00665B97"/>
    <w:rsid w:val="0067147F"/>
    <w:rsid w:val="00671C37"/>
    <w:rsid w:val="006733D0"/>
    <w:rsid w:val="00674BAC"/>
    <w:rsid w:val="00675EEA"/>
    <w:rsid w:val="0067793C"/>
    <w:rsid w:val="006843BD"/>
    <w:rsid w:val="00685815"/>
    <w:rsid w:val="00690A74"/>
    <w:rsid w:val="006941B4"/>
    <w:rsid w:val="006947B3"/>
    <w:rsid w:val="00697C79"/>
    <w:rsid w:val="006A0472"/>
    <w:rsid w:val="006A0AC7"/>
    <w:rsid w:val="006A0C1B"/>
    <w:rsid w:val="006A2ADF"/>
    <w:rsid w:val="006A3380"/>
    <w:rsid w:val="006A491A"/>
    <w:rsid w:val="006A6983"/>
    <w:rsid w:val="006B05FB"/>
    <w:rsid w:val="006B096A"/>
    <w:rsid w:val="006B0D73"/>
    <w:rsid w:val="006B1764"/>
    <w:rsid w:val="006B264F"/>
    <w:rsid w:val="006B30EF"/>
    <w:rsid w:val="006C3A32"/>
    <w:rsid w:val="006C4891"/>
    <w:rsid w:val="006C69C5"/>
    <w:rsid w:val="006D1AE5"/>
    <w:rsid w:val="006D1BFF"/>
    <w:rsid w:val="006D2346"/>
    <w:rsid w:val="006D3B16"/>
    <w:rsid w:val="006D601C"/>
    <w:rsid w:val="006D6D1F"/>
    <w:rsid w:val="006E6AD6"/>
    <w:rsid w:val="006E7DD5"/>
    <w:rsid w:val="006F19A7"/>
    <w:rsid w:val="006F2BCC"/>
    <w:rsid w:val="006F2F9F"/>
    <w:rsid w:val="006F462F"/>
    <w:rsid w:val="00714AC3"/>
    <w:rsid w:val="00715B71"/>
    <w:rsid w:val="0072131E"/>
    <w:rsid w:val="007263FB"/>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B5A49"/>
    <w:rsid w:val="007C100D"/>
    <w:rsid w:val="007C4A1E"/>
    <w:rsid w:val="007C7DED"/>
    <w:rsid w:val="007D0365"/>
    <w:rsid w:val="007D7049"/>
    <w:rsid w:val="007E08D9"/>
    <w:rsid w:val="007E0F9F"/>
    <w:rsid w:val="007E200E"/>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C5E"/>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542"/>
    <w:rsid w:val="00906616"/>
    <w:rsid w:val="00910531"/>
    <w:rsid w:val="0091397C"/>
    <w:rsid w:val="00927467"/>
    <w:rsid w:val="009278C2"/>
    <w:rsid w:val="00930546"/>
    <w:rsid w:val="0093627B"/>
    <w:rsid w:val="0094066F"/>
    <w:rsid w:val="0094596C"/>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1C11"/>
    <w:rsid w:val="00A02055"/>
    <w:rsid w:val="00A036B3"/>
    <w:rsid w:val="00A04FDC"/>
    <w:rsid w:val="00A0716C"/>
    <w:rsid w:val="00A171C5"/>
    <w:rsid w:val="00A22DE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AF6AA9"/>
    <w:rsid w:val="00B00ECD"/>
    <w:rsid w:val="00B022AD"/>
    <w:rsid w:val="00B03A1A"/>
    <w:rsid w:val="00B058C7"/>
    <w:rsid w:val="00B06AD8"/>
    <w:rsid w:val="00B12634"/>
    <w:rsid w:val="00B14E38"/>
    <w:rsid w:val="00B17855"/>
    <w:rsid w:val="00B23F34"/>
    <w:rsid w:val="00B264BD"/>
    <w:rsid w:val="00B26EC0"/>
    <w:rsid w:val="00B40B03"/>
    <w:rsid w:val="00B5455D"/>
    <w:rsid w:val="00B55DFC"/>
    <w:rsid w:val="00B618F3"/>
    <w:rsid w:val="00B65EF5"/>
    <w:rsid w:val="00B676C1"/>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212F8"/>
    <w:rsid w:val="00C21500"/>
    <w:rsid w:val="00C22785"/>
    <w:rsid w:val="00C30862"/>
    <w:rsid w:val="00C36800"/>
    <w:rsid w:val="00C36CE9"/>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B56D1"/>
    <w:rsid w:val="00CC248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5AA9"/>
    <w:rsid w:val="00D3651D"/>
    <w:rsid w:val="00D36868"/>
    <w:rsid w:val="00D43B05"/>
    <w:rsid w:val="00D47CED"/>
    <w:rsid w:val="00D50842"/>
    <w:rsid w:val="00D53C64"/>
    <w:rsid w:val="00D57030"/>
    <w:rsid w:val="00D608CA"/>
    <w:rsid w:val="00D62DD4"/>
    <w:rsid w:val="00D64CDF"/>
    <w:rsid w:val="00D65F3D"/>
    <w:rsid w:val="00D75FC7"/>
    <w:rsid w:val="00D7623E"/>
    <w:rsid w:val="00D77360"/>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165D"/>
    <w:rsid w:val="00E15568"/>
    <w:rsid w:val="00E16246"/>
    <w:rsid w:val="00E163E5"/>
    <w:rsid w:val="00E170EA"/>
    <w:rsid w:val="00E21093"/>
    <w:rsid w:val="00E22DCF"/>
    <w:rsid w:val="00E234AD"/>
    <w:rsid w:val="00E25C17"/>
    <w:rsid w:val="00E2658F"/>
    <w:rsid w:val="00E2687D"/>
    <w:rsid w:val="00E335FD"/>
    <w:rsid w:val="00E35C59"/>
    <w:rsid w:val="00E4590B"/>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36F6"/>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F0D85"/>
    <w:rsid w:val="00EF3754"/>
    <w:rsid w:val="00F017C6"/>
    <w:rsid w:val="00F11AFD"/>
    <w:rsid w:val="00F13F8E"/>
    <w:rsid w:val="00F14858"/>
    <w:rsid w:val="00F21D09"/>
    <w:rsid w:val="00F23A4E"/>
    <w:rsid w:val="00F26350"/>
    <w:rsid w:val="00F27CF9"/>
    <w:rsid w:val="00F326FB"/>
    <w:rsid w:val="00F41E90"/>
    <w:rsid w:val="00F4333E"/>
    <w:rsid w:val="00F45C89"/>
    <w:rsid w:val="00F56D89"/>
    <w:rsid w:val="00F57718"/>
    <w:rsid w:val="00F57AC8"/>
    <w:rsid w:val="00F640C3"/>
    <w:rsid w:val="00F6728C"/>
    <w:rsid w:val="00F67BEE"/>
    <w:rsid w:val="00F75567"/>
    <w:rsid w:val="00F80258"/>
    <w:rsid w:val="00F829AA"/>
    <w:rsid w:val="00F966A6"/>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00023">
      <w:bodyDiv w:val="1"/>
      <w:marLeft w:val="0"/>
      <w:marRight w:val="0"/>
      <w:marTop w:val="0"/>
      <w:marBottom w:val="0"/>
      <w:divBdr>
        <w:top w:val="none" w:sz="0" w:space="0" w:color="auto"/>
        <w:left w:val="none" w:sz="0" w:space="0" w:color="auto"/>
        <w:bottom w:val="none" w:sz="0" w:space="0" w:color="auto"/>
        <w:right w:val="none" w:sz="0" w:space="0" w:color="auto"/>
      </w:divBdr>
    </w:div>
    <w:div w:id="189270996">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395201467">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905608">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7375368">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48560108">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992104004">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12954426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497920196">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56449023">
      <w:bodyDiv w:val="1"/>
      <w:marLeft w:val="0"/>
      <w:marRight w:val="0"/>
      <w:marTop w:val="0"/>
      <w:marBottom w:val="0"/>
      <w:divBdr>
        <w:top w:val="none" w:sz="0" w:space="0" w:color="auto"/>
        <w:left w:val="none" w:sz="0" w:space="0" w:color="auto"/>
        <w:bottom w:val="none" w:sz="0" w:space="0" w:color="auto"/>
        <w:right w:val="none" w:sz="0" w:space="0" w:color="auto"/>
      </w:divBdr>
    </w:div>
    <w:div w:id="1684546893">
      <w:bodyDiv w:val="1"/>
      <w:marLeft w:val="0"/>
      <w:marRight w:val="0"/>
      <w:marTop w:val="0"/>
      <w:marBottom w:val="0"/>
      <w:divBdr>
        <w:top w:val="none" w:sz="0" w:space="0" w:color="auto"/>
        <w:left w:val="none" w:sz="0" w:space="0" w:color="auto"/>
        <w:bottom w:val="none" w:sz="0" w:space="0" w:color="auto"/>
        <w:right w:val="none" w:sz="0" w:space="0" w:color="auto"/>
      </w:divBdr>
    </w:div>
    <w:div w:id="1801605149">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6641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image" Target="media/image101.jpeg"/><Relationship Id="rId21" Type="http://schemas.openxmlformats.org/officeDocument/2006/relationships/image" Target="media/image5.png"/><Relationship Id="rId42" Type="http://schemas.openxmlformats.org/officeDocument/2006/relationships/image" Target="media/image26.emf"/><Relationship Id="rId47" Type="http://schemas.openxmlformats.org/officeDocument/2006/relationships/image" Target="media/image31.pn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image" Target="media/image68.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38" Type="http://schemas.openxmlformats.org/officeDocument/2006/relationships/image" Target="media/image410.jpeg"/><Relationship Id="rId154" Type="http://schemas.openxmlformats.org/officeDocument/2006/relationships/image" Target="media/image136.jpg"/><Relationship Id="rId159" Type="http://schemas.openxmlformats.org/officeDocument/2006/relationships/image" Target="media/image141.jpeg"/><Relationship Id="rId16" Type="http://schemas.microsoft.com/office/2016/09/relationships/commentsIds" Target="commentsIds.xml"/><Relationship Id="rId107" Type="http://schemas.openxmlformats.org/officeDocument/2006/relationships/image" Target="media/image91.jpe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28" Type="http://schemas.openxmlformats.org/officeDocument/2006/relationships/image" Target="media/image112.jpeg"/><Relationship Id="rId144" Type="http://schemas.openxmlformats.org/officeDocument/2006/relationships/image" Target="media/image126.jpeg"/><Relationship Id="rId149" Type="http://schemas.openxmlformats.org/officeDocument/2006/relationships/image" Target="media/image131.jpg"/><Relationship Id="rId5" Type="http://schemas.openxmlformats.org/officeDocument/2006/relationships/webSettings" Target="webSettings.xml"/><Relationship Id="rId90" Type="http://schemas.openxmlformats.org/officeDocument/2006/relationships/image" Target="media/image74.jpeg"/><Relationship Id="rId95" Type="http://schemas.openxmlformats.org/officeDocument/2006/relationships/image" Target="media/image79.jpeg"/><Relationship Id="rId160" Type="http://schemas.openxmlformats.org/officeDocument/2006/relationships/image" Target="media/image142.jpeg"/><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27.emf"/><Relationship Id="rId48" Type="http://schemas.openxmlformats.org/officeDocument/2006/relationships/image" Target="media/image32.png"/><Relationship Id="rId64" Type="http://schemas.openxmlformats.org/officeDocument/2006/relationships/image" Target="media/image48.jpeg"/><Relationship Id="rId69" Type="http://schemas.openxmlformats.org/officeDocument/2006/relationships/image" Target="media/image53.jpeg"/><Relationship Id="rId113" Type="http://schemas.openxmlformats.org/officeDocument/2006/relationships/image" Target="media/image97.jpeg"/><Relationship Id="rId118" Type="http://schemas.openxmlformats.org/officeDocument/2006/relationships/image" Target="media/image102.jpeg"/><Relationship Id="rId134" Type="http://schemas.openxmlformats.org/officeDocument/2006/relationships/image" Target="media/image118.jpeg"/><Relationship Id="rId139" Type="http://schemas.openxmlformats.org/officeDocument/2006/relationships/image" Target="media/image121.emf"/><Relationship Id="rId80" Type="http://schemas.openxmlformats.org/officeDocument/2006/relationships/image" Target="media/image64.jpeg"/><Relationship Id="rId85" Type="http://schemas.openxmlformats.org/officeDocument/2006/relationships/image" Target="media/image69.jpeg"/><Relationship Id="rId150" Type="http://schemas.openxmlformats.org/officeDocument/2006/relationships/image" Target="media/image132.jpeg"/><Relationship Id="rId155" Type="http://schemas.openxmlformats.org/officeDocument/2006/relationships/image" Target="media/image137.jpeg"/><Relationship Id="rId12" Type="http://schemas.openxmlformats.org/officeDocument/2006/relationships/header" Target="header3.xml"/><Relationship Id="rId17" Type="http://schemas.openxmlformats.org/officeDocument/2006/relationships/image" Target="media/image1.png"/><Relationship Id="rId33" Type="http://schemas.openxmlformats.org/officeDocument/2006/relationships/image" Target="media/image17.png"/><Relationship Id="rId38" Type="http://schemas.openxmlformats.org/officeDocument/2006/relationships/image" Target="media/image22.emf"/><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image" Target="media/image38.jpeg"/><Relationship Id="rId70" Type="http://schemas.openxmlformats.org/officeDocument/2006/relationships/image" Target="media/image54.jpeg"/><Relationship Id="rId75" Type="http://schemas.openxmlformats.org/officeDocument/2006/relationships/image" Target="media/image59.jpe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2.emf"/><Relationship Id="rId145" Type="http://schemas.openxmlformats.org/officeDocument/2006/relationships/image" Target="media/image127.jpeg"/><Relationship Id="rId161" Type="http://schemas.openxmlformats.org/officeDocument/2006/relationships/image" Target="media/image143.jpe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20.png"/><Relationship Id="rId49" Type="http://schemas.openxmlformats.org/officeDocument/2006/relationships/image" Target="media/image33.emf"/><Relationship Id="rId57" Type="http://schemas.openxmlformats.org/officeDocument/2006/relationships/image" Target="media/image41.jpeg"/><Relationship Id="rId106" Type="http://schemas.openxmlformats.org/officeDocument/2006/relationships/image" Target="media/image90.jpeg"/><Relationship Id="rId114" Type="http://schemas.openxmlformats.org/officeDocument/2006/relationships/image" Target="media/image98.jpeg"/><Relationship Id="rId119" Type="http://schemas.openxmlformats.org/officeDocument/2006/relationships/image" Target="media/image103.jpeg"/><Relationship Id="rId127" Type="http://schemas.openxmlformats.org/officeDocument/2006/relationships/image" Target="media/image111.jpe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30" Type="http://schemas.openxmlformats.org/officeDocument/2006/relationships/image" Target="media/image114.jpeg"/><Relationship Id="rId135" Type="http://schemas.openxmlformats.org/officeDocument/2006/relationships/image" Target="media/image119.jpeg"/><Relationship Id="rId143" Type="http://schemas.openxmlformats.org/officeDocument/2006/relationships/image" Target="media/image125.jpeg"/><Relationship Id="rId148" Type="http://schemas.openxmlformats.org/officeDocument/2006/relationships/image" Target="media/image130.jpeg"/><Relationship Id="rId151" Type="http://schemas.openxmlformats.org/officeDocument/2006/relationships/image" Target="media/image133.jpg"/><Relationship Id="rId156" Type="http://schemas.openxmlformats.org/officeDocument/2006/relationships/image" Target="media/image138.jpg"/><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2.png"/><Relationship Id="rId39" Type="http://schemas.openxmlformats.org/officeDocument/2006/relationships/image" Target="media/image23.png"/><Relationship Id="rId109" Type="http://schemas.openxmlformats.org/officeDocument/2006/relationships/image" Target="media/image93.jpe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3.jpeg"/><Relationship Id="rId146" Type="http://schemas.openxmlformats.org/officeDocument/2006/relationships/image" Target="media/image128.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emf"/><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39.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4.jpeg"/><Relationship Id="rId19" Type="http://schemas.openxmlformats.org/officeDocument/2006/relationships/image" Target="media/image3.png"/><Relationship Id="rId14" Type="http://schemas.openxmlformats.org/officeDocument/2006/relationships/comments" Target="comment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29.jp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jpe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4.jpeg"/><Relationship Id="rId163" Type="http://schemas.microsoft.com/office/2011/relationships/people" Target="people.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emf"/><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400.jpeg"/><Relationship Id="rId158" Type="http://schemas.openxmlformats.org/officeDocument/2006/relationships/image" Target="media/image140.jpg"/><Relationship Id="rId20" Type="http://schemas.openxmlformats.org/officeDocument/2006/relationships/image" Target="media/image4.png"/><Relationship Id="rId41" Type="http://schemas.openxmlformats.org/officeDocument/2006/relationships/image" Target="media/image25.emf"/><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6D964-DEC4-4923-A0C6-406FCB5C1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152</Pages>
  <Words>25897</Words>
  <Characters>147613</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7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25</cp:revision>
  <cp:lastPrinted>2016-06-01T15:53:00Z</cp:lastPrinted>
  <dcterms:created xsi:type="dcterms:W3CDTF">2019-06-24T17:24:00Z</dcterms:created>
  <dcterms:modified xsi:type="dcterms:W3CDTF">2019-07-0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